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2F7042" w14:textId="5BDCEB97" w:rsidR="00182353" w:rsidRPr="009302A1" w:rsidRDefault="00182353" w:rsidP="00CB1915">
      <w:pPr>
        <w:pStyle w:val="1-Covertext2"/>
      </w:pPr>
      <w:r w:rsidRPr="009302A1">
        <w:t xml:space="preserve">Complete </w:t>
      </w:r>
      <w:r w:rsidR="00EE79B2" w:rsidRPr="009302A1">
        <w:t>Title</w:t>
      </w:r>
      <w:r w:rsidRPr="009302A1">
        <w:t xml:space="preserve">: </w:t>
      </w:r>
      <w:r w:rsidRPr="00CB1915">
        <w:rPr>
          <w:b w:val="0"/>
          <w:bCs/>
        </w:rPr>
        <w:t>Audio Care for Managing Diabetes: A Rapid Review</w:t>
      </w:r>
    </w:p>
    <w:p w14:paraId="39AE0996" w14:textId="4C47FA3F" w:rsidR="00182353" w:rsidRPr="009302A1" w:rsidRDefault="00182353" w:rsidP="00CB1915">
      <w:pPr>
        <w:pStyle w:val="1-Covertext2"/>
        <w:rPr>
          <w:i/>
        </w:rPr>
      </w:pPr>
      <w:r w:rsidRPr="009302A1">
        <w:t xml:space="preserve">Brief </w:t>
      </w:r>
      <w:r w:rsidR="00EE79B2" w:rsidRPr="009302A1">
        <w:t>Title</w:t>
      </w:r>
      <w:r w:rsidRPr="009302A1">
        <w:t xml:space="preserve">: </w:t>
      </w:r>
      <w:r w:rsidRPr="00CB1915">
        <w:rPr>
          <w:b w:val="0"/>
          <w:bCs/>
        </w:rPr>
        <w:t>Audio Care for Diabetes</w:t>
      </w:r>
      <w:r w:rsidRPr="009302A1">
        <w:t xml:space="preserve"> </w:t>
      </w:r>
    </w:p>
    <w:p w14:paraId="77A959A4" w14:textId="18A628F9" w:rsidR="009302A1" w:rsidRPr="00CB1915" w:rsidRDefault="009302A1" w:rsidP="00CB1915">
      <w:pPr>
        <w:pStyle w:val="1-Covertext2"/>
        <w:rPr>
          <w:b w:val="0"/>
          <w:bCs/>
        </w:rPr>
      </w:pPr>
      <w:r w:rsidRPr="009302A1">
        <w:t>Number of Text Pages: </w:t>
      </w:r>
      <w:r w:rsidR="00735810">
        <w:rPr>
          <w:b w:val="0"/>
          <w:bCs/>
        </w:rPr>
        <w:t>15</w:t>
      </w:r>
    </w:p>
    <w:p w14:paraId="36E0D201" w14:textId="1F507A78" w:rsidR="009302A1" w:rsidRPr="009302A1" w:rsidRDefault="009302A1" w:rsidP="00CB1915">
      <w:pPr>
        <w:pStyle w:val="1-Covertext2"/>
      </w:pPr>
      <w:r w:rsidRPr="009302A1">
        <w:t>Number of References: </w:t>
      </w:r>
      <w:r w:rsidR="00EE79B2">
        <w:rPr>
          <w:b w:val="0"/>
          <w:bCs/>
        </w:rPr>
        <w:t>40</w:t>
      </w:r>
    </w:p>
    <w:p w14:paraId="4AAF98B5" w14:textId="5360216D" w:rsidR="009302A1" w:rsidRDefault="009302A1" w:rsidP="00CB1915">
      <w:pPr>
        <w:pStyle w:val="1-Covertext2"/>
      </w:pPr>
      <w:r w:rsidRPr="009302A1">
        <w:t>Number of Figures/Tables: </w:t>
      </w:r>
      <w:r w:rsidR="003C0A62">
        <w:rPr>
          <w:b w:val="0"/>
          <w:bCs/>
        </w:rPr>
        <w:t>3</w:t>
      </w:r>
      <w:r w:rsidRPr="00CB1915">
        <w:rPr>
          <w:b w:val="0"/>
          <w:bCs/>
        </w:rPr>
        <w:t xml:space="preserve"> figure</w:t>
      </w:r>
      <w:r w:rsidR="003C0A62">
        <w:rPr>
          <w:b w:val="0"/>
          <w:bCs/>
        </w:rPr>
        <w:t>s</w:t>
      </w:r>
      <w:r w:rsidRPr="00CB1915">
        <w:rPr>
          <w:b w:val="0"/>
          <w:bCs/>
        </w:rPr>
        <w:t xml:space="preserve">, </w:t>
      </w:r>
      <w:r w:rsidR="000F1F17">
        <w:rPr>
          <w:b w:val="0"/>
          <w:bCs/>
        </w:rPr>
        <w:t>2</w:t>
      </w:r>
      <w:r w:rsidRPr="00CB1915">
        <w:rPr>
          <w:b w:val="0"/>
          <w:bCs/>
        </w:rPr>
        <w:t xml:space="preserve"> table</w:t>
      </w:r>
      <w:r w:rsidR="000F1F17">
        <w:rPr>
          <w:b w:val="0"/>
          <w:bCs/>
        </w:rPr>
        <w:t>s</w:t>
      </w:r>
    </w:p>
    <w:p w14:paraId="071D9B69" w14:textId="77777777" w:rsidR="003B4D92" w:rsidRPr="009302A1" w:rsidRDefault="003B4D92" w:rsidP="003B4D92">
      <w:pPr>
        <w:spacing w:line="480" w:lineRule="auto"/>
        <w:rPr>
          <w:rFonts w:eastAsia="Times New Roman"/>
          <w:sz w:val="24"/>
          <w:szCs w:val="24"/>
        </w:rPr>
      </w:pPr>
    </w:p>
    <w:p w14:paraId="0DDD00FB" w14:textId="48192919" w:rsidR="00022F46" w:rsidRPr="003B4D92" w:rsidRDefault="007A5677" w:rsidP="00CB1915">
      <w:pPr>
        <w:pStyle w:val="Heading1"/>
      </w:pPr>
      <w:bookmarkStart w:id="0" w:name="_Toc129072113"/>
      <w:r w:rsidRPr="003B4D92">
        <w:t>Abstract</w:t>
      </w:r>
      <w:bookmarkEnd w:id="0"/>
      <w:r w:rsidR="00401452" w:rsidRPr="003B4D92">
        <w:t xml:space="preserve"> </w:t>
      </w:r>
    </w:p>
    <w:p w14:paraId="2FE2C37B" w14:textId="5C714B55" w:rsidR="001C3835" w:rsidRPr="00F2520E" w:rsidRDefault="001C3835" w:rsidP="00CB1915">
      <w:pPr>
        <w:pStyle w:val="1-Covertext2"/>
      </w:pPr>
      <w:r w:rsidRPr="00F2520E">
        <w:t xml:space="preserve">Background </w:t>
      </w:r>
    </w:p>
    <w:p w14:paraId="19060229" w14:textId="618A72D7" w:rsidR="00854A2A" w:rsidRPr="00F2520E" w:rsidRDefault="1BA58F25" w:rsidP="00735390">
      <w:pPr>
        <w:pStyle w:val="1-Covertext"/>
      </w:pPr>
      <w:r w:rsidRPr="3DA9D824">
        <w:t xml:space="preserve">Diabetes is a chronic condition </w:t>
      </w:r>
      <w:r w:rsidR="35C6FD24" w:rsidRPr="3DA9D824">
        <w:t xml:space="preserve">afflicting </w:t>
      </w:r>
      <w:r w:rsidRPr="3DA9D824">
        <w:t>many in the U</w:t>
      </w:r>
      <w:r w:rsidR="009302A1">
        <w:t xml:space="preserve">nited </w:t>
      </w:r>
      <w:r w:rsidRPr="3DA9D824">
        <w:t>S</w:t>
      </w:r>
      <w:r w:rsidR="009302A1">
        <w:t>tates</w:t>
      </w:r>
      <w:r w:rsidR="4EE32348" w:rsidRPr="3DA9D824">
        <w:t xml:space="preserve">. </w:t>
      </w:r>
      <w:r w:rsidR="04B39A36" w:rsidRPr="3DA9D824">
        <w:t xml:space="preserve">The impact of audio care </w:t>
      </w:r>
      <w:r w:rsidR="39AEB792" w:rsidRPr="3DA9D824">
        <w:t>on</w:t>
      </w:r>
      <w:r w:rsidR="23A52C7D" w:rsidRPr="3DA9D824">
        <w:t xml:space="preserve"> the</w:t>
      </w:r>
      <w:r w:rsidR="39AEB792" w:rsidRPr="3DA9D824">
        <w:t xml:space="preserve"> health of </w:t>
      </w:r>
      <w:r w:rsidR="3CFA5204" w:rsidRPr="3DA9D824">
        <w:t xml:space="preserve">individuals with diabetes </w:t>
      </w:r>
      <w:r w:rsidR="3A3ADA29" w:rsidRPr="3DA9D824">
        <w:t>is unclear</w:t>
      </w:r>
      <w:r w:rsidR="0023199E">
        <w:t>;</w:t>
      </w:r>
      <w:r w:rsidR="003F4985">
        <w:t xml:space="preserve"> </w:t>
      </w:r>
      <w:r w:rsidR="0023199E">
        <w:t xml:space="preserve">it </w:t>
      </w:r>
      <w:r w:rsidR="7ABD0F41" w:rsidRPr="3DA9D824">
        <w:t xml:space="preserve">is </w:t>
      </w:r>
      <w:r w:rsidR="3A3ADA29" w:rsidRPr="3DA9D824">
        <w:t xml:space="preserve">particularly </w:t>
      </w:r>
      <w:r w:rsidR="57D64E01" w:rsidRPr="3DA9D824">
        <w:t xml:space="preserve">important </w:t>
      </w:r>
      <w:r w:rsidR="0023199E">
        <w:t xml:space="preserve">to understand </w:t>
      </w:r>
      <w:r w:rsidR="003F4985">
        <w:t>its</w:t>
      </w:r>
      <w:r w:rsidR="00B7270E">
        <w:t xml:space="preserve"> effects</w:t>
      </w:r>
      <w:r w:rsidR="57D64E01" w:rsidRPr="3DA9D824">
        <w:t xml:space="preserve"> </w:t>
      </w:r>
      <w:r w:rsidR="002F7418">
        <w:t xml:space="preserve">among </w:t>
      </w:r>
      <w:r w:rsidR="57D64E01" w:rsidRPr="3DA9D824">
        <w:t>those</w:t>
      </w:r>
      <w:r w:rsidR="3A3ADA29" w:rsidRPr="3DA9D824">
        <w:t xml:space="preserve"> at risk for disparities</w:t>
      </w:r>
      <w:r w:rsidR="334AFA49" w:rsidRPr="3DA9D824">
        <w:t xml:space="preserve">—many of </w:t>
      </w:r>
      <w:r w:rsidR="3A3ADA29" w:rsidRPr="3DA9D824">
        <w:t>wh</w:t>
      </w:r>
      <w:r w:rsidR="1C5D9775" w:rsidRPr="3DA9D824">
        <w:t>o</w:t>
      </w:r>
      <w:r w:rsidR="25415D50" w:rsidRPr="3DA9D824">
        <w:t>m</w:t>
      </w:r>
      <w:r w:rsidR="3A3ADA29" w:rsidRPr="3DA9D824">
        <w:t xml:space="preserve"> may </w:t>
      </w:r>
      <w:r w:rsidR="4981D1B2">
        <w:t xml:space="preserve">only </w:t>
      </w:r>
      <w:r w:rsidR="3A3ADA29" w:rsidRPr="3DA9D824">
        <w:t xml:space="preserve">be able to access telehealth services via </w:t>
      </w:r>
      <w:r w:rsidR="48C35784" w:rsidRPr="3DA9D824">
        <w:t>tele</w:t>
      </w:r>
      <w:r w:rsidR="3A3ADA29" w:rsidRPr="3DA9D824">
        <w:t xml:space="preserve">phone. </w:t>
      </w:r>
    </w:p>
    <w:p w14:paraId="16D1D027" w14:textId="77777777" w:rsidR="001C3835" w:rsidRPr="00F2520E" w:rsidRDefault="001C3835" w:rsidP="00CB1915">
      <w:pPr>
        <w:pStyle w:val="1-Covertext2"/>
      </w:pPr>
      <w:r w:rsidRPr="00F2520E">
        <w:t xml:space="preserve">Objectives </w:t>
      </w:r>
    </w:p>
    <w:p w14:paraId="0A2B23E4" w14:textId="68D96314" w:rsidR="001C3835" w:rsidRPr="00F2520E" w:rsidRDefault="001C3835" w:rsidP="00735390">
      <w:pPr>
        <w:pStyle w:val="1-Covertext"/>
      </w:pPr>
      <w:r w:rsidRPr="00F2520E">
        <w:t>We compared the effectiveness of audio care</w:t>
      </w:r>
      <w:r w:rsidR="00EE71A2">
        <w:t>, as a replacement or a supplement</w:t>
      </w:r>
      <w:r w:rsidRPr="00F2520E">
        <w:t xml:space="preserve"> to usual care</w:t>
      </w:r>
      <w:r w:rsidR="00EE71A2">
        <w:t>,</w:t>
      </w:r>
      <w:r w:rsidRPr="00F2520E">
        <w:t xml:space="preserve"> for managing </w:t>
      </w:r>
      <w:r w:rsidR="00773316" w:rsidRPr="00F2520E">
        <w:t>diabetes</w:t>
      </w:r>
      <w:r w:rsidRPr="00F2520E">
        <w:t>.</w:t>
      </w:r>
    </w:p>
    <w:p w14:paraId="340C8C63" w14:textId="77777777" w:rsidR="001C3835" w:rsidRPr="00F2520E" w:rsidRDefault="001C3835" w:rsidP="00CB1915">
      <w:pPr>
        <w:pStyle w:val="1-Covertext2"/>
      </w:pPr>
      <w:r w:rsidRPr="00F2520E">
        <w:t xml:space="preserve">Design </w:t>
      </w:r>
    </w:p>
    <w:p w14:paraId="60729265" w14:textId="77777777" w:rsidR="001C3835" w:rsidRPr="00F2520E" w:rsidRDefault="001C3835" w:rsidP="00735390">
      <w:pPr>
        <w:pStyle w:val="1-Covertext"/>
      </w:pPr>
      <w:r w:rsidRPr="00F2520E">
        <w:t>We used rapid review methods to synthesize available evidence.</w:t>
      </w:r>
    </w:p>
    <w:p w14:paraId="26672421" w14:textId="77777777" w:rsidR="001C3835" w:rsidRPr="00F2520E" w:rsidRDefault="001C3835" w:rsidP="00CB1915">
      <w:pPr>
        <w:pStyle w:val="1-Covertext2"/>
      </w:pPr>
      <w:r w:rsidRPr="00F2520E">
        <w:t>Studies</w:t>
      </w:r>
    </w:p>
    <w:p w14:paraId="5DE1CDFE" w14:textId="0D1D758D" w:rsidR="001C3835" w:rsidRPr="00F2520E" w:rsidRDefault="001C3835" w:rsidP="00735390">
      <w:pPr>
        <w:pStyle w:val="1-Covertext"/>
      </w:pPr>
      <w:r w:rsidRPr="00F2520E">
        <w:t xml:space="preserve">We searched for English-language articles from the last 10 years reporting randomized controlled trials (RCTs) of adults diagnosed with </w:t>
      </w:r>
      <w:r w:rsidR="00773316" w:rsidRPr="00F2520E">
        <w:t>diabetes</w:t>
      </w:r>
      <w:r w:rsidRPr="00F2520E">
        <w:t xml:space="preserve">. </w:t>
      </w:r>
    </w:p>
    <w:p w14:paraId="3AA87878" w14:textId="77777777" w:rsidR="001C3835" w:rsidRPr="00F2520E" w:rsidRDefault="001C3835" w:rsidP="00CB1915">
      <w:pPr>
        <w:pStyle w:val="1-Covertext2"/>
      </w:pPr>
      <w:r w:rsidRPr="00F2520E">
        <w:t>Outcomes</w:t>
      </w:r>
    </w:p>
    <w:p w14:paraId="6C225C59" w14:textId="533D6FF0" w:rsidR="001C3835" w:rsidRPr="00F2520E" w:rsidRDefault="001C3835" w:rsidP="00735390">
      <w:pPr>
        <w:pStyle w:val="1-Covertext"/>
      </w:pPr>
      <w:r w:rsidRPr="00F2520E">
        <w:t>We abstracted data on clinical outcomes</w:t>
      </w:r>
      <w:r w:rsidR="0051041F" w:rsidRPr="00F2520E">
        <w:t xml:space="preserve"> (including </w:t>
      </w:r>
      <w:r w:rsidR="00941B10">
        <w:t>A1c</w:t>
      </w:r>
      <w:r w:rsidR="0051041F" w:rsidRPr="00F2520E">
        <w:t>)</w:t>
      </w:r>
      <w:r w:rsidRPr="00F2520E">
        <w:t>, patient-reported health and quality-of-life, health care access and utilization, care quality and experience, and patient safety.</w:t>
      </w:r>
    </w:p>
    <w:p w14:paraId="34822921" w14:textId="77777777" w:rsidR="00CB1915" w:rsidRDefault="00CB1915" w:rsidP="00CB1915">
      <w:pPr>
        <w:pStyle w:val="1-Covertext2"/>
      </w:pPr>
    </w:p>
    <w:p w14:paraId="7D3DAA7B" w14:textId="3BC94C55" w:rsidR="001C3835" w:rsidRPr="00F2520E" w:rsidRDefault="001C3835" w:rsidP="00CB1915">
      <w:pPr>
        <w:pStyle w:val="1-Covertext2"/>
      </w:pPr>
      <w:r w:rsidRPr="00F2520E">
        <w:t xml:space="preserve">Results </w:t>
      </w:r>
    </w:p>
    <w:p w14:paraId="41C21D1B" w14:textId="0058226D" w:rsidR="001C3835" w:rsidRDefault="7DE93DE6" w:rsidP="00735390">
      <w:pPr>
        <w:pStyle w:val="1-Covertext"/>
      </w:pPr>
      <w:r w:rsidRPr="3DA9D824">
        <w:t xml:space="preserve">We included </w:t>
      </w:r>
      <w:r w:rsidR="7FB2C605" w:rsidRPr="3DA9D824">
        <w:t>2</w:t>
      </w:r>
      <w:r w:rsidR="007574DA">
        <w:t>2</w:t>
      </w:r>
      <w:r w:rsidRPr="3DA9D824">
        <w:t xml:space="preserve"> RCTs of participants </w:t>
      </w:r>
      <w:r w:rsidR="371A2534" w:rsidRPr="3DA9D824">
        <w:t xml:space="preserve">with </w:t>
      </w:r>
      <w:r w:rsidR="74F1F623" w:rsidRPr="3DA9D824">
        <w:t>diabetes</w:t>
      </w:r>
      <w:r w:rsidRPr="3DA9D824">
        <w:t xml:space="preserve">. </w:t>
      </w:r>
      <w:r w:rsidR="004764D4">
        <w:t xml:space="preserve">Evidence for replacing in-person care with audio care was limited but trended toward a favorable impact. </w:t>
      </w:r>
      <w:r w:rsidR="005F0271">
        <w:t>S</w:t>
      </w:r>
      <w:r w:rsidR="2E6D05AA" w:rsidRPr="3DA9D824">
        <w:t>upplement</w:t>
      </w:r>
      <w:r w:rsidR="7806D9A4" w:rsidRPr="3DA9D824">
        <w:t>al</w:t>
      </w:r>
      <w:r w:rsidR="2E6D05AA" w:rsidRPr="3DA9D824">
        <w:t xml:space="preserve"> </w:t>
      </w:r>
      <w:r w:rsidRPr="3DA9D824">
        <w:t xml:space="preserve">audio care </w:t>
      </w:r>
      <w:r w:rsidR="00B30F2A">
        <w:t>had</w:t>
      </w:r>
      <w:r w:rsidR="50E12981" w:rsidRPr="3DA9D824">
        <w:t xml:space="preserve"> </w:t>
      </w:r>
      <w:r w:rsidR="60DB802A" w:rsidRPr="3DA9D824">
        <w:t xml:space="preserve">minimal impact on </w:t>
      </w:r>
      <w:r w:rsidR="00941B10">
        <w:t>A1c</w:t>
      </w:r>
      <w:r w:rsidR="60DB802A" w:rsidRPr="3DA9D824">
        <w:t xml:space="preserve"> </w:t>
      </w:r>
      <w:r w:rsidR="1DEB08B2" w:rsidRPr="3DA9D824">
        <w:t>(</w:t>
      </w:r>
      <w:r w:rsidR="009302A1">
        <w:t>p</w:t>
      </w:r>
      <w:r w:rsidR="009302A1" w:rsidRPr="3DA9D824">
        <w:t xml:space="preserve">ooled </w:t>
      </w:r>
      <w:r w:rsidR="623173F2" w:rsidRPr="3DA9D824">
        <w:t xml:space="preserve">mean difference </w:t>
      </w:r>
      <w:r w:rsidR="00941B10">
        <w:t>A1c</w:t>
      </w:r>
      <w:r w:rsidR="623173F2" w:rsidRPr="3DA9D824">
        <w:t xml:space="preserve"> </w:t>
      </w:r>
      <w:r w:rsidR="00C23523" w:rsidRPr="00F21BDA">
        <w:t xml:space="preserve">-0.08% (n=3,659 [95% </w:t>
      </w:r>
      <w:r w:rsidR="009302A1">
        <w:t>confidence interval [</w:t>
      </w:r>
      <w:r w:rsidR="00C23523" w:rsidRPr="00F21BDA">
        <w:t>CI</w:t>
      </w:r>
      <w:r w:rsidR="009302A1">
        <w:t>]:</w:t>
      </w:r>
      <w:r w:rsidR="00C23523" w:rsidRPr="00F21BDA">
        <w:t xml:space="preserve"> -0.27% to 0.11], </w:t>
      </w:r>
      <w:r w:rsidR="00C23523" w:rsidRPr="00F21BDA">
        <w:rPr>
          <w:i/>
          <w:iCs/>
        </w:rPr>
        <w:t>I</w:t>
      </w:r>
      <w:r w:rsidR="00C23523" w:rsidRPr="00F21BDA">
        <w:rPr>
          <w:i/>
          <w:iCs/>
          <w:vertAlign w:val="superscript"/>
        </w:rPr>
        <w:t>2</w:t>
      </w:r>
      <w:r w:rsidR="00861089">
        <w:rPr>
          <w:i/>
          <w:iCs/>
          <w:vertAlign w:val="superscript"/>
        </w:rPr>
        <w:t xml:space="preserve"> </w:t>
      </w:r>
      <w:r w:rsidR="00C23523" w:rsidRPr="00F21BDA">
        <w:t>= 58.7%)</w:t>
      </w:r>
      <w:r w:rsidR="009302A1">
        <w:t>,</w:t>
      </w:r>
      <w:r w:rsidR="00C23523">
        <w:t xml:space="preserve"> </w:t>
      </w:r>
      <w:r w:rsidR="1AD0FC6B" w:rsidRPr="3DA9D824">
        <w:t xml:space="preserve">although </w:t>
      </w:r>
      <w:r w:rsidR="004D5D4A">
        <w:t xml:space="preserve">stratified </w:t>
      </w:r>
      <w:r w:rsidR="1AD0FC6B" w:rsidRPr="3DA9D824">
        <w:t xml:space="preserve">results </w:t>
      </w:r>
      <w:r w:rsidR="05CB4B48" w:rsidRPr="3DA9D824">
        <w:t xml:space="preserve">trended toward </w:t>
      </w:r>
      <w:r w:rsidR="0AFBAFE0" w:rsidRPr="3DA9D824">
        <w:t xml:space="preserve">interventions </w:t>
      </w:r>
      <w:r w:rsidR="05CB4B48" w:rsidRPr="3DA9D824">
        <w:t xml:space="preserve">performing more favorably in individuals with </w:t>
      </w:r>
      <w:r w:rsidR="00941B10">
        <w:t>A1c</w:t>
      </w:r>
      <w:r w:rsidR="2B82902B" w:rsidRPr="3DA9D824">
        <w:t xml:space="preserve"> ≤ 9%</w:t>
      </w:r>
      <w:r w:rsidR="000C10E6">
        <w:t xml:space="preserve"> and </w:t>
      </w:r>
      <w:r w:rsidR="00A74F27">
        <w:t xml:space="preserve">in </w:t>
      </w:r>
      <w:r w:rsidR="000C10E6">
        <w:t>interventions with at least monthly contact.</w:t>
      </w:r>
      <w:r w:rsidR="37F669F1" w:rsidRPr="3DA9D824">
        <w:t xml:space="preserve"> There </w:t>
      </w:r>
      <w:r w:rsidR="50813723" w:rsidRPr="3DA9D824">
        <w:t xml:space="preserve">were no differences between the pooled mean difference in </w:t>
      </w:r>
      <w:r w:rsidR="00941B10">
        <w:t>A1c</w:t>
      </w:r>
      <w:r w:rsidR="50813723" w:rsidRPr="3DA9D824">
        <w:t xml:space="preserve"> for studies conducted in populations at risk </w:t>
      </w:r>
      <w:r w:rsidR="1D1F970B" w:rsidRPr="3DA9D824">
        <w:t>for</w:t>
      </w:r>
      <w:r w:rsidR="50813723" w:rsidRPr="3DA9D824">
        <w:t xml:space="preserve"> disparities </w:t>
      </w:r>
      <w:r w:rsidR="009302A1">
        <w:t>and</w:t>
      </w:r>
      <w:r w:rsidR="50813723" w:rsidRPr="3DA9D824">
        <w:t xml:space="preserve"> those not at risk.</w:t>
      </w:r>
    </w:p>
    <w:p w14:paraId="4EE3685A" w14:textId="2597C865" w:rsidR="001C3835" w:rsidRPr="00F2520E" w:rsidRDefault="001C3835" w:rsidP="00CB1915">
      <w:pPr>
        <w:pStyle w:val="1-Covertext2"/>
      </w:pPr>
      <w:r w:rsidRPr="00F2520E">
        <w:t xml:space="preserve">Conclusions </w:t>
      </w:r>
    </w:p>
    <w:p w14:paraId="052732D8" w14:textId="5E23647D" w:rsidR="001C3835" w:rsidRPr="00F2520E" w:rsidRDefault="3551102D" w:rsidP="00735390">
      <w:pPr>
        <w:pStyle w:val="1-Covertext"/>
      </w:pPr>
      <w:r w:rsidRPr="3DA9D824">
        <w:t xml:space="preserve">This small evidence base </w:t>
      </w:r>
      <w:r w:rsidR="637DF68B" w:rsidRPr="3DA9D824">
        <w:t>reveals</w:t>
      </w:r>
      <w:r w:rsidRPr="3DA9D824">
        <w:t xml:space="preserve"> some</w:t>
      </w:r>
      <w:r w:rsidR="7DE93DE6" w:rsidRPr="3DA9D824">
        <w:t xml:space="preserve"> promise for </w:t>
      </w:r>
      <w:r w:rsidR="2A0BCD15" w:rsidRPr="3DA9D824">
        <w:t>managing diabetes</w:t>
      </w:r>
      <w:r w:rsidR="7DE93DE6" w:rsidRPr="3DA9D824">
        <w:t xml:space="preserve"> with audio care</w:t>
      </w:r>
      <w:r w:rsidR="2A0BCD15" w:rsidRPr="3DA9D824">
        <w:t xml:space="preserve">, either through replacing in-person </w:t>
      </w:r>
      <w:r w:rsidR="07D87B99" w:rsidRPr="3DA9D824">
        <w:t xml:space="preserve">or video </w:t>
      </w:r>
      <w:r w:rsidR="2A0BCD15" w:rsidRPr="3DA9D824">
        <w:t xml:space="preserve">visits or </w:t>
      </w:r>
      <w:r w:rsidR="07D87B99" w:rsidRPr="3DA9D824">
        <w:t>supplementing care</w:t>
      </w:r>
      <w:r w:rsidR="7DE93DE6" w:rsidRPr="3DA9D824">
        <w:t>. However, more</w:t>
      </w:r>
      <w:r w:rsidR="605CBCEA" w:rsidRPr="3DA9D824">
        <w:t xml:space="preserve"> high-quality</w:t>
      </w:r>
      <w:r w:rsidR="7DE93DE6" w:rsidRPr="3DA9D824">
        <w:t xml:space="preserve"> evidence is needed</w:t>
      </w:r>
      <w:r w:rsidR="48226F70" w:rsidRPr="3DA9D824">
        <w:t>,</w:t>
      </w:r>
      <w:r w:rsidR="7DE93DE6" w:rsidRPr="3DA9D824">
        <w:t xml:space="preserve"> </w:t>
      </w:r>
      <w:r w:rsidR="07D87B99" w:rsidRPr="3DA9D824">
        <w:t xml:space="preserve">particularly for </w:t>
      </w:r>
      <w:r w:rsidR="746C7990" w:rsidRPr="3DA9D824">
        <w:t xml:space="preserve">evaluating </w:t>
      </w:r>
      <w:r w:rsidR="07D87B99" w:rsidRPr="3DA9D824">
        <w:t>replacement care</w:t>
      </w:r>
      <w:r w:rsidR="67F21FAA" w:rsidRPr="3DA9D824">
        <w:t xml:space="preserve"> and </w:t>
      </w:r>
      <w:r w:rsidR="746C7990" w:rsidRPr="3DA9D824">
        <w:t xml:space="preserve">in </w:t>
      </w:r>
      <w:r w:rsidR="67F21FAA" w:rsidRPr="3DA9D824">
        <w:t xml:space="preserve">populations at risk </w:t>
      </w:r>
      <w:r w:rsidR="1D1F970B" w:rsidRPr="3DA9D824">
        <w:t>for</w:t>
      </w:r>
      <w:r w:rsidR="3BFFB980" w:rsidRPr="3DA9D824">
        <w:t xml:space="preserve"> </w:t>
      </w:r>
      <w:r w:rsidR="67F21FAA" w:rsidRPr="3DA9D824">
        <w:t xml:space="preserve">disparities. </w:t>
      </w:r>
    </w:p>
    <w:p w14:paraId="4BD63C65" w14:textId="77777777" w:rsidR="001C3835" w:rsidRPr="00F2520E" w:rsidRDefault="001C3835" w:rsidP="00CB1915">
      <w:pPr>
        <w:pStyle w:val="1-Covertext2"/>
      </w:pPr>
      <w:r w:rsidRPr="00F2520E">
        <w:t xml:space="preserve">Keywords </w:t>
      </w:r>
    </w:p>
    <w:p w14:paraId="4083B967" w14:textId="76438C9E" w:rsidR="002B0CF1" w:rsidRDefault="001C3835" w:rsidP="00735390">
      <w:pPr>
        <w:pStyle w:val="1-Covertext"/>
      </w:pPr>
      <w:r w:rsidRPr="00F2520E">
        <w:t xml:space="preserve">Telehealth, Audio Care, </w:t>
      </w:r>
      <w:r w:rsidR="0047593D" w:rsidRPr="00F2520E">
        <w:t>Diabetes</w:t>
      </w:r>
      <w:r w:rsidRPr="00F2520E">
        <w:t>, Access to Care</w:t>
      </w:r>
    </w:p>
    <w:p w14:paraId="18768BB4" w14:textId="77777777" w:rsidR="009F68A8" w:rsidRDefault="009F68A8" w:rsidP="00735390">
      <w:pPr>
        <w:pStyle w:val="1-Covertext"/>
      </w:pPr>
    </w:p>
    <w:p w14:paraId="63DA99F6" w14:textId="77777777" w:rsidR="00CB1915" w:rsidRDefault="00CB1915" w:rsidP="00917E39">
      <w:pPr>
        <w:pStyle w:val="Heading1"/>
        <w:sectPr w:rsidR="00CB1915" w:rsidSect="00CB1915">
          <w:footerReference w:type="default" r:id="rId11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1" w:name="_Toc129072114"/>
    </w:p>
    <w:bookmarkEnd w:id="1"/>
    <w:p w14:paraId="132C4407" w14:textId="65CDFC3F" w:rsidR="004F512F" w:rsidRPr="00917E39" w:rsidRDefault="009302A1" w:rsidP="00917E39">
      <w:pPr>
        <w:pStyle w:val="Heading1"/>
      </w:pPr>
      <w:r>
        <w:lastRenderedPageBreak/>
        <w:t>Background</w:t>
      </w:r>
    </w:p>
    <w:p w14:paraId="43181808" w14:textId="13A315FB" w:rsidR="00227DED" w:rsidRPr="00991E22" w:rsidRDefault="001B24D9" w:rsidP="00F7261C">
      <w:pPr>
        <w:pStyle w:val="1-BodyText"/>
      </w:pPr>
      <w:r w:rsidRPr="44FBDB10">
        <w:t xml:space="preserve">Throughout the COVID-19 public health emergency, </w:t>
      </w:r>
      <w:r w:rsidR="00E65D6F" w:rsidRPr="44FBDB10">
        <w:t xml:space="preserve">outpatient and routine </w:t>
      </w:r>
      <w:r w:rsidRPr="44FBDB10">
        <w:t xml:space="preserve">health services </w:t>
      </w:r>
      <w:r w:rsidR="13D1CFD8">
        <w:t xml:space="preserve">frequently </w:t>
      </w:r>
      <w:r w:rsidRPr="44FBDB10">
        <w:t xml:space="preserve">shifted to telehealth </w:t>
      </w:r>
      <w:r w:rsidR="00E411B1">
        <w:t>for the management</w:t>
      </w:r>
      <w:r w:rsidRPr="44FBDB10">
        <w:t xml:space="preserve"> of </w:t>
      </w:r>
      <w:r w:rsidR="00E411B1">
        <w:t>chronic conditions</w:t>
      </w:r>
      <w:r w:rsidR="00513E69">
        <w:t xml:space="preserve"> </w:t>
      </w:r>
      <w:r w:rsidR="002F1075">
        <w:t>such as diabetes</w:t>
      </w:r>
      <w:r w:rsidR="00BD63FD">
        <w:t>.</w:t>
      </w:r>
      <w:r w:rsidR="00A1502E">
        <w:t xml:space="preserve"> </w:t>
      </w:r>
      <w:r w:rsidR="0079188B">
        <w:t>D</w:t>
      </w:r>
      <w:r w:rsidR="00676B05" w:rsidRPr="00991E22">
        <w:t>iabetes</w:t>
      </w:r>
      <w:r w:rsidR="00011640">
        <w:t xml:space="preserve"> mellitus</w:t>
      </w:r>
      <w:r w:rsidR="00676B05" w:rsidRPr="00991E22">
        <w:t xml:space="preserve"> </w:t>
      </w:r>
      <w:r w:rsidR="00676B05">
        <w:t>affect</w:t>
      </w:r>
      <w:r w:rsidR="44382AC2">
        <w:t>s approximately</w:t>
      </w:r>
      <w:r w:rsidR="00676B05" w:rsidRPr="00991E22">
        <w:t xml:space="preserve"> 8.5</w:t>
      </w:r>
      <w:r w:rsidR="009302A1">
        <w:t>%</w:t>
      </w:r>
      <w:r w:rsidR="00676B05" w:rsidRPr="00991E22">
        <w:t xml:space="preserve"> to 11.3</w:t>
      </w:r>
      <w:r w:rsidR="00720D71">
        <w:t>%</w:t>
      </w:r>
      <w:r w:rsidR="00720D71" w:rsidRPr="00991E22">
        <w:t xml:space="preserve"> </w:t>
      </w:r>
      <w:r w:rsidR="00676B05" w:rsidRPr="00991E22">
        <w:t xml:space="preserve">of </w:t>
      </w:r>
      <w:r w:rsidR="6071354C">
        <w:t xml:space="preserve">U.S. </w:t>
      </w:r>
      <w:r w:rsidR="00676B05" w:rsidRPr="00991E22">
        <w:t>adults</w:t>
      </w:r>
      <w:r w:rsidR="00A409F1">
        <w:t xml:space="preserve"> and</w:t>
      </w:r>
      <w:r w:rsidR="2E755E65">
        <w:t xml:space="preserve"> </w:t>
      </w:r>
      <w:r w:rsidR="00C73163">
        <w:t>about</w:t>
      </w:r>
      <w:r w:rsidR="2E755E65">
        <w:t xml:space="preserve"> half have poorly controlled blood glucose</w:t>
      </w:r>
      <w:r w:rsidR="00774517">
        <w:t>,</w:t>
      </w:r>
      <w:r w:rsidR="00906EC3">
        <w:fldChar w:fldCharType="begin"/>
      </w:r>
      <w:r w:rsidR="00BD651A">
        <w:instrText xml:space="preserve"> ADDIN EN.CITE &lt;EndNote&gt;&lt;Cite&gt;&lt;Author&gt;Uniform Data System&lt;/Author&gt;&lt;Year&gt;2016&lt;/Year&gt;&lt;RecNum&gt;2464&lt;/RecNum&gt;&lt;DisplayText&gt;&lt;style face="superscript"&gt;1&lt;/style&gt;&lt;/DisplayText&gt;&lt;record&gt;&lt;rec-number&gt;2464&lt;/rec-number&gt;&lt;foreign-keys&gt;&lt;key app="EN" db-id="esv229dx3rrav4e905wx9sv2a0x2dw9deted" timestamp="1679687227"&gt;2464&lt;/key&gt;&lt;/foreign-keys&gt;&lt;ref-type name="Report"&gt;27&lt;/ref-type&gt;&lt;contributors&gt;&lt;authors&gt;&lt;author&gt;Uniform Data System,&lt;/author&gt;&lt;/authors&gt;&lt;tertiary-authors&gt;&lt;author&gt;Department of Health and Human Services&lt;/author&gt;&lt;/tertiary-authors&gt;&lt;/contributors&gt;&lt;titles&gt;&lt;title&gt;HRSA Diabetes brief.&lt;/title&gt;&lt;/titles&gt;&lt;dates&gt;&lt;year&gt;2016&lt;/year&gt;&lt;/dates&gt;&lt;urls&gt;&lt;related-urls&gt;&lt;url&gt;https://bphc.hrsa.gov/sites/default/files/bphc/data-reporting/diabetes-brief-7.pdf&lt;/url&gt;&lt;/related-urls&gt;&lt;/urls&gt;&lt;/record&gt;&lt;/Cite&gt;&lt;/EndNote&gt;</w:instrText>
      </w:r>
      <w:r w:rsidR="00906EC3">
        <w:fldChar w:fldCharType="separate"/>
      </w:r>
      <w:r w:rsidR="00906EC3" w:rsidRPr="00906EC3">
        <w:rPr>
          <w:noProof/>
          <w:vertAlign w:val="superscript"/>
        </w:rPr>
        <w:t>1</w:t>
      </w:r>
      <w:r w:rsidR="00906EC3">
        <w:fldChar w:fldCharType="end"/>
      </w:r>
      <w:r w:rsidR="00C171F3">
        <w:t xml:space="preserve"> </w:t>
      </w:r>
      <w:r w:rsidR="004904C0">
        <w:t>which</w:t>
      </w:r>
      <w:r w:rsidR="00A55334">
        <w:t xml:space="preserve"> can</w:t>
      </w:r>
      <w:r w:rsidR="00F91EDC" w:rsidRPr="00991E22">
        <w:t xml:space="preserve"> </w:t>
      </w:r>
      <w:r w:rsidR="00C76E84" w:rsidRPr="00991E22">
        <w:t>lead to</w:t>
      </w:r>
      <w:r w:rsidR="00A71E2B" w:rsidRPr="00991E22">
        <w:t xml:space="preserve"> significant </w:t>
      </w:r>
      <w:r w:rsidR="008560C6" w:rsidRPr="00991E22">
        <w:t>morbidity and mortality</w:t>
      </w:r>
      <w:r w:rsidR="000A3336" w:rsidRPr="00991E22">
        <w:t>.</w:t>
      </w:r>
      <w:r w:rsidR="00906EC3">
        <w:fldChar w:fldCharType="begin">
          <w:fldData xml:space="preserve">PEVuZE5vdGU+PENpdGU+PEF1dGhvcj5WYWlkeWE8L0F1dGhvcj48WWVhcj4yMDE1PC9ZZWFyPjxS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WYWlkeWE8L0F1dGhvcj48WWVhcj4yMDE1PC9ZZWFyPjxS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,3</w:t>
      </w:r>
      <w:r w:rsidR="00906EC3">
        <w:fldChar w:fldCharType="end"/>
      </w:r>
      <w:r w:rsidR="006649DE">
        <w:t xml:space="preserve"> </w:t>
      </w:r>
      <w:r w:rsidR="4AF7F933" w:rsidRPr="671C8C48">
        <w:t xml:space="preserve">Interventions promoting glycemic control </w:t>
      </w:r>
      <w:r w:rsidR="5F231B17" w:rsidRPr="671C8C48">
        <w:t>include</w:t>
      </w:r>
      <w:r w:rsidR="355A5A85" w:rsidRPr="671C8C48">
        <w:t xml:space="preserve"> </w:t>
      </w:r>
      <w:r w:rsidR="4AF7F933" w:rsidRPr="671C8C48">
        <w:t xml:space="preserve">counseling </w:t>
      </w:r>
      <w:r w:rsidR="009302A1">
        <w:t>on</w:t>
      </w:r>
      <w:r w:rsidR="009302A1" w:rsidRPr="671C8C48">
        <w:t xml:space="preserve"> </w:t>
      </w:r>
      <w:r w:rsidR="4AF7F933" w:rsidRPr="671C8C48">
        <w:t>diet and exercise</w:t>
      </w:r>
      <w:r w:rsidR="5F231B17" w:rsidRPr="671C8C48">
        <w:t>,</w:t>
      </w:r>
      <w:r w:rsidR="4AF7F933" w:rsidRPr="671C8C48">
        <w:t xml:space="preserve"> self-management support</w:t>
      </w:r>
      <w:r w:rsidR="5F231B17" w:rsidRPr="671C8C48">
        <w:t xml:space="preserve">, </w:t>
      </w:r>
      <w:r w:rsidR="4AF7F933" w:rsidRPr="671C8C48">
        <w:t>medication adherence</w:t>
      </w:r>
      <w:r w:rsidR="5F231B17" w:rsidRPr="671C8C48">
        <w:t>,</w:t>
      </w:r>
      <w:r w:rsidR="4AF7F933" w:rsidRPr="671C8C48">
        <w:t xml:space="preserve"> and treatment intensification</w:t>
      </w:r>
      <w:r w:rsidR="007A6807">
        <w:t xml:space="preserve">, and may be reasonable to implement </w:t>
      </w:r>
      <w:r w:rsidR="00A628EC">
        <w:t>through telehealth</w:t>
      </w:r>
      <w:r w:rsidR="006B20BE">
        <w:t>.</w:t>
      </w:r>
      <w:r w:rsidR="00906EC3">
        <w:fldChar w:fldCharType="begin">
          <w:fldData xml:space="preserve">PEVuZE5vdGU+PENpdGU+PEF1dGhvcj5BbWVyaWNhbiBEaWFiZXRlcyBBc3NvY2lhdGlvbjwvQXV0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BbWVyaWNhbiBEaWFiZXRlcyBBc3NvY2lhdGlvbjwvQXV0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4-6</w:t>
      </w:r>
      <w:r w:rsidR="00906EC3">
        <w:fldChar w:fldCharType="end"/>
      </w:r>
      <w:r w:rsidR="4AF7F933" w:rsidRPr="671C8C48">
        <w:t xml:space="preserve"> </w:t>
      </w:r>
      <w:r w:rsidR="009302A1">
        <w:t>Because</w:t>
      </w:r>
      <w:r w:rsidR="009302A1" w:rsidRPr="671C8C48">
        <w:t xml:space="preserve"> </w:t>
      </w:r>
      <w:r w:rsidR="48DDA942" w:rsidRPr="671C8C48">
        <w:t>nearly 40</w:t>
      </w:r>
      <w:r w:rsidR="6E8C364E" w:rsidRPr="671C8C48">
        <w:t xml:space="preserve">% </w:t>
      </w:r>
      <w:r w:rsidR="48DDA942" w:rsidRPr="671C8C48">
        <w:t xml:space="preserve">of Americans have </w:t>
      </w:r>
      <w:r w:rsidR="2B24EADF">
        <w:t xml:space="preserve">no </w:t>
      </w:r>
      <w:r w:rsidR="48DDA942" w:rsidRPr="671C8C48">
        <w:t>access to broadband internet</w:t>
      </w:r>
      <w:r w:rsidR="000B6AAC">
        <w:t xml:space="preserve"> (including</w:t>
      </w:r>
      <w:r w:rsidR="00EB0D11">
        <w:t xml:space="preserve"> many medically</w:t>
      </w:r>
      <w:r w:rsidR="000F3CAC">
        <w:t xml:space="preserve"> and vulnerable individuals)</w:t>
      </w:r>
      <w:r w:rsidR="00546CA2">
        <w:t xml:space="preserve"> and</w:t>
      </w:r>
      <w:r w:rsidR="48DDA942" w:rsidRPr="671C8C48">
        <w:t xml:space="preserve"> telephone care </w:t>
      </w:r>
      <w:r w:rsidR="0098123F">
        <w:t xml:space="preserve">may be </w:t>
      </w:r>
      <w:r w:rsidR="48DDA942" w:rsidRPr="671C8C48">
        <w:t>the</w:t>
      </w:r>
      <w:r w:rsidR="44E3AED2" w:rsidRPr="671C8C48">
        <w:t>ir</w:t>
      </w:r>
      <w:r w:rsidR="48DDA942" w:rsidRPr="671C8C48">
        <w:t xml:space="preserve"> sole means of telemedicine access</w:t>
      </w:r>
      <w:r w:rsidR="00992D7A">
        <w:t>,</w:t>
      </w:r>
      <w:r w:rsidR="00906EC3">
        <w:fldChar w:fldCharType="begin"/>
      </w:r>
      <w:r w:rsidR="00906EC3">
        <w:instrText xml:space="preserve"> ADDIN EN.CITE &lt;EndNote&gt;&lt;Cite&gt;&lt;Author&gt;Vogels&lt;/Author&gt;&lt;Year&gt;June 22, 2021&lt;/Year&gt;&lt;RecNum&gt;2188&lt;/RecNum&gt;&lt;DisplayText&gt;&lt;style face="superscript"&gt;7&lt;/style&gt;&lt;/DisplayText&gt;&lt;record&gt;&lt;rec-number&gt;2188&lt;/rec-number&gt;&lt;foreign-keys&gt;&lt;key app="EN" db-id="esv229dx3rrav4e905wx9sv2a0x2dw9deted" timestamp="1662560916"&gt;2188&lt;/key&gt;&lt;/foreign-keys&gt;&lt;ref-type name="Web Page"&gt;12&lt;/ref-type&gt;&lt;contributors&gt;&lt;authors&gt;&lt;author&gt;Vogels, EA&lt;/author&gt;&lt;/authors&gt;&lt;/contributors&gt;&lt;titles&gt;&lt;title&gt;Digital divide persists even as Americans with lower incomes make gains in tech adoption&lt;/title&gt;&lt;/titles&gt;&lt;number&gt;July 18, 2022&lt;/number&gt;&lt;dates&gt;&lt;year&gt;June 22, 2021&lt;/year&gt;&lt;/dates&gt;&lt;publisher&gt;Pew Research Center&lt;/publisher&gt;&lt;urls&gt;&lt;related-urls&gt;&lt;url&gt;https://www.pewresearch.org/fact-tank/2021/06/22/digital-divide-persists-even-as-americans-with-lower-incomes-make-gains-in-tech-adoption/&lt;/url&gt;&lt;/related-urls&gt;&lt;/urls&gt;&lt;/record&gt;&lt;/Cite&gt;&lt;/EndNote&gt;</w:instrText>
      </w:r>
      <w:r w:rsidR="00906EC3">
        <w:fldChar w:fldCharType="separate"/>
      </w:r>
      <w:r w:rsidR="00906EC3" w:rsidRPr="00906EC3">
        <w:rPr>
          <w:noProof/>
          <w:vertAlign w:val="superscript"/>
        </w:rPr>
        <w:t>7</w:t>
      </w:r>
      <w:r w:rsidR="00906EC3">
        <w:fldChar w:fldCharType="end"/>
      </w:r>
      <w:r w:rsidR="4978B30E" w:rsidRPr="671C8C48">
        <w:t xml:space="preserve"> </w:t>
      </w:r>
      <w:r w:rsidR="48DDA942" w:rsidRPr="671C8C48">
        <w:t>audio interventions could potentially have an outsized impact for th</w:t>
      </w:r>
      <w:r w:rsidR="004A7AC3">
        <w:t>i</w:t>
      </w:r>
      <w:r w:rsidR="48DDA942" w:rsidRPr="671C8C48">
        <w:t>s population.</w:t>
      </w:r>
      <w:r w:rsidR="00906EC3">
        <w:fldChar w:fldCharType="begin">
          <w:fldData xml:space="preserve">PEVuZE5vdGU+PENpdGU+PEF1dGhvcj5Ib3NzYWluIE08L0F1dGhvcj48WWVhcj4yMDIyPC9ZZWFy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Ib3NzYWluIE08L0F1dGhvcj48WWVhcj4yMDIyPC9ZZWFy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8,9</w:t>
      </w:r>
      <w:r w:rsidR="00906EC3">
        <w:fldChar w:fldCharType="end"/>
      </w:r>
      <w:r w:rsidR="0E25B52F" w:rsidRPr="671C8C48">
        <w:t xml:space="preserve"> </w:t>
      </w:r>
      <w:r w:rsidR="4AF7F933" w:rsidRPr="671C8C48">
        <w:t>In this review</w:t>
      </w:r>
      <w:r w:rsidR="49FE3EB9" w:rsidRPr="671C8C48">
        <w:t>,</w:t>
      </w:r>
      <w:r w:rsidR="4AF7F933" w:rsidRPr="671C8C48">
        <w:t xml:space="preserve"> we examine</w:t>
      </w:r>
      <w:r w:rsidR="009302A1">
        <w:t>d</w:t>
      </w:r>
      <w:r w:rsidR="4AF7F933" w:rsidRPr="671C8C48">
        <w:t xml:space="preserve"> the impact of audio</w:t>
      </w:r>
      <w:r w:rsidR="676B24E5" w:rsidRPr="671C8C48">
        <w:t xml:space="preserve"> </w:t>
      </w:r>
      <w:r w:rsidR="4AF7F933" w:rsidRPr="671C8C48">
        <w:t xml:space="preserve">care on clinical, patient-reported, </w:t>
      </w:r>
      <w:r w:rsidR="676B24E5" w:rsidRPr="671C8C48">
        <w:t>health</w:t>
      </w:r>
      <w:r w:rsidR="009302A1">
        <w:t xml:space="preserve"> </w:t>
      </w:r>
      <w:r w:rsidR="79001ACC" w:rsidRPr="671C8C48">
        <w:t>care</w:t>
      </w:r>
      <w:r w:rsidR="676B24E5" w:rsidRPr="671C8C48">
        <w:t xml:space="preserve"> </w:t>
      </w:r>
      <w:r w:rsidR="4AF7F933" w:rsidRPr="671C8C48">
        <w:t>utilization, and safety outcomes in individuals with diabetes</w:t>
      </w:r>
      <w:r w:rsidR="00DF3F9B">
        <w:t xml:space="preserve">, </w:t>
      </w:r>
      <w:r w:rsidR="00123AD4">
        <w:t xml:space="preserve">particularly </w:t>
      </w:r>
      <w:r w:rsidR="007F2D21">
        <w:t>on</w:t>
      </w:r>
      <w:r w:rsidR="00DF3F9B">
        <w:t xml:space="preserve"> individuals at risk for health disparities</w:t>
      </w:r>
      <w:r w:rsidR="4AF7F933" w:rsidRPr="671C8C48">
        <w:t xml:space="preserve">. </w:t>
      </w:r>
    </w:p>
    <w:p w14:paraId="0CDB515E" w14:textId="33E3607A" w:rsidR="005D3CD9" w:rsidRPr="00917E39" w:rsidRDefault="005D3CD9" w:rsidP="005D3CD9">
      <w:pPr>
        <w:pStyle w:val="Heading1"/>
      </w:pPr>
      <w:bookmarkStart w:id="2" w:name="_Toc129072115"/>
      <w:r>
        <w:t>Methods</w:t>
      </w:r>
      <w:bookmarkEnd w:id="2"/>
    </w:p>
    <w:p w14:paraId="51B446F1" w14:textId="08FCF5C0" w:rsidR="00B40CF8" w:rsidRDefault="001C60B9" w:rsidP="00F7261C">
      <w:pPr>
        <w:pStyle w:val="1-BodyText"/>
      </w:pPr>
      <w:bookmarkStart w:id="3" w:name="_Int_PqmPbFIX"/>
      <w:r>
        <w:t>This review</w:t>
      </w:r>
      <w:r w:rsidR="00306C79">
        <w:t xml:space="preserve"> addressed</w:t>
      </w:r>
      <w:r w:rsidR="00EE79B2">
        <w:t xml:space="preserve"> 2</w:t>
      </w:r>
      <w:r w:rsidR="000F1F17">
        <w:t xml:space="preserve"> </w:t>
      </w:r>
      <w:r w:rsidR="00B40CF8">
        <w:t>key questions</w:t>
      </w:r>
      <w:r w:rsidR="00306C79">
        <w:t>:</w:t>
      </w:r>
    </w:p>
    <w:p w14:paraId="0C126312" w14:textId="4B9739AD" w:rsidR="00B40CF8" w:rsidRPr="00EE79B2" w:rsidRDefault="76A25AA2" w:rsidP="00CB1915">
      <w:pPr>
        <w:pStyle w:val="ListParagraph"/>
        <w:numPr>
          <w:ilvl w:val="0"/>
          <w:numId w:val="29"/>
        </w:numPr>
        <w:spacing w:line="480" w:lineRule="auto"/>
        <w:rPr>
          <w:sz w:val="24"/>
          <w:szCs w:val="24"/>
        </w:rPr>
      </w:pPr>
      <w:r w:rsidRPr="00EE79B2">
        <w:rPr>
          <w:sz w:val="24"/>
          <w:szCs w:val="24"/>
        </w:rPr>
        <w:t xml:space="preserve">What </w:t>
      </w:r>
      <w:r w:rsidR="097C51B9" w:rsidRPr="00EE79B2">
        <w:rPr>
          <w:sz w:val="24"/>
          <w:szCs w:val="24"/>
        </w:rPr>
        <w:t>are</w:t>
      </w:r>
      <w:r w:rsidRPr="00EE79B2">
        <w:rPr>
          <w:sz w:val="24"/>
          <w:szCs w:val="24"/>
        </w:rPr>
        <w:t xml:space="preserve"> the impact</w:t>
      </w:r>
      <w:r w:rsidR="097C51B9" w:rsidRPr="00EE79B2">
        <w:rPr>
          <w:sz w:val="24"/>
          <w:szCs w:val="24"/>
        </w:rPr>
        <w:t>s</w:t>
      </w:r>
      <w:r w:rsidRPr="00EE79B2">
        <w:rPr>
          <w:sz w:val="24"/>
          <w:szCs w:val="24"/>
        </w:rPr>
        <w:t xml:space="preserve"> of audio telemedicine visits compared to in-person or video appointments and other usual care for manag</w:t>
      </w:r>
      <w:r w:rsidR="009302A1" w:rsidRPr="00EE79B2">
        <w:rPr>
          <w:sz w:val="24"/>
          <w:szCs w:val="24"/>
        </w:rPr>
        <w:t>ing</w:t>
      </w:r>
      <w:r w:rsidRPr="00EE79B2">
        <w:rPr>
          <w:sz w:val="24"/>
          <w:szCs w:val="24"/>
        </w:rPr>
        <w:t xml:space="preserve"> diabetes mellitus in adults?</w:t>
      </w:r>
    </w:p>
    <w:p w14:paraId="386F6303" w14:textId="72016EA4" w:rsidR="00B40CF8" w:rsidRPr="00EE79B2" w:rsidRDefault="00B40CF8" w:rsidP="00CB1915">
      <w:pPr>
        <w:pStyle w:val="ListParagraph"/>
        <w:numPr>
          <w:ilvl w:val="0"/>
          <w:numId w:val="29"/>
        </w:numPr>
        <w:spacing w:line="480" w:lineRule="auto"/>
        <w:rPr>
          <w:sz w:val="24"/>
          <w:szCs w:val="24"/>
        </w:rPr>
      </w:pPr>
      <w:r w:rsidRPr="00EE79B2">
        <w:rPr>
          <w:sz w:val="24"/>
          <w:szCs w:val="24"/>
        </w:rPr>
        <w:t>How do the findings vary for patients at risk for health</w:t>
      </w:r>
      <w:r w:rsidR="004D6D31" w:rsidRPr="00EE79B2">
        <w:rPr>
          <w:sz w:val="24"/>
          <w:szCs w:val="24"/>
        </w:rPr>
        <w:t xml:space="preserve"> disparities</w:t>
      </w:r>
      <w:r w:rsidR="004B263D" w:rsidRPr="00EE79B2">
        <w:rPr>
          <w:sz w:val="24"/>
          <w:szCs w:val="24"/>
        </w:rPr>
        <w:t>?</w:t>
      </w:r>
      <w:r w:rsidR="004D6D31" w:rsidRPr="00EE79B2">
        <w:rPr>
          <w:sz w:val="24"/>
          <w:szCs w:val="24"/>
        </w:rPr>
        <w:t xml:space="preserve"> </w:t>
      </w:r>
    </w:p>
    <w:bookmarkEnd w:id="3"/>
    <w:p w14:paraId="4CEDA044" w14:textId="2096F9D6" w:rsidR="00B40CF8" w:rsidRPr="00E504AE" w:rsidRDefault="76A25AA2" w:rsidP="00F7261C">
      <w:pPr>
        <w:pStyle w:val="1-BodyText"/>
      </w:pPr>
      <w:r>
        <w:t xml:space="preserve">A detailed protocol of our rapid review process, which </w:t>
      </w:r>
      <w:r w:rsidR="009302A1">
        <w:t xml:space="preserve">followed </w:t>
      </w:r>
      <w:r>
        <w:t>recommendations from the Cochrane Rapid Reviews Methods Group,</w:t>
      </w:r>
      <w:r w:rsidR="00906EC3">
        <w:fldChar w:fldCharType="begin"/>
      </w:r>
      <w:r w:rsidR="00906EC3">
        <w:instrText xml:space="preserve"> ADDIN EN.CITE &lt;EndNote&gt;&lt;Cite&gt;&lt;Author&gt;Garritty C&lt;/Author&gt;&lt;Year&gt;2020&lt;/Year&gt;&lt;RecNum&gt;2197&lt;/RecNum&gt;&lt;DisplayText&gt;&lt;style face="superscript"&gt;10&lt;/style&gt;&lt;/DisplayText&gt;&lt;record&gt;&lt;rec-number&gt;2197&lt;/rec-number&gt;&lt;foreign-keys&gt;&lt;key app="EN" db-id="esv229dx3rrav4e905wx9sv2a0x2dw9deted" timestamp="1662561586"&gt;2197&lt;/key&gt;&lt;/foreign-keys&gt;&lt;ref-type name="Web Page"&gt;12&lt;/ref-type&gt;&lt;contributors&gt;&lt;authors&gt;&lt;author&gt;Garritty C, &lt;/author&gt;&lt;author&gt;Gartlehner G, &lt;/author&gt;&lt;author&gt;Kamel C, &lt;/author&gt;&lt;author&gt;King VJ, &lt;/author&gt;&lt;author&gt;Nussbaumer-Streit B, &lt;/author&gt;&lt;author&gt;Stevens A, &lt;/author&gt;&lt;author&gt;Hamel C, &lt;/author&gt;&lt;author&gt;Affengruber L&lt;/author&gt;&lt;/authors&gt;&lt;/contributors&gt;&lt;titles&gt;&lt;title&gt;Cochrane rapid reviews. Interim guidance from the Cochrane Rapid Reviews Methods Group&lt;/title&gt;&lt;/titles&gt;&lt;dates&gt;&lt;year&gt;2020&lt;/year&gt;&lt;/dates&gt;&lt;urls&gt;&lt;related-urls&gt;&lt;url&gt;http://methods.cochrane.org/sites/methods.cochrane.org.rapidreviews/files/uploads/cochrane_rr_-_guidance-23mar2020-final.pdf&lt;/url&gt;&lt;/related-urls&gt;&lt;/urls&gt;&lt;/record&gt;&lt;/Cite&gt;&lt;/EndNote&gt;</w:instrText>
      </w:r>
      <w:r w:rsidR="00906EC3">
        <w:fldChar w:fldCharType="separate"/>
      </w:r>
      <w:r w:rsidR="00906EC3" w:rsidRPr="00906EC3">
        <w:rPr>
          <w:noProof/>
          <w:vertAlign w:val="superscript"/>
        </w:rPr>
        <w:t>10</w:t>
      </w:r>
      <w:r w:rsidR="00906EC3">
        <w:fldChar w:fldCharType="end"/>
      </w:r>
      <w:r w:rsidR="67ED7CA7">
        <w:t xml:space="preserve"> </w:t>
      </w:r>
      <w:r>
        <w:t xml:space="preserve">was registered on October 6, 2022, </w:t>
      </w:r>
      <w:r w:rsidR="0EB08E7B">
        <w:t xml:space="preserve">and </w:t>
      </w:r>
      <w:r>
        <w:t>is available on Open Science Framework.</w:t>
      </w:r>
      <w:r w:rsidR="00906EC3">
        <w:fldChar w:fldCharType="begin"/>
      </w:r>
      <w:r w:rsidR="00906EC3">
        <w:instrText xml:space="preserve"> ADDIN EN.CITE &lt;EndNote&gt;&lt;Cite&gt;&lt;Author&gt;Patel&lt;/Author&gt;&lt;Year&gt;2022&lt;/Year&gt;&lt;RecNum&gt;2313&lt;/RecNum&gt;&lt;DisplayText&gt;&lt;style face="superscript"&gt;11&lt;/style&gt;&lt;/DisplayText&gt;&lt;record&gt;&lt;rec-number&gt;2313&lt;/rec-number&gt;&lt;foreign-keys&gt;&lt;key app="EN" db-id="esv229dx3rrav4e905wx9sv2a0x2dw9deted" timestamp="1671138424"&gt;2313&lt;/key&gt;&lt;/foreign-keys&gt;&lt;ref-type name="Journal Article"&gt;17&lt;/ref-type&gt;&lt;contributors&gt;&lt;authors&gt;&lt;author&gt;Patel, S.&lt;/author&gt;&lt;author&gt;Saavedra, L.&lt;/author&gt;&lt;author&gt;Coker-Schwimmer, M.&lt;/author&gt;&lt;author&gt;Voisin, C.&lt;/author&gt;&lt;author&gt;Prum, S.&lt;/author&gt;&lt;author&gt;Althuis, M.&lt;/author&gt;&lt;author&gt;Rodriguez Borja, I.&lt;/author&gt;&lt;author&gt;Visawnathan, M.&lt;/author&gt;&lt;/authors&gt;&lt;/contributors&gt;&lt;titles&gt;&lt;title&gt;Audio-only care for the management of mental health study protocol&lt;/title&gt;&lt;secondary-title&gt;OSF&lt;/secondary-title&gt;&lt;/titles&gt;&lt;pages&gt;34&lt;/pages&gt;&lt;dates&gt;&lt;year&gt;2022&lt;/year&gt;&lt;/dates&gt;&lt;work-type&gt;Study Protocol&lt;/work-type&gt;&lt;urls&gt;&lt;/urls&gt;&lt;/record&gt;&lt;/Cite&gt;&lt;/EndNote&gt;</w:instrText>
      </w:r>
      <w:r w:rsidR="00906EC3">
        <w:fldChar w:fldCharType="separate"/>
      </w:r>
      <w:r w:rsidR="00906EC3" w:rsidRPr="00906EC3">
        <w:rPr>
          <w:noProof/>
          <w:vertAlign w:val="superscript"/>
        </w:rPr>
        <w:t>11</w:t>
      </w:r>
      <w:r w:rsidR="00906EC3">
        <w:fldChar w:fldCharType="end"/>
      </w:r>
      <w:r>
        <w:t xml:space="preserve"> In brief, we made the following adjustments to </w:t>
      </w:r>
      <w:r w:rsidR="67E1EA62">
        <w:t xml:space="preserve">standard </w:t>
      </w:r>
      <w:r w:rsidR="2C0AD4C5">
        <w:t xml:space="preserve">systematic review methods </w:t>
      </w:r>
      <w:r>
        <w:t>to accommodate timely synthesis:</w:t>
      </w:r>
      <w:r w:rsidR="54DF39CE">
        <w:t xml:space="preserve"> we</w:t>
      </w:r>
      <w:r>
        <w:t xml:space="preserve"> </w:t>
      </w:r>
      <w:r w:rsidR="5BAB1B7B">
        <w:t>limited eligibility to</w:t>
      </w:r>
      <w:r>
        <w:t xml:space="preserve"> randomized controlled trials</w:t>
      </w:r>
      <w:r w:rsidR="7435E96D">
        <w:t xml:space="preserve"> (RCTs)</w:t>
      </w:r>
      <w:r>
        <w:t>, omi</w:t>
      </w:r>
      <w:r w:rsidR="0336116D">
        <w:t>tted</w:t>
      </w:r>
      <w:r>
        <w:t xml:space="preserve"> </w:t>
      </w:r>
      <w:r w:rsidR="009302A1">
        <w:t xml:space="preserve">grey </w:t>
      </w:r>
      <w:r>
        <w:t xml:space="preserve">literature searches, </w:t>
      </w:r>
      <w:r w:rsidR="2FED6E5A">
        <w:t xml:space="preserve">required </w:t>
      </w:r>
      <w:r>
        <w:t xml:space="preserve">dual screening </w:t>
      </w:r>
      <w:r w:rsidR="2FED6E5A">
        <w:t xml:space="preserve">for </w:t>
      </w:r>
      <w:r>
        <w:lastRenderedPageBreak/>
        <w:t xml:space="preserve">excluded abstracts only, </w:t>
      </w:r>
      <w:r w:rsidR="00D27FDC">
        <w:t xml:space="preserve">utilized </w:t>
      </w:r>
      <w:r>
        <w:t>focused data extraction, reli</w:t>
      </w:r>
      <w:r w:rsidR="54B16A18">
        <w:t>ed</w:t>
      </w:r>
      <w:r>
        <w:t xml:space="preserve"> on study-reported statistical significance, and </w:t>
      </w:r>
      <w:r w:rsidR="00ED1D18">
        <w:t>excluded</w:t>
      </w:r>
      <w:r w:rsidR="7761D4CC">
        <w:t xml:space="preserve"> </w:t>
      </w:r>
      <w:r w:rsidR="009302A1">
        <w:t>strength-of-</w:t>
      </w:r>
      <w:r>
        <w:t>evidence assessment</w:t>
      </w:r>
      <w:r w:rsidR="41FDF3B7">
        <w:t>s</w:t>
      </w:r>
      <w:r>
        <w:t>.</w:t>
      </w:r>
      <w:r w:rsidR="66BBF542">
        <w:t xml:space="preserve"> </w:t>
      </w:r>
    </w:p>
    <w:p w14:paraId="532A3CE6" w14:textId="138436D1" w:rsidR="00B40CF8" w:rsidRPr="001A1930" w:rsidRDefault="00B40CF8" w:rsidP="00B40CF8">
      <w:pPr>
        <w:pStyle w:val="Heading2"/>
      </w:pPr>
      <w:bookmarkStart w:id="4" w:name="_Toc129072116"/>
      <w:r>
        <w:t>Study Selection</w:t>
      </w:r>
      <w:bookmarkEnd w:id="4"/>
    </w:p>
    <w:p w14:paraId="166F287C" w14:textId="4D4E5BB1" w:rsidR="00B40CF8" w:rsidRDefault="1062FFE2" w:rsidP="00F7261C">
      <w:pPr>
        <w:pStyle w:val="1-BodyText"/>
      </w:pPr>
      <w:r>
        <w:t xml:space="preserve">We searched PubMed, Embase, and American Psychological Association </w:t>
      </w:r>
      <w:proofErr w:type="spellStart"/>
      <w:r>
        <w:t>PsycI</w:t>
      </w:r>
      <w:r w:rsidR="009302A1">
        <w:t>nfo</w:t>
      </w:r>
      <w:proofErr w:type="spellEnd"/>
      <w:r>
        <w:t xml:space="preserve"> for English-language articles </w:t>
      </w:r>
      <w:r w:rsidR="552532FE">
        <w:t>published in the last 10 years (January 2012</w:t>
      </w:r>
      <w:r w:rsidR="009302A1">
        <w:rPr>
          <w:rFonts w:cstheme="minorHAnsi"/>
        </w:rPr>
        <w:t>–</w:t>
      </w:r>
      <w:r w:rsidR="552532FE">
        <w:t>July 2022)</w:t>
      </w:r>
      <w:r w:rsidR="2E816CE7">
        <w:t>.</w:t>
      </w:r>
      <w:r>
        <w:t xml:space="preserve"> Additionally, we manually searched the reference lists of recent relevant systematic reviews. </w:t>
      </w:r>
    </w:p>
    <w:p w14:paraId="4170EA39" w14:textId="42CC9B53" w:rsidR="00B40CF8" w:rsidRPr="001527EE" w:rsidRDefault="00B40CF8" w:rsidP="00F7261C">
      <w:pPr>
        <w:pStyle w:val="1-BodyText"/>
      </w:pPr>
      <w:r w:rsidRPr="005033E7">
        <w:rPr>
          <w:b/>
          <w:bCs/>
        </w:rPr>
        <w:t>Table 1</w:t>
      </w:r>
      <w:r w:rsidRPr="001527EE">
        <w:t xml:space="preserve"> outlines the </w:t>
      </w:r>
      <w:r>
        <w:t xml:space="preserve">prespecified </w:t>
      </w:r>
      <w:r w:rsidRPr="001527EE">
        <w:t xml:space="preserve">inclusion and exclusion criteria for this review. </w:t>
      </w:r>
      <w:r w:rsidR="00EE7EBC">
        <w:t xml:space="preserve">We included </w:t>
      </w:r>
      <w:r w:rsidR="00770A84">
        <w:t xml:space="preserve">adults with </w:t>
      </w:r>
      <w:r w:rsidR="00EE7EBC">
        <w:t xml:space="preserve">type I and type II diabetes. </w:t>
      </w:r>
      <w:r w:rsidRPr="001527EE">
        <w:t xml:space="preserve">We included studies comparing audio care </w:t>
      </w:r>
      <w:r w:rsidR="009302A1">
        <w:t>to</w:t>
      </w:r>
      <w:r w:rsidR="009302A1" w:rsidRPr="001527EE">
        <w:t xml:space="preserve"> </w:t>
      </w:r>
      <w:r w:rsidRPr="001527EE">
        <w:t xml:space="preserve">in-person or video-teleconferencing </w:t>
      </w:r>
      <w:r w:rsidR="00850A05">
        <w:t>or</w:t>
      </w:r>
      <w:r w:rsidRPr="001527EE">
        <w:t xml:space="preserve"> other usual care. </w:t>
      </w:r>
      <w:bookmarkStart w:id="5" w:name="_Int_kkPTVt6h"/>
      <w:r w:rsidRPr="001527EE">
        <w:t xml:space="preserve">We also included </w:t>
      </w:r>
      <w:r w:rsidR="0036371E">
        <w:t xml:space="preserve">hybrid </w:t>
      </w:r>
      <w:r w:rsidRPr="001527EE">
        <w:t>intervention</w:t>
      </w:r>
      <w:r w:rsidR="007A7407">
        <w:t xml:space="preserve"> studies </w:t>
      </w:r>
      <w:r w:rsidRPr="001527EE">
        <w:t>that combine</w:t>
      </w:r>
      <w:r w:rsidR="00E64216">
        <w:t>d</w:t>
      </w:r>
      <w:r w:rsidRPr="001527EE">
        <w:t xml:space="preserve"> </w:t>
      </w:r>
      <w:r>
        <w:t xml:space="preserve">synchronous </w:t>
      </w:r>
      <w:r w:rsidR="00907F68">
        <w:t xml:space="preserve">in-person or video </w:t>
      </w:r>
      <w:r w:rsidRPr="001527EE">
        <w:t>care with audio care</w:t>
      </w:r>
      <w:r w:rsidR="00757936">
        <w:t xml:space="preserve"> compared to the same intervention without </w:t>
      </w:r>
      <w:r w:rsidRPr="001527EE">
        <w:t xml:space="preserve">the audio component to </w:t>
      </w:r>
      <w:r w:rsidR="002D39AA">
        <w:t>assess</w:t>
      </w:r>
      <w:r w:rsidR="002D39AA" w:rsidRPr="001527EE">
        <w:t xml:space="preserve"> </w:t>
      </w:r>
      <w:r w:rsidRPr="001527EE">
        <w:t>the</w:t>
      </w:r>
      <w:r w:rsidR="002D39AA">
        <w:t xml:space="preserve"> incremental </w:t>
      </w:r>
      <w:r w:rsidRPr="001527EE">
        <w:t>impact of the audio component.</w:t>
      </w:r>
      <w:bookmarkEnd w:id="5"/>
      <w:r w:rsidRPr="001527EE">
        <w:t xml:space="preserve"> </w:t>
      </w:r>
    </w:p>
    <w:p w14:paraId="23D669FF" w14:textId="05208993" w:rsidR="00B40CF8" w:rsidRPr="001527EE" w:rsidRDefault="008C0358" w:rsidP="00F7261C">
      <w:pPr>
        <w:pStyle w:val="1-BodyText"/>
      </w:pPr>
      <w:r>
        <w:t>W</w:t>
      </w:r>
      <w:r w:rsidR="00896402">
        <w:t xml:space="preserve">e </w:t>
      </w:r>
      <w:r w:rsidR="00B40CF8" w:rsidRPr="001527EE">
        <w:t xml:space="preserve">used </w:t>
      </w:r>
      <w:proofErr w:type="spellStart"/>
      <w:r w:rsidR="00B40CF8" w:rsidRPr="001527EE">
        <w:t>DistillerSR</w:t>
      </w:r>
      <w:proofErr w:type="spellEnd"/>
      <w:r w:rsidR="00B40CF8" w:rsidRPr="001527EE">
        <w:t xml:space="preserve"> (Evidence Partners) </w:t>
      </w:r>
      <w:r w:rsidR="00896402">
        <w:t xml:space="preserve">to screen the literature and </w:t>
      </w:r>
      <w:r w:rsidR="001A7A90">
        <w:t>En</w:t>
      </w:r>
      <w:r w:rsidR="00B40CF8" w:rsidRPr="001527EE">
        <w:t>dNote (Thomson Reuters)</w:t>
      </w:r>
      <w:r w:rsidR="00EA3788">
        <w:t xml:space="preserve"> to manage</w:t>
      </w:r>
      <w:r w:rsidR="00BA2DDB">
        <w:t xml:space="preserve"> bibliographic</w:t>
      </w:r>
      <w:r w:rsidR="00EA3788">
        <w:t xml:space="preserve"> records</w:t>
      </w:r>
      <w:r w:rsidR="002D75F2">
        <w:t>.</w:t>
      </w:r>
      <w:r w:rsidR="00CD374D" w:rsidRPr="00CD374D">
        <w:t xml:space="preserve"> </w:t>
      </w:r>
      <w:r w:rsidR="00CD374D">
        <w:t>To exclude a study at the title and abstract stage, we required</w:t>
      </w:r>
      <w:r w:rsidR="00EE79B2">
        <w:t xml:space="preserve"> 2 </w:t>
      </w:r>
      <w:r w:rsidR="00CD374D">
        <w:t>team members to independently agree the study did not meet the inclusion criteria.</w:t>
      </w:r>
      <w:r w:rsidR="008C5A7D">
        <w:t xml:space="preserve"> </w:t>
      </w:r>
      <w:r w:rsidR="00B3763B">
        <w:t>Publications</w:t>
      </w:r>
      <w:r w:rsidR="00585A82">
        <w:t xml:space="preserve"> promote</w:t>
      </w:r>
      <w:r w:rsidR="00E509CB">
        <w:t>d</w:t>
      </w:r>
      <w:r w:rsidR="00585A82">
        <w:t xml:space="preserve"> for </w:t>
      </w:r>
      <w:r w:rsidR="00C928A9">
        <w:t>full-</w:t>
      </w:r>
      <w:r w:rsidR="00585A82">
        <w:t xml:space="preserve">text screening were </w:t>
      </w:r>
      <w:r w:rsidR="00210809">
        <w:t>assessed</w:t>
      </w:r>
      <w:r w:rsidR="00963833">
        <w:t xml:space="preserve"> </w:t>
      </w:r>
      <w:r w:rsidR="00585A82">
        <w:t>by</w:t>
      </w:r>
      <w:r w:rsidR="00EE79B2">
        <w:t xml:space="preserve"> 2 </w:t>
      </w:r>
      <w:r w:rsidR="00B40CF8" w:rsidRPr="001527EE">
        <w:t>reviewers</w:t>
      </w:r>
      <w:r w:rsidR="00585A82">
        <w:t xml:space="preserve"> </w:t>
      </w:r>
      <w:r w:rsidR="00963833">
        <w:t xml:space="preserve">and </w:t>
      </w:r>
      <w:r w:rsidR="00585A82">
        <w:t>d</w:t>
      </w:r>
      <w:r w:rsidR="00B40CF8" w:rsidRPr="001527EE">
        <w:t xml:space="preserve">iscrepancies resolved </w:t>
      </w:r>
      <w:r w:rsidR="00A3072B">
        <w:t xml:space="preserve">through </w:t>
      </w:r>
      <w:r w:rsidR="00B40CF8" w:rsidRPr="001527EE">
        <w:t>discussion</w:t>
      </w:r>
      <w:r w:rsidR="00817720">
        <w:t>.</w:t>
      </w:r>
    </w:p>
    <w:p w14:paraId="73AD1494" w14:textId="50F089BB" w:rsidR="00B40CF8" w:rsidRPr="001527EE" w:rsidRDefault="00B40CF8" w:rsidP="00B40CF8">
      <w:pPr>
        <w:pStyle w:val="Heading2"/>
      </w:pPr>
      <w:bookmarkStart w:id="6" w:name="_Toc129072117"/>
      <w:r w:rsidRPr="001527EE">
        <w:t xml:space="preserve">Data Extraction </w:t>
      </w:r>
      <w:r>
        <w:t>and Risk-of-Bias (</w:t>
      </w:r>
      <w:proofErr w:type="spellStart"/>
      <w:r>
        <w:t>R</w:t>
      </w:r>
      <w:r w:rsidR="006A32C5">
        <w:t>o</w:t>
      </w:r>
      <w:r>
        <w:t>B</w:t>
      </w:r>
      <w:proofErr w:type="spellEnd"/>
      <w:r>
        <w:t>) Assessment</w:t>
      </w:r>
      <w:bookmarkEnd w:id="6"/>
      <w:r>
        <w:t xml:space="preserve"> </w:t>
      </w:r>
    </w:p>
    <w:p w14:paraId="51FB73C4" w14:textId="10AB3739" w:rsidR="00B40CF8" w:rsidRPr="001527EE" w:rsidRDefault="00B40CF8" w:rsidP="00F7261C">
      <w:pPr>
        <w:pStyle w:val="1-BodyText"/>
      </w:pPr>
      <w:r>
        <w:t xml:space="preserve">We used </w:t>
      </w:r>
      <w:proofErr w:type="spellStart"/>
      <w:r w:rsidRPr="001527EE">
        <w:t>DistillerSR</w:t>
      </w:r>
      <w:proofErr w:type="spellEnd"/>
      <w:r>
        <w:t xml:space="preserve"> to abstract information about each included study </w:t>
      </w:r>
      <w:r w:rsidR="00C74A82">
        <w:t>and</w:t>
      </w:r>
      <w:r w:rsidR="00E768A2">
        <w:t xml:space="preserve"> </w:t>
      </w:r>
      <w:r w:rsidR="00C10E6E">
        <w:t xml:space="preserve">the </w:t>
      </w:r>
      <w:r w:rsidRPr="001527EE">
        <w:t>Cochrane tool</w:t>
      </w:r>
      <w:r w:rsidR="0072027B">
        <w:t xml:space="preserve"> (Risk of Bias 2.0)</w:t>
      </w:r>
      <w:r w:rsidR="00E768A2">
        <w:t xml:space="preserve"> to assess risk of bias</w:t>
      </w:r>
      <w:r w:rsidR="0072027B">
        <w:t xml:space="preserve"> (</w:t>
      </w:r>
      <w:proofErr w:type="spellStart"/>
      <w:r w:rsidR="0072027B">
        <w:t>RoB</w:t>
      </w:r>
      <w:proofErr w:type="spellEnd"/>
      <w:r w:rsidR="0072027B">
        <w:t>)</w:t>
      </w:r>
      <w:r w:rsidR="002D509A">
        <w:t xml:space="preserve"> for each outcome</w:t>
      </w:r>
      <w:r w:rsidR="0784AD40">
        <w:t>.</w:t>
      </w:r>
      <w:r w:rsidR="00906EC3">
        <w:fldChar w:fldCharType="begin">
          <w:fldData xml:space="preserve">PEVuZE5vdGU+PENpdGU+PEF1dGhvcj5TdGVybmU8L0F1dGhvcj48WWVhcj4yMDE5PC9ZZWFyPjxS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TdGVybmU8L0F1dGhvcj48WWVhcj4yMDE5PC9ZZWFyPjxS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2</w:t>
      </w:r>
      <w:r w:rsidR="00906EC3">
        <w:fldChar w:fldCharType="end"/>
      </w:r>
      <w:r>
        <w:t xml:space="preserve"> </w:t>
      </w:r>
      <w:r w:rsidRPr="001527EE">
        <w:t xml:space="preserve">One reviewer performed the initial </w:t>
      </w:r>
      <w:r>
        <w:t xml:space="preserve">data </w:t>
      </w:r>
      <w:r w:rsidRPr="001527EE">
        <w:t xml:space="preserve">abstraction </w:t>
      </w:r>
      <w:r>
        <w:t>and</w:t>
      </w:r>
      <w:r w:rsidRPr="001527EE">
        <w:t xml:space="preserve"> </w:t>
      </w:r>
      <w:proofErr w:type="spellStart"/>
      <w:r>
        <w:t>R</w:t>
      </w:r>
      <w:r w:rsidR="006A32C5">
        <w:t>o</w:t>
      </w:r>
      <w:r>
        <w:t>B</w:t>
      </w:r>
      <w:proofErr w:type="spellEnd"/>
      <w:r w:rsidRPr="001527EE">
        <w:t xml:space="preserve"> assessment. A second reviewer verified </w:t>
      </w:r>
      <w:r>
        <w:t xml:space="preserve">the abstracted data and </w:t>
      </w:r>
      <w:r w:rsidRPr="001527EE">
        <w:t>each</w:t>
      </w:r>
      <w:r>
        <w:t xml:space="preserve"> </w:t>
      </w:r>
      <w:proofErr w:type="spellStart"/>
      <w:r>
        <w:t>R</w:t>
      </w:r>
      <w:r w:rsidR="006A32C5">
        <w:t>o</w:t>
      </w:r>
      <w:r>
        <w:t>B</w:t>
      </w:r>
      <w:proofErr w:type="spellEnd"/>
      <w:r w:rsidRPr="001527EE">
        <w:t xml:space="preserve"> rating. Discrepancies were resolved by discussion or a third reviewer. </w:t>
      </w:r>
    </w:p>
    <w:p w14:paraId="54349916" w14:textId="2AED3970" w:rsidR="6E26289D" w:rsidRDefault="6E26289D" w:rsidP="00F7261C">
      <w:pPr>
        <w:pStyle w:val="1-BodyText"/>
      </w:pPr>
      <w:r>
        <w:lastRenderedPageBreak/>
        <w:t xml:space="preserve">We </w:t>
      </w:r>
      <w:r w:rsidR="005B6DAE">
        <w:t xml:space="preserve">characterized the </w:t>
      </w:r>
      <w:r w:rsidR="00634EDA" w:rsidRPr="00FC2772">
        <w:t>purpose</w:t>
      </w:r>
      <w:r w:rsidR="00634EDA">
        <w:t xml:space="preserve"> of </w:t>
      </w:r>
      <w:r w:rsidR="54A8313A">
        <w:t xml:space="preserve">each </w:t>
      </w:r>
      <w:r>
        <w:t>intervention</w:t>
      </w:r>
      <w:r w:rsidR="0024783F">
        <w:t xml:space="preserve"> as </w:t>
      </w:r>
      <w:r w:rsidR="24B623B2">
        <w:t>either</w:t>
      </w:r>
      <w:r w:rsidR="0024783F">
        <w:t xml:space="preserve"> </w:t>
      </w:r>
      <w:r w:rsidR="008F1374">
        <w:t>supplementing usual care with</w:t>
      </w:r>
      <w:r w:rsidR="00A0381F">
        <w:t xml:space="preserve"> audio</w:t>
      </w:r>
      <w:r w:rsidR="00BD2C58">
        <w:t xml:space="preserve"> (supplement</w:t>
      </w:r>
      <w:r w:rsidR="009B60B2">
        <w:t>)</w:t>
      </w:r>
      <w:r w:rsidR="00A0381F">
        <w:t xml:space="preserve"> </w:t>
      </w:r>
      <w:r w:rsidR="0024783F">
        <w:t xml:space="preserve">or </w:t>
      </w:r>
      <w:r w:rsidR="77DA9063">
        <w:t>replacing</w:t>
      </w:r>
      <w:r>
        <w:t xml:space="preserve"> </w:t>
      </w:r>
      <w:r w:rsidR="00431554">
        <w:t>usual</w:t>
      </w:r>
      <w:r>
        <w:t xml:space="preserve"> care</w:t>
      </w:r>
      <w:r w:rsidR="00C244EB">
        <w:t xml:space="preserve"> with audio</w:t>
      </w:r>
      <w:r w:rsidR="00C21BC0">
        <w:t xml:space="preserve"> (replacement)</w:t>
      </w:r>
      <w:r w:rsidR="00EF11BD">
        <w:t xml:space="preserve"> and</w:t>
      </w:r>
      <w:r w:rsidR="009675E4">
        <w:t xml:space="preserve"> </w:t>
      </w:r>
      <w:r w:rsidR="00C928A9">
        <w:t xml:space="preserve">the </w:t>
      </w:r>
      <w:r w:rsidR="009675E4">
        <w:t>i</w:t>
      </w:r>
      <w:r>
        <w:t xml:space="preserve">ntervention focus </w:t>
      </w:r>
      <w:r w:rsidR="009675E4">
        <w:t>as</w:t>
      </w:r>
      <w:r w:rsidR="00C518C5">
        <w:t xml:space="preserve"> </w:t>
      </w:r>
      <w:r w:rsidR="00495191">
        <w:t xml:space="preserve">either </w:t>
      </w:r>
      <w:r w:rsidR="00C518C5">
        <w:t>medication management</w:t>
      </w:r>
      <w:r w:rsidR="00FB03B4">
        <w:t xml:space="preserve"> (MM)</w:t>
      </w:r>
      <w:r w:rsidR="00C518C5">
        <w:t xml:space="preserve">, </w:t>
      </w:r>
      <w:r>
        <w:t>behavioral/lifestyle</w:t>
      </w:r>
      <w:r w:rsidR="00C518C5">
        <w:t xml:space="preserve"> management</w:t>
      </w:r>
      <w:r w:rsidR="00FB03B4">
        <w:t xml:space="preserve"> (BLC)</w:t>
      </w:r>
      <w:r w:rsidR="00C518C5">
        <w:t>, or both.</w:t>
      </w:r>
      <w:r w:rsidR="5673E37F">
        <w:t xml:space="preserve"> </w:t>
      </w:r>
      <w:r w:rsidR="00C928A9">
        <w:t>MM</w:t>
      </w:r>
      <w:r w:rsidR="001D10C0">
        <w:t xml:space="preserve"> included counseling on medication adherence and treatment intensification. </w:t>
      </w:r>
      <w:r w:rsidR="004F6E8D">
        <w:t>We assessed i</w:t>
      </w:r>
      <w:r w:rsidR="00A62D68">
        <w:t xml:space="preserve">ntervention intensity </w:t>
      </w:r>
      <w:r w:rsidR="004F6E8D">
        <w:t>dichotomously</w:t>
      </w:r>
      <w:r w:rsidR="25787554">
        <w:t xml:space="preserve"> </w:t>
      </w:r>
      <w:r w:rsidR="00A62D68">
        <w:t xml:space="preserve">as </w:t>
      </w:r>
      <w:r w:rsidR="008E0072">
        <w:t xml:space="preserve">audio </w:t>
      </w:r>
      <w:r w:rsidR="00907D0F">
        <w:t xml:space="preserve">intervention </w:t>
      </w:r>
      <w:r w:rsidR="00763BFE">
        <w:t>contact</w:t>
      </w:r>
      <w:r w:rsidR="00AC5B2E">
        <w:t xml:space="preserve"> </w:t>
      </w:r>
      <w:r w:rsidR="00E93C1B">
        <w:t xml:space="preserve">occurring </w:t>
      </w:r>
      <w:r w:rsidR="00907D0F">
        <w:t>less</w:t>
      </w:r>
      <w:r w:rsidR="008E0072">
        <w:t xml:space="preserve"> than once a month or once a month</w:t>
      </w:r>
      <w:r w:rsidR="008E0072" w:rsidDel="00E93C1B">
        <w:t xml:space="preserve"> </w:t>
      </w:r>
      <w:r w:rsidR="002E52A4">
        <w:t>or more frequently</w:t>
      </w:r>
      <w:r w:rsidR="00EF6FB3">
        <w:t>.</w:t>
      </w:r>
      <w:r w:rsidR="00751C40">
        <w:t xml:space="preserve"> </w:t>
      </w:r>
    </w:p>
    <w:p w14:paraId="369505BD" w14:textId="36A6368B" w:rsidR="00B40CF8" w:rsidRPr="001527EE" w:rsidRDefault="00B40CF8" w:rsidP="00B40CF8">
      <w:pPr>
        <w:pStyle w:val="Heading2"/>
      </w:pPr>
      <w:bookmarkStart w:id="7" w:name="_Toc129072118"/>
      <w:r w:rsidRPr="001527EE">
        <w:t>Data Synthesis and Analysis</w:t>
      </w:r>
      <w:bookmarkEnd w:id="7"/>
      <w:r w:rsidRPr="001527EE">
        <w:t xml:space="preserve"> </w:t>
      </w:r>
    </w:p>
    <w:p w14:paraId="701F2D38" w14:textId="0ED798EC" w:rsidR="00C374C5" w:rsidRDefault="003E4B2C" w:rsidP="00F7261C">
      <w:pPr>
        <w:pStyle w:val="1-BodyText"/>
      </w:pPr>
      <w:r>
        <w:t>D</w:t>
      </w:r>
      <w:r w:rsidR="00B40CF8">
        <w:t xml:space="preserve">ata tables display </w:t>
      </w:r>
      <w:r w:rsidR="00B62916">
        <w:t xml:space="preserve">key information on the </w:t>
      </w:r>
      <w:r w:rsidR="006E4FF6">
        <w:t>s</w:t>
      </w:r>
      <w:r w:rsidR="00B40CF8">
        <w:t>tudy designs, populations, interventions, and result</w:t>
      </w:r>
      <w:r w:rsidR="00B62916">
        <w:t>s</w:t>
      </w:r>
      <w:r w:rsidR="00B40CF8">
        <w:t xml:space="preserve">. </w:t>
      </w:r>
      <w:r w:rsidR="003B65F9">
        <w:t>W</w:t>
      </w:r>
      <w:r w:rsidR="00E43FF5">
        <w:t xml:space="preserve">e developed an evidence map to visually summarize the direction and significance of findings across </w:t>
      </w:r>
      <w:r w:rsidR="00093E1F">
        <w:t>4</w:t>
      </w:r>
      <w:r w:rsidR="00E43FF5">
        <w:t xml:space="preserve"> outcome categories: clinical, patient</w:t>
      </w:r>
      <w:r w:rsidR="00C928A9">
        <w:t xml:space="preserve"> </w:t>
      </w:r>
      <w:r w:rsidR="00E43FF5">
        <w:t>reported, health</w:t>
      </w:r>
      <w:r w:rsidR="00C928A9">
        <w:t xml:space="preserve"> </w:t>
      </w:r>
      <w:r w:rsidR="00E43FF5">
        <w:t>care utilization</w:t>
      </w:r>
      <w:r w:rsidR="00C928A9">
        <w:t>,</w:t>
      </w:r>
      <w:r w:rsidR="00E43FF5">
        <w:t xml:space="preserve"> and safety</w:t>
      </w:r>
      <w:r w:rsidR="000E5799">
        <w:t>.</w:t>
      </w:r>
      <w:r w:rsidR="00E43FF5">
        <w:t xml:space="preserve"> </w:t>
      </w:r>
      <w:r w:rsidR="006A4645">
        <w:t xml:space="preserve">We summarized the studies narratively </w:t>
      </w:r>
      <w:r w:rsidR="00380D68">
        <w:t>and</w:t>
      </w:r>
      <w:r w:rsidR="001D7C84">
        <w:t xml:space="preserve"> </w:t>
      </w:r>
      <w:r w:rsidR="0001095C">
        <w:t xml:space="preserve">quantitatively </w:t>
      </w:r>
      <w:r w:rsidR="005B2E43">
        <w:t>only</w:t>
      </w:r>
      <w:r w:rsidR="001D7C84">
        <w:t xml:space="preserve"> for </w:t>
      </w:r>
      <w:r w:rsidR="004066D1">
        <w:t>A1c</w:t>
      </w:r>
      <w:r w:rsidR="00A65F20">
        <w:t xml:space="preserve"> </w:t>
      </w:r>
      <w:r w:rsidR="003D1EED">
        <w:t>at</w:t>
      </w:r>
      <w:r w:rsidR="006B4AED">
        <w:t xml:space="preserve"> 6 and 12 months.</w:t>
      </w:r>
      <w:r w:rsidR="00906EC3">
        <w:fldChar w:fldCharType="begin">
          <w:fldData xml:space="preserve">PEVuZE5vdGU+PENpdGU+PEF1dGhvcj5Dcm93bGV5PC9BdXRob3I+PFllYXI+MjAyMjwvWWVhcj48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Dcm93bGV5PC9BdXRob3I+PFllYXI+MjAyMjwvWWVhcj48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3</w:t>
      </w:r>
      <w:r w:rsidR="00906EC3">
        <w:fldChar w:fldCharType="end"/>
      </w:r>
      <w:r w:rsidR="00CE7D33">
        <w:t xml:space="preserve"> </w:t>
      </w:r>
      <w:r w:rsidR="004A5CA8">
        <w:t xml:space="preserve">We </w:t>
      </w:r>
      <w:r w:rsidR="00881707">
        <w:t>employ</w:t>
      </w:r>
      <w:r w:rsidR="00201808">
        <w:t>ed</w:t>
      </w:r>
      <w:r w:rsidR="00881707">
        <w:t xml:space="preserve"> random-effects models using the inverse variance method of </w:t>
      </w:r>
      <w:proofErr w:type="spellStart"/>
      <w:r w:rsidR="00881707">
        <w:t>DerSimionian</w:t>
      </w:r>
      <w:proofErr w:type="spellEnd"/>
      <w:r w:rsidR="00881707">
        <w:t xml:space="preserve"> and Laird to generate pooled mean differences</w:t>
      </w:r>
      <w:r w:rsidR="00200A42">
        <w:t>.</w:t>
      </w:r>
      <w:r w:rsidR="00906EC3">
        <w:fldChar w:fldCharType="begin"/>
      </w:r>
      <w:r w:rsidR="00906EC3">
        <w:instrText xml:space="preserve"> ADDIN EN.CITE &lt;EndNote&gt;&lt;Cite&gt;&lt;Author&gt;DerSimonian&lt;/Author&gt;&lt;Year&gt;1986&lt;/Year&gt;&lt;RecNum&gt;2452&lt;/RecNum&gt;&lt;DisplayText&gt;&lt;style face="superscript"&gt;14&lt;/style&gt;&lt;/DisplayText&gt;&lt;record&gt;&lt;rec-number&gt;2452&lt;/rec-number&gt;&lt;foreign-keys&gt;&lt;key app="EN" db-id="esv229dx3rrav4e905wx9sv2a0x2dw9deted" timestamp="1679681274"&gt;2452&lt;/key&gt;&lt;/foreign-keys&gt;&lt;ref-type name="Journal Article"&gt;17&lt;/ref-type&gt;&lt;contributors&gt;&lt;authors&gt;&lt;author&gt;DerSimonian, R.&lt;/author&gt;&lt;author&gt;Laird, N.&lt;/author&gt;&lt;/authors&gt;&lt;/contributors&gt;&lt;titles&gt;&lt;title&gt;Meta-analysis in clinical trials&lt;/title&gt;&lt;secondary-title&gt;Control Clin Trials&lt;/secondary-title&gt;&lt;/titles&gt;&lt;periodical&gt;&lt;full-title&gt;Controlled Clinical Trials&lt;/full-title&gt;&lt;abbr-1&gt;Control. Clin. Trials&lt;/abbr-1&gt;&lt;abbr-2&gt;Control Clin Trials&lt;/abbr-2&gt;&lt;/periodical&gt;&lt;pages&gt;177-88&lt;/pages&gt;&lt;volume&gt;7&lt;/volume&gt;&lt;number&gt;3&lt;/number&gt;&lt;edition&gt;1986/09/01&lt;/edition&gt;&lt;keywords&gt;&lt;keyword&gt;Clinical Trials as Topic/*methods&lt;/keyword&gt;&lt;keyword&gt;Humans&lt;/keyword&gt;&lt;keyword&gt;Models, Theoretical&lt;/keyword&gt;&lt;keyword&gt;Research Design&lt;/keyword&gt;&lt;keyword&gt;Statistics as Topic&lt;/keyword&gt;&lt;/keywords&gt;&lt;dates&gt;&lt;year&gt;1986&lt;/year&gt;&lt;pub-dates&gt;&lt;date&gt;Sep&lt;/date&gt;&lt;/pub-dates&gt;&lt;/dates&gt;&lt;isbn&gt;0197-2456 (Print)&amp;#xD;0197-2456 (Linking)&lt;/isbn&gt;&lt;accession-num&gt;3802833&lt;/accession-num&gt;&lt;urls&gt;&lt;related-urls&gt;&lt;url&gt;https://www.ncbi.nlm.nih.gov/pubmed/3802833&lt;/url&gt;&lt;/related-urls&gt;&lt;/urls&gt;&lt;electronic-resource-num&gt;10.1016/0197-2456(86)90046-2&lt;/electronic-resource-num&gt;&lt;/record&gt;&lt;/Cite&gt;&lt;/EndNote&gt;</w:instrText>
      </w:r>
      <w:r w:rsidR="00906EC3">
        <w:fldChar w:fldCharType="separate"/>
      </w:r>
      <w:r w:rsidR="00906EC3" w:rsidRPr="00906EC3">
        <w:rPr>
          <w:noProof/>
          <w:vertAlign w:val="superscript"/>
        </w:rPr>
        <w:t>14</w:t>
      </w:r>
      <w:r w:rsidR="00906EC3">
        <w:fldChar w:fldCharType="end"/>
      </w:r>
      <w:r w:rsidR="00466B1A">
        <w:t xml:space="preserve"> </w:t>
      </w:r>
      <w:r w:rsidR="00C928A9">
        <w:t>Because</w:t>
      </w:r>
      <w:r w:rsidR="00365D84">
        <w:t xml:space="preserve"> this was a rapid review and we did not </w:t>
      </w:r>
      <w:r w:rsidR="00C928A9">
        <w:t>grade the</w:t>
      </w:r>
      <w:r w:rsidR="00B61D13">
        <w:t xml:space="preserve"> </w:t>
      </w:r>
      <w:r w:rsidR="00C928A9">
        <w:t xml:space="preserve">strength of </w:t>
      </w:r>
      <w:r w:rsidR="00365D84">
        <w:t>evidence</w:t>
      </w:r>
      <w:r w:rsidR="005F5DD5">
        <w:t xml:space="preserve">, </w:t>
      </w:r>
      <w:r w:rsidR="00DB43D5">
        <w:t>we</w:t>
      </w:r>
      <w:r w:rsidR="00365D84">
        <w:t xml:space="preserve"> restricted </w:t>
      </w:r>
      <w:r w:rsidR="00473920">
        <w:t>meta-</w:t>
      </w:r>
      <w:r w:rsidR="00365D84">
        <w:t xml:space="preserve">analyses </w:t>
      </w:r>
      <w:r w:rsidR="21827DB2">
        <w:t xml:space="preserve">only </w:t>
      </w:r>
      <w:r w:rsidR="00365D84">
        <w:t xml:space="preserve">to </w:t>
      </w:r>
      <w:r w:rsidR="00466B1A">
        <w:t xml:space="preserve">studies with low </w:t>
      </w:r>
      <w:r w:rsidR="00466B1A" w:rsidDel="00F34542">
        <w:t xml:space="preserve">or some concerns of </w:t>
      </w:r>
      <w:proofErr w:type="spellStart"/>
      <w:r w:rsidR="00C928A9">
        <w:t>RoB</w:t>
      </w:r>
      <w:proofErr w:type="spellEnd"/>
      <w:r w:rsidR="00466B1A">
        <w:t xml:space="preserve"> </w:t>
      </w:r>
      <w:r w:rsidR="00365D84">
        <w:t xml:space="preserve">to ensure </w:t>
      </w:r>
      <w:r w:rsidR="00B865FF">
        <w:t>scientific rigor</w:t>
      </w:r>
      <w:r w:rsidR="000E12E9">
        <w:t xml:space="preserve"> and</w:t>
      </w:r>
      <w:r w:rsidR="001E76AA">
        <w:t xml:space="preserve"> performed a sensitivity analysis including all studies (</w:t>
      </w:r>
      <w:r w:rsidR="00F3238C" w:rsidRPr="003F1044">
        <w:rPr>
          <w:b/>
          <w:bCs/>
        </w:rPr>
        <w:t xml:space="preserve">Supplemental Digital Content </w:t>
      </w:r>
      <w:bookmarkStart w:id="8" w:name="_Hlk127524874"/>
      <w:r w:rsidR="00C928A9">
        <w:rPr>
          <w:b/>
          <w:bCs/>
        </w:rPr>
        <w:t>[</w:t>
      </w:r>
      <w:r w:rsidR="00F3238C" w:rsidRPr="003F1044">
        <w:rPr>
          <w:b/>
          <w:bCs/>
        </w:rPr>
        <w:t>SDC</w:t>
      </w:r>
      <w:bookmarkEnd w:id="8"/>
      <w:r w:rsidR="00C928A9">
        <w:rPr>
          <w:b/>
          <w:bCs/>
        </w:rPr>
        <w:t>]</w:t>
      </w:r>
      <w:r w:rsidR="00F3238C" w:rsidRPr="003F1044">
        <w:rPr>
          <w:b/>
          <w:bCs/>
        </w:rPr>
        <w:t xml:space="preserve"> </w:t>
      </w:r>
      <w:r w:rsidR="00F3238C">
        <w:rPr>
          <w:b/>
          <w:bCs/>
        </w:rPr>
        <w:t>Figure 1</w:t>
      </w:r>
      <w:r w:rsidR="001E76AA">
        <w:t>)</w:t>
      </w:r>
      <w:r w:rsidR="00F3238C">
        <w:t>.</w:t>
      </w:r>
      <w:r w:rsidR="001E76AA">
        <w:t xml:space="preserve"> </w:t>
      </w:r>
      <w:r w:rsidR="00C51058">
        <w:t xml:space="preserve">We performed subgroup analyses </w:t>
      </w:r>
      <w:r w:rsidR="0072331D">
        <w:t xml:space="preserve">for glycemic control </w:t>
      </w:r>
      <w:r w:rsidR="002555A2">
        <w:t>(</w:t>
      </w:r>
      <w:r w:rsidR="00941B10">
        <w:t>A1c</w:t>
      </w:r>
      <w:r w:rsidR="002555A2">
        <w:t xml:space="preserve"> </w:t>
      </w:r>
      <w:r w:rsidR="00866968">
        <w:t>&lt;</w:t>
      </w:r>
      <w:r w:rsidR="002555A2">
        <w:t xml:space="preserve"> or </w:t>
      </w:r>
      <w:r w:rsidR="00866968" w:rsidRPr="1C64AD98">
        <w:rPr>
          <w:rFonts w:cstheme="minorBidi"/>
        </w:rPr>
        <w:t>≥</w:t>
      </w:r>
      <w:r w:rsidR="00866968">
        <w:t xml:space="preserve"> </w:t>
      </w:r>
      <w:r w:rsidR="002555A2">
        <w:t xml:space="preserve">9 based on the </w:t>
      </w:r>
      <w:r w:rsidR="00C928A9">
        <w:t xml:space="preserve">Centers for Medicare &amp; Medicaid Services </w:t>
      </w:r>
      <w:r w:rsidR="00AE3363">
        <w:t xml:space="preserve">criteria for poorly controlled) </w:t>
      </w:r>
      <w:r w:rsidR="0072331D">
        <w:t xml:space="preserve">and </w:t>
      </w:r>
      <w:r w:rsidR="009D7BCD">
        <w:t xml:space="preserve">for populations at risk </w:t>
      </w:r>
      <w:r w:rsidR="006D01F4">
        <w:t>for</w:t>
      </w:r>
      <w:r w:rsidR="009D7BCD">
        <w:t xml:space="preserve"> disparities</w:t>
      </w:r>
      <w:r w:rsidR="00473920">
        <w:t>.</w:t>
      </w:r>
    </w:p>
    <w:p w14:paraId="0CEA58D1" w14:textId="024983F3" w:rsidR="00C374C5" w:rsidRDefault="00C374C5" w:rsidP="00C374C5">
      <w:pPr>
        <w:pStyle w:val="Heading1"/>
      </w:pPr>
      <w:bookmarkStart w:id="9" w:name="_Toc129072119"/>
      <w:r>
        <w:t>Results</w:t>
      </w:r>
      <w:bookmarkEnd w:id="9"/>
    </w:p>
    <w:p w14:paraId="6B4DB1B7" w14:textId="0F033834" w:rsidR="00154AB0" w:rsidRPr="00154AB0" w:rsidRDefault="00154AB0" w:rsidP="00F7261C">
      <w:pPr>
        <w:pStyle w:val="1-BodyText"/>
      </w:pPr>
      <w:r w:rsidRPr="00154AB0">
        <w:rPr>
          <w:b/>
          <w:bCs/>
        </w:rPr>
        <w:t>Figure 1</w:t>
      </w:r>
      <w:r w:rsidRPr="00154AB0">
        <w:t xml:space="preserve"> </w:t>
      </w:r>
      <w:r w:rsidR="00C928A9">
        <w:t>is</w:t>
      </w:r>
      <w:r w:rsidR="00C928A9" w:rsidRPr="00154AB0">
        <w:t xml:space="preserve"> </w:t>
      </w:r>
      <w:r w:rsidRPr="00154AB0">
        <w:t>a PRISMA diagram summarizing our study identification and screening process. Of 2,15</w:t>
      </w:r>
      <w:r w:rsidR="008A0212">
        <w:t>7</w:t>
      </w:r>
      <w:r w:rsidRPr="00154AB0">
        <w:t xml:space="preserve"> unique records, we included 2</w:t>
      </w:r>
      <w:r w:rsidR="008A0212">
        <w:t>3</w:t>
      </w:r>
      <w:r w:rsidRPr="00154AB0">
        <w:t xml:space="preserve"> publications representing 2</w:t>
      </w:r>
      <w:r w:rsidR="008A0212">
        <w:t>2</w:t>
      </w:r>
      <w:r w:rsidRPr="00154AB0">
        <w:t xml:space="preserve"> RCTs</w:t>
      </w:r>
      <w:r w:rsidR="00DD264D">
        <w:t>,</w:t>
      </w:r>
      <w:r w:rsidR="00093E1F">
        <w:t xml:space="preserve"> 1 </w:t>
      </w:r>
      <w:r w:rsidR="00DD264D">
        <w:t>of which was a cluster RCT.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</w:t>
      </w:r>
      <w:r w:rsidR="00906EC3">
        <w:fldChar w:fldCharType="end"/>
      </w:r>
      <w:r w:rsidRPr="00154AB0">
        <w:t xml:space="preserve"> </w:t>
      </w:r>
      <w:r w:rsidR="00044A69" w:rsidRPr="005F5DD5">
        <w:rPr>
          <w:b/>
          <w:bCs/>
        </w:rPr>
        <w:t>Table 2</w:t>
      </w:r>
      <w:r w:rsidR="00044A69">
        <w:t xml:space="preserve"> includes k</w:t>
      </w:r>
      <w:r w:rsidRPr="00154AB0">
        <w:t xml:space="preserve">ey </w:t>
      </w:r>
      <w:r w:rsidR="00A62F4D">
        <w:t xml:space="preserve">study </w:t>
      </w:r>
      <w:r w:rsidRPr="00154AB0">
        <w:t xml:space="preserve">characteristics </w:t>
      </w:r>
      <w:r w:rsidR="00D432D1">
        <w:t>and</w:t>
      </w:r>
      <w:r w:rsidRPr="00154AB0">
        <w:t xml:space="preserve"> additional detail </w:t>
      </w:r>
      <w:r w:rsidR="00D432D1">
        <w:t xml:space="preserve">can be found </w:t>
      </w:r>
      <w:r w:rsidRPr="00154AB0">
        <w:t xml:space="preserve">in </w:t>
      </w:r>
      <w:r w:rsidR="00F3238C">
        <w:rPr>
          <w:b/>
          <w:bCs/>
        </w:rPr>
        <w:t>SDC</w:t>
      </w:r>
      <w:r w:rsidR="00F3238C" w:rsidRPr="00154AB0">
        <w:rPr>
          <w:b/>
          <w:bCs/>
        </w:rPr>
        <w:t xml:space="preserve"> </w:t>
      </w:r>
      <w:r w:rsidRPr="00154AB0">
        <w:rPr>
          <w:b/>
          <w:bCs/>
        </w:rPr>
        <w:t>Table 1</w:t>
      </w:r>
      <w:r w:rsidRPr="00154AB0">
        <w:t>. We rated 6 studies as high RoB</w:t>
      </w:r>
      <w:r w:rsidR="00187C4E">
        <w:t>,</w: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UtMjA8L3N0eWxlPjwvRGlzcGxh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1MTQtNTIx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UtMjA8L3N0eWxlPjwvRGlzcGxh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1MTQtNTIx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-20</w:t>
      </w:r>
      <w:r w:rsidR="00906EC3">
        <w:fldChar w:fldCharType="end"/>
      </w:r>
      <w:r w:rsidRPr="00154AB0" w:rsidDel="00EF79DB">
        <w:t xml:space="preserve"> </w:t>
      </w:r>
      <w:r w:rsidRPr="00154AB0">
        <w:t>1</w:t>
      </w:r>
      <w:r w:rsidR="00EE1EE7">
        <w:t>5</w:t>
      </w:r>
      <w:r w:rsidRPr="00154AB0">
        <w:t xml:space="preserve"> as some concerns of bias or low </w:t>
      </w:r>
      <w:r w:rsidRPr="00154AB0">
        <w:lastRenderedPageBreak/>
        <w:t>RoB</w:t>
      </w:r>
      <w:r w:rsidR="00C928A9">
        <w:t>,</w:t>
      </w:r>
      <w:r w:rsidR="00906EC3">
        <w:fldChar w:fldCharType="begin">
          <w:fldData xml:space="preserve">ZSBpbiBjaHJvbmljIGRpc2Vhc2VzOiBjbGluaWNhbCBvdXRjb21lcyBmcm9tIHRoZSBURVJWQSBy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Jhcm9uPC9B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1v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ZSBpbiBjaHJvbmljIGRpc2Vhc2VzOiBjbGluaWNhbCBvdXRjb21lcyBmcm9tIHRoZSBURVJWQSBy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Jhcm9uPC9B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1-35</w:t>
      </w:r>
      <w:r w:rsidR="00906EC3">
        <w:fldChar w:fldCharType="end"/>
      </w:r>
      <w:r w:rsidRPr="00154AB0">
        <w:t xml:space="preserve"> and</w:t>
      </w:r>
      <w:r w:rsidR="00093E1F">
        <w:t xml:space="preserve"> 1 </w:t>
      </w:r>
      <w:r w:rsidRPr="00154AB0">
        <w:t xml:space="preserve">as mixed </w:t>
      </w:r>
      <w:proofErr w:type="spellStart"/>
      <w:r w:rsidR="00C026E6">
        <w:t>RoB</w:t>
      </w:r>
      <w:proofErr w:type="spellEnd"/>
      <w:r w:rsidR="00C026E6">
        <w:t xml:space="preserve"> </w:t>
      </w:r>
      <w:r w:rsidRPr="00154AB0">
        <w:t>depending on the outcomes</w: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6</w:t>
      </w:r>
      <w:r w:rsidR="00906EC3">
        <w:fldChar w:fldCharType="end"/>
      </w:r>
      <w:r w:rsidRPr="00154AB0">
        <w:t xml:space="preserve"> (</w:t>
      </w:r>
      <w:r w:rsidR="00F3238C">
        <w:rPr>
          <w:b/>
          <w:bCs/>
        </w:rPr>
        <w:t>SDC</w:t>
      </w:r>
      <w:r w:rsidR="00F3238C" w:rsidRPr="00154AB0">
        <w:rPr>
          <w:b/>
          <w:bCs/>
        </w:rPr>
        <w:t xml:space="preserve"> </w:t>
      </w:r>
      <w:r w:rsidRPr="00154AB0">
        <w:rPr>
          <w:b/>
          <w:bCs/>
        </w:rPr>
        <w:t>Table 2</w:t>
      </w:r>
      <w:r w:rsidRPr="00154AB0">
        <w:t>)</w:t>
      </w:r>
      <w:r w:rsidR="00A348A5">
        <w:t>.</w:t>
      </w:r>
      <w:r w:rsidRPr="00154AB0">
        <w:t xml:space="preserve"> Studies were primarily rated as high </w:t>
      </w:r>
      <w:proofErr w:type="spellStart"/>
      <w:r w:rsidRPr="00154AB0">
        <w:t>RoB</w:t>
      </w:r>
      <w:proofErr w:type="spellEnd"/>
      <w:r w:rsidRPr="00154AB0">
        <w:t xml:space="preserve"> </w:t>
      </w:r>
      <w:r w:rsidR="00C928A9">
        <w:t>because of</w:t>
      </w:r>
      <w:r w:rsidRPr="00154AB0">
        <w:t xml:space="preserve"> </w:t>
      </w:r>
      <w:r w:rsidR="009745BF">
        <w:t>concerns in domains of</w:t>
      </w:r>
      <w:r w:rsidR="00B421A9">
        <w:t xml:space="preserve"> </w:t>
      </w:r>
      <w:r w:rsidR="009227DC">
        <w:t xml:space="preserve">randomization, </w:t>
      </w:r>
      <w:r w:rsidR="00130116">
        <w:t xml:space="preserve">deviations from intervention, and </w:t>
      </w:r>
      <w:r w:rsidRPr="00154AB0">
        <w:t>missing data</w:t>
      </w:r>
      <w:r w:rsidR="009227DC">
        <w:t>.</w:t>
      </w:r>
      <w:r w:rsidRPr="00154AB0">
        <w:t xml:space="preserve"> </w:t>
      </w:r>
    </w:p>
    <w:p w14:paraId="1EA7ADD9" w14:textId="098FD40C" w:rsidR="00154AB0" w:rsidRPr="00154AB0" w:rsidRDefault="00154AB0" w:rsidP="00F7261C">
      <w:pPr>
        <w:pStyle w:val="1-BodyText"/>
      </w:pPr>
      <w:r w:rsidRPr="00154AB0">
        <w:t>Most studies</w:t>
      </w:r>
      <w:r w:rsidR="5CE6841C">
        <w:t xml:space="preserve"> (</w:t>
      </w:r>
      <w:r w:rsidR="00F20E69">
        <w:t>20</w:t>
      </w:r>
      <w:r w:rsidR="5CE6841C">
        <w:t xml:space="preserve"> of 2</w:t>
      </w:r>
      <w:r w:rsidR="00F20E69">
        <w:t>2</w:t>
      </w:r>
      <w:r w:rsidR="5CE6841C">
        <w:t>)</w:t>
      </w:r>
      <w:r w:rsidRPr="00154AB0">
        <w:t xml:space="preserve"> provided audio care to supplement existing </w:t>
      </w:r>
      <w:r w:rsidR="27DAB44C">
        <w:t>in-person</w:t>
      </w:r>
      <w:r w:rsidRPr="00154AB0">
        <w:t xml:space="preserve"> care.</w:t>
      </w:r>
      <w:r w:rsidR="00906EC3">
        <w:fldChar w:fldCharType="begin">
          <w:fldData xml:space="preserve">ZXJ2aWNlcywgSG9zcGl0YWwtQmFzZWQvKm9yZ2FuaXphdGlvbiAmYW1wOyBhZG1pbmlzdHJhdGlv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d1ZGJh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h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1MTQtNTIxPC9wYWdlcz48dm9sdW1lPjIx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ZXJ2aWNlcywgSG9zcGl0YWwtQmFzZWQvKm9yZ2FuaXphdGlvbiAmYW1wOyBhZG1pbmlzdHJhdGlv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d1ZGJh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-17,19-25,27-36</w:t>
      </w:r>
      <w:r w:rsidR="00906EC3">
        <w:fldChar w:fldCharType="end"/>
      </w:r>
      <w:r w:rsidR="328410A6">
        <w:t xml:space="preserve"> </w:t>
      </w:r>
      <w:r w:rsidR="328410A6" w:rsidRPr="00154AB0">
        <w:t>Two</w:t>
      </w:r>
      <w:r w:rsidRPr="00154AB0">
        <w:t xml:space="preserve"> studies</w:t>
      </w:r>
      <w:r w:rsidR="328410A6">
        <w:t xml:space="preserve"> </w:t>
      </w:r>
      <w:r w:rsidRPr="00154AB0">
        <w:t>evaluated the use of audio care to replace other care</w:t>
      </w:r>
      <w:r w:rsidR="009E1554">
        <w:t>;</w: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E4LDI2PC9zdHlsZT48L0Rpc3Bs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0MzQtODwvcGFnZXM+PHZvbHVtZT4xNTwv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E4LDI2PC9zdHlsZT48L0Rpc3Bs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0MzQtODwvcGFnZXM+PHZvbHVtZT4xNTwv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8,26</w:t>
      </w:r>
      <w:r w:rsidR="00906EC3">
        <w:fldChar w:fldCharType="end"/>
      </w:r>
      <w:r w:rsidR="00093E1F">
        <w:t xml:space="preserve"> </w:t>
      </w:r>
      <w:r w:rsidR="00EE79B2">
        <w:t>3</w:t>
      </w:r>
      <w:r w:rsidR="09DC0D9C">
        <w:t xml:space="preserve"> trials </w:t>
      </w:r>
      <w:r w:rsidR="06909D54">
        <w:t>conducted</w:t>
      </w:r>
      <w:r w:rsidR="484515AB">
        <w:t xml:space="preserve"> interventions</w:t>
      </w:r>
      <w:r w:rsidR="280F2A72">
        <w:t xml:space="preserve"> focused on</w:t>
      </w:r>
      <w:r w:rsidR="09DC0D9C">
        <w:t xml:space="preserve"> MM,</w:t>
      </w:r>
      <w:r w:rsidR="00906EC3">
        <w:fldChar w:fldCharType="begin">
          <w:fldData xml:space="preserve">PEVuZE5vdGU+PENpdGUgRXhjbHVkZUF1dGg9IjEiIEV4Y2x1ZGVZZWFyPSIxIj48QXV0aG9yPlBl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Bl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9,34,36</w:t>
      </w:r>
      <w:r w:rsidR="00906EC3">
        <w:fldChar w:fldCharType="end"/>
      </w:r>
      <w:r w:rsidR="09DC0D9C">
        <w:t xml:space="preserve"> </w:t>
      </w:r>
      <w:r w:rsidR="53958730">
        <w:t>9</w:t>
      </w:r>
      <w:r w:rsidR="1E3326FB">
        <w:t xml:space="preserve"> </w:t>
      </w:r>
      <w:r w:rsidR="23A87C77">
        <w:t xml:space="preserve">on </w:t>
      </w:r>
      <w:r w:rsidR="09DC0D9C">
        <w:t>BLC,</w:t>
      </w:r>
      <w:r w:rsidR="00906EC3">
        <w:fldChar w:fldCharType="begin">
          <w:fldData xml:space="preserve">PEVuZE5vdGU+PENpdGUgRXhjbHVkZUF1dGg9IjEiIEV4Y2x1ZGVZZWFyPSIxIj48QXV0aG9yPlZh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Q2l0ZSBFeGNsdWRlQXV0aD0iMSIgRXhjbHVkZVllYXI9IjEiPjxBdXRo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biBEeWNrPC9BdXRob3I+PFllYXI+MjAxMzwvWWVhcj48UmVjTnVtPjE1MTg8L1JlY051bT48RGlz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Q2l0ZSBFeGNsdWRlQXV0aD0iMSIgRXhjbHVkZVllYXI9IjEiPjxBdXRo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20,24,26,27,29-31,33</w:t>
      </w:r>
      <w:r w:rsidR="00906EC3">
        <w:fldChar w:fldCharType="end"/>
      </w:r>
      <w:r w:rsidR="09DC0D9C">
        <w:t xml:space="preserve"> </w:t>
      </w:r>
      <w:r w:rsidR="3D5FCDED">
        <w:t xml:space="preserve">and </w:t>
      </w:r>
      <w:r w:rsidR="00BF114D">
        <w:t>10</w:t>
      </w:r>
      <w:r w:rsidR="3D5FCDED">
        <w:t xml:space="preserve"> on</w:t>
      </w:r>
      <w:r w:rsidR="09DC0D9C">
        <w:t xml:space="preserve"> both (MM+BLC)</w:t>
      </w:r>
      <w:r w:rsidR="06909D54">
        <w:t>.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csMTgsMjEtMjMsMjUsMjgsMzIs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csMTgsMjEtMjMsMjUsMjgsMzIs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7,18,21-23,25,28,32,35</w:t>
      </w:r>
      <w:r w:rsidR="00906EC3">
        <w:fldChar w:fldCharType="end"/>
      </w:r>
      <w:r w:rsidR="09DC0D9C">
        <w:t xml:space="preserve"> </w:t>
      </w:r>
      <w:r w:rsidR="06909D54">
        <w:t xml:space="preserve">Interventions were compared </w:t>
      </w:r>
      <w:r w:rsidR="00C928A9">
        <w:t xml:space="preserve">to </w:t>
      </w:r>
      <w:r w:rsidR="09DC0D9C">
        <w:t>usual care in most instance</w:t>
      </w:r>
      <w:r w:rsidR="0D91F9CB">
        <w:t>s</w:t>
      </w:r>
      <w:r w:rsidR="09DC0D9C">
        <w:t>,</w:t>
      </w:r>
      <w:r w:rsidR="00906EC3">
        <w:fldChar w:fldCharType="begin">
          <w:fldData xml:space="preserve">TWFsZTwva2V5d29yZD48a2V5d29yZD5NaWRkbGUgQWdlZDwva2V5d29yZD48a2V5d29yZD5QYXRp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YsMTgtMjEsMjMtMzQsMzY8L3N0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TWFsZTwva2V5d29yZD48a2V5d29yZD5NaWRkbGUgQWdlZDwva2V5d29yZD48a2V5d29yZD5QYXRp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6,18-21,23-34,36</w:t>
      </w:r>
      <w:r w:rsidR="00906EC3">
        <w:fldChar w:fldCharType="end"/>
      </w:r>
      <w:r w:rsidR="09DC0D9C">
        <w:t xml:space="preserve"> but occasionally </w:t>
      </w:r>
      <w:r w:rsidR="43CEEF76">
        <w:t xml:space="preserve">the comparison was </w:t>
      </w:r>
      <w:r w:rsidR="6B60B0A8">
        <w:t xml:space="preserve">usual care enhanced with </w:t>
      </w:r>
      <w:r w:rsidR="09DC0D9C">
        <w:t>education materials.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LDIyLDM1LDM3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lNjaGVjaHRlcjwvQXV0aG9yPjxZZWFyPjIwMTY8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LDIyLDM1LDM3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lNjaGVjaHRlcjwvQXV0aG9yPjxZZWFyPjIwMTY8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2,35,37</w:t>
      </w:r>
      <w:r w:rsidR="00906EC3">
        <w:fldChar w:fldCharType="end"/>
      </w:r>
      <w:r w:rsidR="09DC0D9C">
        <w:t xml:space="preserve"> </w:t>
      </w:r>
      <w:r w:rsidR="0017398F">
        <w:t>Seventeen</w:t>
      </w:r>
      <w:r w:rsidR="7E8E8366">
        <w:t xml:space="preserve"> studies were con</w:t>
      </w:r>
      <w:r w:rsidR="7B3C50D6">
        <w:t xml:space="preserve">ducted in individuals with type </w:t>
      </w:r>
      <w:r w:rsidR="009C3E79">
        <w:t xml:space="preserve">II </w:t>
      </w:r>
      <w:r w:rsidR="7B3C50D6">
        <w:t>diabetes</w:t>
      </w:r>
      <w:r w:rsidR="5A841175">
        <w:t>.</w:t>
      </w:r>
      <w:r w:rsidR="00906EC3">
        <w:fldChar w:fldCharType="begin">
          <w:fldData xml:space="preserve">dGhvcj5LZXR0dW5lbiwgUi48L2F1dGhvcj48YXV0aG9yPlRhbGphLCBNLjwvYXV0aG9yPjwvYXV0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UsMTYsMjAtMjMsMjUtMzEsMzMt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VNjaG9vbCBvZiBQaHlzaW90aGVyYXB5LCBGYWN1bHR5IG9mIEhlYWx0aCBTY2ll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dGhvcj5LZXR0dW5lbiwgUi48L2F1dGhvcj48YXV0aG9yPlRhbGphLCBNLjwvYXV0aG9yPjwvYXV0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6,20-23,25-31,33-36</w:t>
      </w:r>
      <w:r w:rsidR="00906EC3">
        <w:fldChar w:fldCharType="end"/>
      </w:r>
      <w:r w:rsidR="46342613">
        <w:t xml:space="preserve"> </w:t>
      </w:r>
      <w:r w:rsidR="1524D2EA">
        <w:t>M</w:t>
      </w:r>
      <w:r w:rsidR="1755E95F" w:rsidRPr="003F5A4A">
        <w:t xml:space="preserve">ean baseline </w:t>
      </w:r>
      <w:r w:rsidR="00941B10">
        <w:t>A1c</w:t>
      </w:r>
      <w:r w:rsidR="1755E95F" w:rsidRPr="003F5A4A">
        <w:t xml:space="preserve"> was </w:t>
      </w:r>
      <w:r w:rsidR="1271B5B3">
        <w:t xml:space="preserve">less than </w:t>
      </w:r>
      <w:r w:rsidR="14908D24">
        <w:t>9</w:t>
      </w:r>
      <w:r w:rsidR="17B4EB69">
        <w:t>.0%</w:t>
      </w:r>
      <w:r w:rsidR="14908D24">
        <w:t xml:space="preserve"> </w:t>
      </w:r>
      <w:r w:rsidR="42252217" w:rsidRPr="005D5CAF">
        <w:t xml:space="preserve">in </w:t>
      </w:r>
      <w:r w:rsidR="42B70EAB" w:rsidRPr="005D5CAF">
        <w:t>14</w:t>
      </w:r>
      <w:r w:rsidR="42252217" w:rsidRPr="005D5CAF">
        <w:t xml:space="preserve"> studies</w:t>
      </w:r>
      <w:r w:rsidR="00906EC3">
        <w:fldChar w:fldCharType="begin">
          <w:fldData xml:space="preserve">YXNlLmNvbS9zZWFyY2gvcmVzdWx0cz9zdWJhY3Rpb249dmlld3JlY29yZCZhbXA7aWQ9TDM2NjQw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YsMTgtMjMsMjYtMjksMzEsMzM8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xMDYwLTc8L3BhZ2VzPjx2b2x1bWU+MTQ8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YXNlLmNvbS9zZWFyY2gvcmVzdWx0cz9zdWJhY3Rpb249dmlld3JlY29yZCZhbXA7aWQ9TDM2NjQw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6,18-23,26-29,31,33</w:t>
      </w:r>
      <w:r w:rsidR="00906EC3">
        <w:fldChar w:fldCharType="end"/>
      </w:r>
      <w:r w:rsidR="42252217" w:rsidRPr="005D5CAF">
        <w:t xml:space="preserve"> and </w:t>
      </w:r>
      <w:r w:rsidR="13D438FC" w:rsidRPr="33D7B2C6">
        <w:t>≥</w:t>
      </w:r>
      <w:r w:rsidR="42252217" w:rsidRPr="005D5CAF">
        <w:t xml:space="preserve"> 9.0</w:t>
      </w:r>
      <w:r w:rsidR="1F06CF42">
        <w:t>%</w:t>
      </w:r>
      <w:r w:rsidR="42252217" w:rsidRPr="005D5CAF">
        <w:t xml:space="preserve"> </w:t>
      </w:r>
      <w:r w:rsidR="39A233A8" w:rsidRPr="005D5CAF">
        <w:t xml:space="preserve">in </w:t>
      </w:r>
      <w:r w:rsidR="009E53D9">
        <w:t>8</w:t>
      </w:r>
      <w:r w:rsidR="39A233A8" w:rsidRPr="005D5CAF">
        <w:t xml:space="preserve"> studies.</w: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TcsMjIsMjQsMjUsMzIsMzQt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1jTWFob248L0F1dGhvcj48WWVhcj4yMDEyPC9Z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Q2l0ZSBFeGNsdWRlQXV0aD0iMSIgRXhjbHVkZVll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TcsMjIsMjQsMjUsMzIsMzQt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1jTWFob248L0F1dGhvcj48WWVhcj4yMDEyPC9Z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Q2l0ZSBFeGNsdWRlQXV0aD0iMSIgRXhjbHVkZVll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2,24,25,32,34-36</w:t>
      </w:r>
      <w:r w:rsidR="00906EC3">
        <w:fldChar w:fldCharType="end"/>
      </w:r>
      <w:r w:rsidR="2B5C8C4A">
        <w:t xml:space="preserve"> </w:t>
      </w:r>
      <w:r w:rsidR="6AE73EDA">
        <w:t>I</w:t>
      </w:r>
      <w:r w:rsidR="62EC025F">
        <w:t xml:space="preserve">nterventions </w:t>
      </w:r>
      <w:r w:rsidR="216943C9">
        <w:t xml:space="preserve">were delivered </w:t>
      </w:r>
      <w:r w:rsidR="3BB2A18C">
        <w:t xml:space="preserve">most frequently </w:t>
      </w:r>
      <w:r w:rsidR="216943C9">
        <w:t xml:space="preserve">by </w:t>
      </w:r>
      <w:r w:rsidR="1594F1A0">
        <w:t>nurse</w:t>
      </w:r>
      <w:r w:rsidR="224D172A">
        <w:t>s</w:t>
      </w:r>
      <w:r w:rsidR="00906EC3">
        <w:fldChar w:fldCharType="begin">
          <w:fldData xml:space="preserve">PEVuZE5vdGU+PENpdGUgRXhjbHVkZUF1dGg9IjEiIEV4Y2x1ZGVZZWFyPSIxIj48QXV0aG9yPlBh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Bh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21,23,27,31,32,35,36</w:t>
      </w:r>
      <w:r w:rsidR="00906EC3">
        <w:fldChar w:fldCharType="end"/>
      </w:r>
      <w:r w:rsidR="05FF4D8C" w:rsidRPr="00F15434">
        <w:t xml:space="preserve"> </w:t>
      </w:r>
      <w:r w:rsidR="2AF181C8">
        <w:t>or</w:t>
      </w:r>
      <w:r w:rsidDel="05FF4D8C">
        <w:t xml:space="preserve"> </w:t>
      </w:r>
      <w:r w:rsidR="05FF4D8C">
        <w:t>coaches</w:t>
      </w:r>
      <w:r w:rsidR="00C928A9">
        <w:t xml:space="preserve"> and </w:t>
      </w:r>
      <w:r w:rsidR="3E7EAC96">
        <w:t>counselors</w:t>
      </w:r>
      <w:r w:rsidR="05FF4D8C">
        <w:t xml:space="preserve"> or educators (CCEs)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2LDE3LDI2LDI5LDM3PC9zdHlsZT48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2LDE3LDI2LDI5LDM3PC9zdHlsZT48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17,26,29,37</w:t>
      </w:r>
      <w:r w:rsidR="00906EC3">
        <w:fldChar w:fldCharType="end"/>
      </w:r>
      <w:r w:rsidR="2AF181C8">
        <w:t xml:space="preserve"> and less often</w:t>
      </w:r>
      <w:r w:rsidR="756BDF88">
        <w:t xml:space="preserve"> by physician</w:t>
      </w:r>
      <w:r w:rsidR="3F8BD5C3">
        <w:t>s</w:t>
      </w:r>
      <w:r w:rsidR="756BDF88">
        <w:t>,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g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xlaWNodGVyPC9BdXRob3I+PFllYXI+MjAxMzwvWWVhcj48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g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xlaWNodGVyPC9BdXRob3I+PFllYXI+MjAxMzwvWWVhcj48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8</w:t>
      </w:r>
      <w:r w:rsidR="00906EC3">
        <w:fldChar w:fldCharType="end"/>
      </w:r>
      <w:r w:rsidR="07FCA65D">
        <w:t xml:space="preserve"> </w:t>
      </w:r>
      <w:r w:rsidR="31135BA5">
        <w:t>registered dietician</w:t>
      </w:r>
      <w:r w:rsidR="3F8BD5C3">
        <w:t>s</w:t>
      </w:r>
      <w:r w:rsidR="31135BA5">
        <w:t>,</w: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jgsMzM8L3N0eWxlPjwvRGlzcGxheVRl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jgsMzM8L3N0eWxlPjwvRGlzcGxheVRl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8,33</w:t>
      </w:r>
      <w:r w:rsidR="00906EC3">
        <w:fldChar w:fldCharType="end"/>
      </w:r>
      <w:r w:rsidR="3F8BD5C3">
        <w:t xml:space="preserve"> or other providers</w:t>
      </w:r>
      <w:r w:rsidR="191794A6">
        <w:t>.</w: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TksMjUsMzA8L3N0eWxlPjwv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TksMjUsMzA8L3N0eWxlPjwv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9,25,30</w:t>
      </w:r>
      <w:r w:rsidR="00906EC3">
        <w:fldChar w:fldCharType="end"/>
      </w:r>
      <w:r w:rsidR="1F11A266">
        <w:t xml:space="preserve"> </w:t>
      </w:r>
      <w:r w:rsidR="3747BFCF">
        <w:t>The number of audio intervention contacts</w:t>
      </w:r>
      <w:r w:rsidRPr="00154AB0">
        <w:t xml:space="preserve"> ranged from </w:t>
      </w:r>
      <w:r w:rsidR="7A10599C">
        <w:t xml:space="preserve">a single scripted </w:t>
      </w:r>
      <w:r w:rsidR="7A10599C" w:rsidRPr="00BD32F4">
        <w:t>telephone call</w:t>
      </w:r>
      <w:r w:rsidR="080404F4" w:rsidRPr="00BD32F4">
        <w:t xml:space="preserve"> </w:t>
      </w:r>
      <w:r w:rsidRPr="00BD32F4">
        <w:t xml:space="preserve">to </w:t>
      </w:r>
      <w:r w:rsidR="00BD32F4" w:rsidRPr="00BD32F4">
        <w:t>27</w:t>
      </w:r>
      <w:r w:rsidR="25E8656A">
        <w:t xml:space="preserve"> calls</w:t>
      </w:r>
      <w:r w:rsidR="007E447C">
        <w:t>.</w:t>
      </w:r>
      <w:r w:rsidR="00BC547D">
        <w:t xml:space="preserve"> </w:t>
      </w:r>
      <w:r w:rsidR="00DF0DEE">
        <w:t xml:space="preserve">Among the </w:t>
      </w:r>
      <w:r w:rsidR="004F2200">
        <w:t>13</w:t>
      </w:r>
      <w:r w:rsidR="00DF0DEE">
        <w:t xml:space="preserve"> studies reporting duration, a</w:t>
      </w:r>
      <w:r w:rsidR="00BC547D">
        <w:t>udio interventions</w:t>
      </w:r>
      <w:r w:rsidR="00071458">
        <w:t xml:space="preserve"> lasted </w:t>
      </w:r>
      <w:r w:rsidRPr="00154AB0">
        <w:t>from</w:t>
      </w:r>
      <w:r w:rsidR="290FC504">
        <w:t xml:space="preserve"> 5 to 60 minutes</w:t>
      </w:r>
      <w:r w:rsidR="007A7286">
        <w:t xml:space="preserve"> per call</w:t>
      </w:r>
      <w:r w:rsidRPr="00154AB0">
        <w:t>.</w:t>
      </w:r>
      <w:r w:rsidR="00906EC3">
        <w:fldChar w:fldCharType="begin">
          <w:fldData xml:space="preserve">cz48dGl0bGU+SGVhbHRoIGNvYWNoaW5nIGJ5IHRlbGVwaG9ueSB0byBzdXBwb3J0IHNlbGYtY2Fy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xldnk8L0F1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TcsMTgsMjMtMjUsMjctMzEs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ENpdGUgRXhjbHVkZUF1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cz48dGl0bGU+SGVhbHRoIGNvYWNoaW5nIGJ5IHRlbGVwaG9ueSB0byBzdXBwb3J0IHNlbGYtY2Fy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xldnk8L0F1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18,23-25,27-31,34-37</w:t>
      </w:r>
      <w:r w:rsidR="00906EC3">
        <w:fldChar w:fldCharType="end"/>
      </w:r>
      <w:r w:rsidR="3747BFCF">
        <w:t xml:space="preserve"> </w:t>
      </w:r>
      <w:r w:rsidR="0F0A38DF">
        <w:t>Seven</w:t>
      </w:r>
      <w:r w:rsidDel="2D02B634">
        <w:t xml:space="preserve"> </w:t>
      </w:r>
      <w:r w:rsidR="0C7B6A99">
        <w:t>studies</w:t>
      </w:r>
      <w:r w:rsidR="72272232">
        <w:t xml:space="preserve"> </w:t>
      </w:r>
      <w:r w:rsidR="056B7848">
        <w:t xml:space="preserve">included </w:t>
      </w:r>
      <w:r w:rsidR="72272232">
        <w:t>contact</w:t>
      </w:r>
      <w:r w:rsidR="71C0FD92">
        <w:t xml:space="preserve"> with</w:t>
      </w:r>
      <w:r w:rsidR="72272232">
        <w:t xml:space="preserve"> individuals less than on</w:t>
      </w:r>
      <w:r w:rsidR="446B7B3C">
        <w:t>ce</w:t>
      </w:r>
      <w:r w:rsidR="72272232">
        <w:t xml:space="preserve"> a month</w:t>
      </w:r>
      <w:r w:rsidR="00C928A9">
        <w:t>,</w:t>
      </w:r>
      <w:r w:rsidDel="72272232">
        <w:t xml:space="preserve"> </w:t>
      </w:r>
      <w:r w:rsidR="33AF69C0">
        <w:t xml:space="preserve">while </w:t>
      </w:r>
      <w:r w:rsidR="058E0700">
        <w:t>1</w:t>
      </w:r>
      <w:r w:rsidR="008D7A89">
        <w:t>5</w:t>
      </w:r>
      <w:r w:rsidR="72272232">
        <w:t xml:space="preserve"> </w:t>
      </w:r>
      <w:r w:rsidR="143AF176">
        <w:t xml:space="preserve">studies </w:t>
      </w:r>
      <w:r w:rsidR="351F6650">
        <w:t xml:space="preserve">involved </w:t>
      </w:r>
      <w:r w:rsidR="00217B19">
        <w:t xml:space="preserve">at least </w:t>
      </w:r>
      <w:r w:rsidR="348EB7EE">
        <w:t>monthly</w:t>
      </w:r>
      <w:r w:rsidR="6CEE0B7A">
        <w:t xml:space="preserve"> contact</w:t>
      </w:r>
      <w:r w:rsidR="348EB7EE">
        <w:t>.</w:t>
      </w:r>
      <w:r w:rsidRPr="00154AB0">
        <w:t xml:space="preserve"> </w:t>
      </w:r>
      <w:r w:rsidR="341435DF">
        <w:t>Studies</w:t>
      </w:r>
      <w:r w:rsidR="0D05F75B">
        <w:t xml:space="preserve"> overall</w:t>
      </w:r>
      <w:r w:rsidR="341435DF">
        <w:t xml:space="preserve"> randomized 9</w:t>
      </w:r>
      <w:r w:rsidR="00281DC1">
        <w:t xml:space="preserve">424 </w:t>
      </w:r>
      <w:r w:rsidR="58E7B09B">
        <w:t xml:space="preserve">(min: 22 and max: 2378) </w:t>
      </w:r>
      <w:r w:rsidR="62356D80">
        <w:t>individuals</w:t>
      </w:r>
      <w:r w:rsidR="0874AE49">
        <w:t>, with a</w:t>
      </w:r>
      <w:r w:rsidR="191794A6">
        <w:t xml:space="preserve"> </w:t>
      </w:r>
      <w:r w:rsidR="62356D80">
        <w:t xml:space="preserve">median sample size </w:t>
      </w:r>
      <w:r w:rsidR="0874AE49">
        <w:t>of</w:t>
      </w:r>
      <w:r w:rsidR="62356D80">
        <w:t xml:space="preserve"> </w:t>
      </w:r>
      <w:r w:rsidR="00B81D8C">
        <w:t xml:space="preserve">215 </w:t>
      </w:r>
      <w:r w:rsidR="62356D80">
        <w:t>(IQR:</w:t>
      </w:r>
      <w:r w:rsidR="5D253F9D">
        <w:t xml:space="preserve"> </w:t>
      </w:r>
      <w:r w:rsidR="00D16EEF">
        <w:t>340</w:t>
      </w:r>
      <w:r w:rsidR="3F89AF4A">
        <w:t>)</w:t>
      </w:r>
      <w:r w:rsidR="0874AE49">
        <w:t xml:space="preserve"> participants</w:t>
      </w:r>
      <w:r w:rsidR="3F89AF4A">
        <w:t xml:space="preserve">. </w:t>
      </w:r>
    </w:p>
    <w:p w14:paraId="0DD605A9" w14:textId="2B828742" w:rsidR="009E509F" w:rsidRDefault="00154AB0" w:rsidP="00F7261C">
      <w:pPr>
        <w:pStyle w:val="1-BodyText"/>
      </w:pPr>
      <w:r>
        <w:t>The following sections and evidence map (</w:t>
      </w:r>
      <w:r w:rsidRPr="73B3AA0D">
        <w:rPr>
          <w:b/>
          <w:bCs/>
        </w:rPr>
        <w:t>Figure 2</w:t>
      </w:r>
      <w:r>
        <w:t>) summarize the results</w:t>
      </w:r>
      <w:r w:rsidR="00560091">
        <w:t xml:space="preserve"> by </w:t>
      </w:r>
      <w:r w:rsidR="546FEBAE">
        <w:t xml:space="preserve">intervention </w:t>
      </w:r>
      <w:r w:rsidR="005C17CE">
        <w:t>purpose (replace</w:t>
      </w:r>
      <w:r w:rsidR="00C928A9">
        <w:t>ment</w:t>
      </w:r>
      <w:r w:rsidR="005C17CE">
        <w:t xml:space="preserve"> or supplement) </w:t>
      </w:r>
      <w:r w:rsidR="00C55384">
        <w:t>and</w:t>
      </w:r>
      <w:r w:rsidR="00D133CD">
        <w:t xml:space="preserve"> </w:t>
      </w:r>
      <w:r w:rsidR="0A7506A3">
        <w:t xml:space="preserve">then </w:t>
      </w:r>
      <w:r w:rsidR="00D133CD">
        <w:t xml:space="preserve">by </w:t>
      </w:r>
      <w:r w:rsidR="00560091">
        <w:t>outcome</w:t>
      </w:r>
      <w:r w:rsidR="00AA57E7">
        <w:t xml:space="preserve">. </w:t>
      </w:r>
    </w:p>
    <w:p w14:paraId="138B2936" w14:textId="62072C51" w:rsidR="00A02EE6" w:rsidRDefault="00A02EE6" w:rsidP="00A02EE6">
      <w:pPr>
        <w:pStyle w:val="Heading2"/>
      </w:pPr>
      <w:bookmarkStart w:id="10" w:name="_Toc129072120"/>
      <w:r w:rsidRPr="00150EE9">
        <w:t xml:space="preserve">Intervention Purpose: Replace </w:t>
      </w:r>
      <w:r>
        <w:t>In-</w:t>
      </w:r>
      <w:r w:rsidR="009D2DB2">
        <w:t>Person</w:t>
      </w:r>
      <w:r w:rsidR="009D2DB2" w:rsidRPr="00150EE9">
        <w:t xml:space="preserve"> </w:t>
      </w:r>
      <w:r w:rsidRPr="00150EE9">
        <w:t>Care</w:t>
      </w:r>
      <w:bookmarkEnd w:id="10"/>
    </w:p>
    <w:p w14:paraId="5CB8BDBA" w14:textId="1C92964D" w:rsidR="00A02EE6" w:rsidRDefault="03F7A0DA" w:rsidP="00F7261C">
      <w:pPr>
        <w:pStyle w:val="1-BodyText"/>
      </w:pPr>
      <w:r>
        <w:t xml:space="preserve">Only </w:t>
      </w:r>
      <w:r w:rsidR="009D2DB2">
        <w:t xml:space="preserve">2 </w:t>
      </w:r>
      <w:r>
        <w:t>(of 2</w:t>
      </w:r>
      <w:r w:rsidR="002F675A">
        <w:t>2</w:t>
      </w:r>
      <w:r>
        <w:t>) studies evaluated the use of audio care to replace in-person visits (661 participants)</w:t>
      </w:r>
      <w:r w:rsidR="78FFCF1F">
        <w:t xml:space="preserve">; </w:t>
      </w:r>
      <w:r w:rsidR="20082B87">
        <w:t>outcomes from both studies</w:t>
      </w:r>
      <w:r>
        <w:t xml:space="preserve"> </w:t>
      </w:r>
      <w:r w:rsidR="38EBDE97">
        <w:t xml:space="preserve">were similar between arms or </w:t>
      </w:r>
      <w:r>
        <w:t xml:space="preserve">favored the </w:t>
      </w:r>
      <w:r>
        <w:lastRenderedPageBreak/>
        <w:t>intervention.</w: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E4LDI2PC9zdHlsZT48L0Rpc3Bs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0MzQtODwvcGFnZXM+PHZvbHVtZT4xNTwv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E4LDI2PC9zdHlsZT48L0Rpc3Bs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8,26</w:t>
      </w:r>
      <w:r w:rsidR="00906EC3">
        <w:fldChar w:fldCharType="end"/>
      </w:r>
      <w:r>
        <w:t xml:space="preserve"> </w:t>
      </w:r>
      <w:r w:rsidR="003E042E">
        <w:t>One</w:t>
      </w:r>
      <w:r>
        <w:t xml:space="preserve"> study</w:t>
      </w:r>
      <w:r w:rsidR="00ED1D18">
        <w:t xml:space="preserve"> (</w:t>
      </w:r>
      <w:r>
        <w:t xml:space="preserve">high </w:t>
      </w:r>
      <w:proofErr w:type="spellStart"/>
      <w:r>
        <w:t>RoB</w:t>
      </w:r>
      <w:proofErr w:type="spellEnd"/>
      <w:r w:rsidR="00ED1D18">
        <w:t>)</w:t>
      </w:r>
      <w:r w:rsidR="0019173D">
        <w:t>,</w:t>
      </w:r>
      <w:r>
        <w:t xml:space="preserve"> conducted in a population with a baseline </w:t>
      </w:r>
      <w:r w:rsidR="00941B10">
        <w:t>A1c</w:t>
      </w:r>
      <w:r>
        <w:t xml:space="preserve"> of 7.3</w:t>
      </w:r>
      <w:r w:rsidR="009D2DB2">
        <w:t>%</w:t>
      </w:r>
      <w:r>
        <w:t xml:space="preserve"> to 7.7%</w:t>
      </w:r>
      <w:r w:rsidR="00034DA4">
        <w:t>. The intervention</w:t>
      </w:r>
      <w:r w:rsidR="009D03D1">
        <w:t xml:space="preserve"> </w:t>
      </w:r>
      <w:r w:rsidR="0048042C">
        <w:t>focused on MM</w:t>
      </w:r>
      <w:r>
        <w:t xml:space="preserve"> and </w:t>
      </w:r>
      <w:r w:rsidR="0048042C">
        <w:t xml:space="preserve">BLC </w:t>
      </w:r>
      <w:r w:rsidR="00BB0FE0">
        <w:t xml:space="preserve">with remote patient monitoring supports </w:t>
      </w:r>
      <w:r w:rsidR="00E603A4">
        <w:t xml:space="preserve">and </w:t>
      </w:r>
      <w:r w:rsidR="00523FEE">
        <w:t xml:space="preserve">replaced </w:t>
      </w:r>
      <w:r w:rsidR="009D2DB2">
        <w:t xml:space="preserve">2 </w:t>
      </w:r>
      <w:r w:rsidR="00523FEE">
        <w:t xml:space="preserve">in-person routine care visits </w:t>
      </w:r>
      <w:r w:rsidR="00727403">
        <w:t>with</w:t>
      </w:r>
      <w:r w:rsidR="00A92CB5">
        <w:t xml:space="preserve"> </w:t>
      </w:r>
      <w:r w:rsidR="009D2DB2">
        <w:t xml:space="preserve">2 </w:t>
      </w:r>
      <w:r w:rsidR="00A92CB5">
        <w:t xml:space="preserve">5-minute </w:t>
      </w:r>
      <w:r w:rsidR="00A92CB5" w:rsidRPr="00061755">
        <w:t>telephone</w:t>
      </w:r>
      <w:r w:rsidR="00A92CB5">
        <w:t xml:space="preserve"> and</w:t>
      </w:r>
      <w:r w:rsidR="00A92CB5" w:rsidRPr="00061755">
        <w:t xml:space="preserve"> </w:t>
      </w:r>
      <w:r w:rsidR="00A92CB5">
        <w:t>computer-based visit</w:t>
      </w:r>
      <w:r w:rsidR="00727403">
        <w:t>s</w:t>
      </w:r>
      <w:r w:rsidR="00D3631C">
        <w:t xml:space="preserve"> with </w:t>
      </w:r>
      <w:r w:rsidR="00204A07">
        <w:t xml:space="preserve">a </w:t>
      </w:r>
      <w:r w:rsidR="00D3631C">
        <w:t>physician</w:t>
      </w:r>
      <w:r w:rsidR="00A92CB5">
        <w:t xml:space="preserve"> </w:t>
      </w:r>
      <w:r w:rsidR="00D15B2A">
        <w:t>at 3 and 9 months</w:t>
      </w:r>
      <w:r>
        <w:t>.</w:t>
      </w:r>
      <w:r w:rsidR="00906EC3">
        <w:fldChar w:fldCharType="begin">
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l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NDM0LTg8L3Bh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8</w:t>
      </w:r>
      <w:r w:rsidR="00906EC3">
        <w:fldChar w:fldCharType="end"/>
      </w:r>
      <w:r>
        <w:t xml:space="preserve"> </w:t>
      </w:r>
      <w:r w:rsidR="00040F84">
        <w:t>The study found</w:t>
      </w:r>
      <w:r>
        <w:t xml:space="preserve"> similar effects at 6 months and 12 months between the audio intervention and in-person comparator for glycemic control, </w:t>
      </w:r>
      <w:r w:rsidR="009D2DB2">
        <w:t>blood pressure (BP)</w:t>
      </w:r>
      <w:r>
        <w:t xml:space="preserve">, lipids, and </w:t>
      </w:r>
      <w:r w:rsidR="009D2DB2">
        <w:t>body mass index (</w:t>
      </w:r>
      <w:r>
        <w:t>BMI</w:t>
      </w:r>
      <w:r w:rsidR="009D2DB2">
        <w:t>)</w:t>
      </w:r>
      <w:r>
        <w:t>. No hospitalizations for hypoglycemia were reported in either group</w:t>
      </w:r>
      <w:r w:rsidR="00A35C7D">
        <w:t xml:space="preserve"> </w:t>
      </w:r>
      <w:r>
        <w:t xml:space="preserve">over the 12-month duration of the study. </w:t>
      </w:r>
    </w:p>
    <w:p w14:paraId="365382DB" w14:textId="3E7D8BB4" w:rsidR="00A02EE6" w:rsidRDefault="00A02EE6" w:rsidP="00F7261C">
      <w:pPr>
        <w:pStyle w:val="1-BodyText"/>
      </w:pPr>
      <w:r>
        <w:t xml:space="preserve">The second study included </w:t>
      </w:r>
      <w:r w:rsidR="009D2DB2">
        <w:t xml:space="preserve">2 </w:t>
      </w:r>
      <w:r>
        <w:t xml:space="preserve">telephone </w:t>
      </w:r>
      <w:r w:rsidR="004A721C">
        <w:t>consultations (timing and duration not reported)</w:t>
      </w:r>
      <w:r>
        <w:t xml:space="preserve"> </w:t>
      </w:r>
      <w:r w:rsidR="008C2C89">
        <w:t xml:space="preserve">delivered by certified diabetes educators </w:t>
      </w:r>
      <w:r w:rsidR="00005C3F">
        <w:t>who</w:t>
      </w:r>
      <w:r w:rsidR="00E7030C">
        <w:t xml:space="preserve"> </w:t>
      </w:r>
      <w:r w:rsidR="00137AB6">
        <w:t>adapt</w:t>
      </w:r>
      <w:r w:rsidR="00005C3F">
        <w:t>ed</w:t>
      </w:r>
      <w:r w:rsidR="00083430">
        <w:t xml:space="preserve"> </w:t>
      </w:r>
      <w:r w:rsidR="00AD5397">
        <w:t>a</w:t>
      </w:r>
      <w:r w:rsidR="00083430">
        <w:t xml:space="preserve"> </w:t>
      </w:r>
      <w:r w:rsidR="00DC56AA">
        <w:t>community weight loss program</w:t>
      </w:r>
      <w:r>
        <w:t>.</w: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8m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6</w:t>
      </w:r>
      <w:r w:rsidR="00906EC3">
        <w:fldChar w:fldCharType="end"/>
      </w:r>
      <w:r>
        <w:t xml:space="preserve"> </w:t>
      </w:r>
      <w:r w:rsidR="0B5ED9D9">
        <w:t xml:space="preserve">The baseline </w:t>
      </w:r>
      <w:r w:rsidR="00941B10">
        <w:t>A1c</w:t>
      </w:r>
      <w:r w:rsidR="0B5ED9D9">
        <w:t xml:space="preserve"> of the </w:t>
      </w:r>
      <w:r>
        <w:t>study population range</w:t>
      </w:r>
      <w:r w:rsidR="23B63721">
        <w:t>d</w:t>
      </w:r>
      <w:r>
        <w:t xml:space="preserve"> </w:t>
      </w:r>
      <w:r w:rsidR="5B7B2D91">
        <w:t>from</w:t>
      </w:r>
      <w:r>
        <w:t xml:space="preserve"> 8.28</w:t>
      </w:r>
      <w:r w:rsidR="009D2DB2">
        <w:t>%</w:t>
      </w:r>
      <w:r>
        <w:t xml:space="preserve"> to 8.36%</w:t>
      </w:r>
      <w:r w:rsidR="55DDF106">
        <w:t>.</w:t>
      </w:r>
      <w:r>
        <w:t xml:space="preserve"> The study </w:t>
      </w:r>
      <w:r w:rsidR="00C049AF">
        <w:t xml:space="preserve">found </w:t>
      </w:r>
      <w:r>
        <w:t xml:space="preserve">no difference in </w:t>
      </w:r>
      <w:r w:rsidR="00941B10">
        <w:t>A1c</w:t>
      </w:r>
      <w:r>
        <w:t xml:space="preserve"> </w:t>
      </w:r>
      <w:r w:rsidR="00C64E38">
        <w:t xml:space="preserve">at 3 months </w:t>
      </w:r>
      <w:r>
        <w:t xml:space="preserve">between the </w:t>
      </w:r>
      <w:r w:rsidR="00C64E38">
        <w:t xml:space="preserve">audio intervention and </w:t>
      </w:r>
      <w:r w:rsidR="00442471">
        <w:t>standard care</w:t>
      </w:r>
      <w:r w:rsidR="009D3D96">
        <w:t xml:space="preserve"> (</w:t>
      </w:r>
      <w:r w:rsidR="00C64E38">
        <w:t xml:space="preserve">which </w:t>
      </w:r>
      <w:r w:rsidR="00442471">
        <w:t xml:space="preserve">included </w:t>
      </w:r>
      <w:r w:rsidR="00610084">
        <w:t>nutrition counseling and written materials</w:t>
      </w:r>
      <w:r w:rsidR="009D3D96">
        <w:t>)</w:t>
      </w:r>
      <w:r w:rsidR="00C64E38">
        <w:t xml:space="preserve">; however, </w:t>
      </w:r>
      <w:r w:rsidR="00784A81">
        <w:t>significant effect</w:t>
      </w:r>
      <w:r w:rsidR="00FD7045">
        <w:t>s</w:t>
      </w:r>
      <w:r w:rsidR="008C611E">
        <w:t>, favoring the audio intervention</w:t>
      </w:r>
      <w:r w:rsidR="00D74E56">
        <w:t>,</w:t>
      </w:r>
      <w:r w:rsidR="008C611E">
        <w:t xml:space="preserve"> w</w:t>
      </w:r>
      <w:r w:rsidR="00E64A43">
        <w:t>ere</w:t>
      </w:r>
      <w:r w:rsidR="008C611E">
        <w:t xml:space="preserve"> </w:t>
      </w:r>
      <w:r w:rsidR="00D74E56">
        <w:t>reported</w:t>
      </w:r>
      <w:r w:rsidR="008C611E">
        <w:t xml:space="preserve"> </w:t>
      </w:r>
      <w:r>
        <w:t>at 12 months</w:t>
      </w:r>
      <w:r w:rsidR="00B61D13">
        <w:t xml:space="preserve"> </w:t>
      </w:r>
      <w:r w:rsidR="00E64A43">
        <w:t xml:space="preserve">for </w:t>
      </w:r>
      <w:r>
        <w:t xml:space="preserve">change in </w:t>
      </w:r>
      <w:r w:rsidR="00941B10">
        <w:t>A1c</w:t>
      </w:r>
      <w:r>
        <w:t xml:space="preserve"> </w:t>
      </w:r>
      <w:r w:rsidR="00E64A43">
        <w:t>(</w:t>
      </w:r>
      <w:r>
        <w:t xml:space="preserve">-0.32% </w:t>
      </w:r>
      <w:r w:rsidR="009D2DB2">
        <w:t xml:space="preserve">vs. </w:t>
      </w:r>
      <w:r>
        <w:t xml:space="preserve">0.16%, </w:t>
      </w:r>
      <w:r w:rsidR="009D2DB2">
        <w:t xml:space="preserve">P </w:t>
      </w:r>
      <w:r>
        <w:t>&lt;</w:t>
      </w:r>
      <w:r w:rsidR="009D2DB2">
        <w:t xml:space="preserve"> </w:t>
      </w:r>
      <w:r>
        <w:t>0.001)</w:t>
      </w:r>
      <w:r w:rsidR="00E64A43">
        <w:t xml:space="preserve"> and</w:t>
      </w:r>
      <w:r>
        <w:t xml:space="preserve"> weight loss (3.39% </w:t>
      </w:r>
      <w:r w:rsidR="009D2DB2">
        <w:t xml:space="preserve">vs. </w:t>
      </w:r>
      <w:r>
        <w:t xml:space="preserve">1.79%, </w:t>
      </w:r>
      <w:r w:rsidR="009D2DB2">
        <w:t xml:space="preserve">P </w:t>
      </w:r>
      <w:r>
        <w:t>&lt;</w:t>
      </w:r>
      <w:r w:rsidR="009D2DB2">
        <w:t xml:space="preserve"> </w:t>
      </w:r>
      <w:r>
        <w:t xml:space="preserve">0.001). The number of participants </w:t>
      </w:r>
      <w:r w:rsidDel="00A02EE6">
        <w:t xml:space="preserve">experiencing </w:t>
      </w:r>
      <w:r w:rsidR="00275C54">
        <w:t>hypoglycemia</w:t>
      </w:r>
      <w:r>
        <w:t xml:space="preserve"> was significantly higher in the intervention </w:t>
      </w:r>
      <w:r w:rsidR="002D6DF3">
        <w:t xml:space="preserve">group </w:t>
      </w:r>
      <w:r>
        <w:t>compared to</w:t>
      </w:r>
      <w:r w:rsidR="2410B45E">
        <w:t xml:space="preserve"> the</w:t>
      </w:r>
      <w:r>
        <w:t xml:space="preserve"> </w:t>
      </w:r>
      <w:r w:rsidR="00F01F1A">
        <w:t>standard</w:t>
      </w:r>
      <w:r>
        <w:t xml:space="preserve"> care </w:t>
      </w:r>
      <w:r w:rsidR="433830F9">
        <w:t xml:space="preserve">group </w:t>
      </w:r>
      <w:r>
        <w:t xml:space="preserve">(35% vs. 21%, </w:t>
      </w:r>
      <w:r w:rsidR="009D2DB2">
        <w:t xml:space="preserve">P </w:t>
      </w:r>
      <w:r>
        <w:t>&lt;</w:t>
      </w:r>
      <w:r w:rsidR="009D2DB2">
        <w:t xml:space="preserve"> </w:t>
      </w:r>
      <w:r>
        <w:t>0.001) at 3 months</w:t>
      </w:r>
      <w:r w:rsidR="002D6DF3">
        <w:t xml:space="preserve">, </w:t>
      </w:r>
      <w:r>
        <w:t xml:space="preserve">although by 12 months the proportion was similar. </w:t>
      </w:r>
    </w:p>
    <w:p w14:paraId="3CCFCFD2" w14:textId="6909874F" w:rsidR="00A02EE6" w:rsidRPr="000F4688" w:rsidRDefault="00A02EE6" w:rsidP="00F7261C">
      <w:pPr>
        <w:pStyle w:val="1-BodyText"/>
      </w:pPr>
      <w:r>
        <w:t xml:space="preserve">Neither </w:t>
      </w:r>
      <w:r w:rsidR="00B13464">
        <w:t>study</w:t>
      </w:r>
      <w:r w:rsidR="00E61771">
        <w:t xml:space="preserve"> </w:t>
      </w:r>
      <w:r>
        <w:t>reported patient-reported health</w:t>
      </w:r>
      <w:r w:rsidR="2ECEF1D7">
        <w:t>,</w:t>
      </w:r>
      <w:r w:rsidR="00C27F68">
        <w:t xml:space="preserve"> </w:t>
      </w:r>
      <w:r>
        <w:t>quality of life, health</w:t>
      </w:r>
      <w:r w:rsidR="002D6DF3">
        <w:t xml:space="preserve"> </w:t>
      </w:r>
      <w:r>
        <w:t>care access</w:t>
      </w:r>
      <w:r w:rsidR="002D6DF3">
        <w:t>,</w:t>
      </w:r>
      <w:r>
        <w:t xml:space="preserve"> </w:t>
      </w:r>
      <w:r w:rsidR="440BAE51">
        <w:t>or</w:t>
      </w:r>
      <w:r>
        <w:t xml:space="preserve"> utilization outcomes.</w:t>
      </w:r>
    </w:p>
    <w:p w14:paraId="4D4E89F5" w14:textId="48EFF07B" w:rsidR="000C3F3B" w:rsidRPr="00012A85" w:rsidRDefault="00012A85" w:rsidP="00216E17">
      <w:pPr>
        <w:pStyle w:val="Heading2"/>
      </w:pPr>
      <w:bookmarkStart w:id="11" w:name="_Toc129072121"/>
      <w:r w:rsidRPr="00012A85">
        <w:t xml:space="preserve">Intervention </w:t>
      </w:r>
      <w:r w:rsidR="002D6DF3" w:rsidRPr="00012A85">
        <w:t>Purpose</w:t>
      </w:r>
      <w:r w:rsidRPr="00012A85">
        <w:t xml:space="preserve">: </w:t>
      </w:r>
      <w:r w:rsidR="000C3F3B" w:rsidRPr="00012A85">
        <w:t>Supplement</w:t>
      </w:r>
      <w:r w:rsidRPr="00012A85">
        <w:t xml:space="preserve"> </w:t>
      </w:r>
      <w:r w:rsidR="000811BC">
        <w:t xml:space="preserve">with </w:t>
      </w:r>
      <w:r w:rsidRPr="00012A85">
        <w:t>Audio Care</w:t>
      </w:r>
      <w:bookmarkEnd w:id="11"/>
    </w:p>
    <w:p w14:paraId="44C29E80" w14:textId="202319EF" w:rsidR="00216E17" w:rsidRDefault="009B4BD2" w:rsidP="00216E17">
      <w:pPr>
        <w:pStyle w:val="Heading3"/>
      </w:pPr>
      <w:bookmarkStart w:id="12" w:name="_Toc129072122"/>
      <w:r w:rsidRPr="00CE1872">
        <w:t>Glycemic Control</w:t>
      </w:r>
      <w:bookmarkEnd w:id="12"/>
      <w:r w:rsidR="00CE1872">
        <w:t xml:space="preserve"> </w:t>
      </w:r>
    </w:p>
    <w:p w14:paraId="0138BD15" w14:textId="0194FFD5" w:rsidR="00C4478B" w:rsidRDefault="0095012E" w:rsidP="00F7261C">
      <w:pPr>
        <w:pStyle w:val="1-BodyText"/>
      </w:pPr>
      <w:r>
        <w:t>Twenty</w:t>
      </w:r>
      <w:r w:rsidR="000C0726">
        <w:t xml:space="preserve"> studies supplement</w:t>
      </w:r>
      <w:r w:rsidR="00330668">
        <w:t>ed</w:t>
      </w:r>
      <w:r w:rsidR="000C0726">
        <w:t xml:space="preserve"> usual care with </w:t>
      </w:r>
      <w:r w:rsidR="00E41821">
        <w:t xml:space="preserve">interventions using </w:t>
      </w:r>
      <w:r w:rsidR="000C0726">
        <w:t xml:space="preserve">audio care </w:t>
      </w:r>
      <w:r w:rsidR="00330668">
        <w:t xml:space="preserve">and </w:t>
      </w:r>
      <w:r w:rsidR="000C0726">
        <w:t xml:space="preserve">reported </w:t>
      </w:r>
      <w:r w:rsidR="00941B10">
        <w:t>A1c</w:t>
      </w:r>
      <w:r w:rsidR="000C0726">
        <w:t xml:space="preserve"> </w:t>
      </w:r>
      <w:r w:rsidR="00953AC9">
        <w:t>levels</w:t>
      </w:r>
      <w:r w:rsidR="000C0726">
        <w:t xml:space="preserve"> (</w:t>
      </w:r>
      <w:r w:rsidR="003B24D3" w:rsidRPr="007A108D">
        <w:t>8</w:t>
      </w:r>
      <w:r w:rsidR="00A63B64">
        <w:t>763</w:t>
      </w:r>
      <w:r w:rsidR="00826278" w:rsidRPr="00E26D1C">
        <w:t xml:space="preserve"> participants</w:t>
      </w:r>
      <w:r w:rsidR="000C0726">
        <w:t xml:space="preserve">). </w:t>
      </w:r>
      <w:r w:rsidR="00F96664">
        <w:t>Mos</w:t>
      </w:r>
      <w:r w:rsidR="00A82BF4">
        <w:t xml:space="preserve">t studies </w:t>
      </w:r>
      <w:r w:rsidR="00DD337A">
        <w:t xml:space="preserve">(14 of </w:t>
      </w:r>
      <w:r>
        <w:t>20</w:t>
      </w:r>
      <w:r w:rsidR="00DD337A">
        <w:t xml:space="preserve">) </w:t>
      </w:r>
      <w:r w:rsidR="008770CF">
        <w:t xml:space="preserve">reported no statistically significant difference between </w:t>
      </w:r>
      <w:r w:rsidR="00A84555">
        <w:t xml:space="preserve">audio intervention and </w:t>
      </w:r>
      <w:r w:rsidR="007C0C38">
        <w:t>t</w:t>
      </w:r>
      <w:r w:rsidR="00E358CF">
        <w:t xml:space="preserve">he </w:t>
      </w:r>
      <w:r w:rsidR="00A84555">
        <w:t>usual care comparator</w:t>
      </w:r>
      <w:r w:rsidR="006D26B6">
        <w:t xml:space="preserve"> </w:t>
      </w:r>
      <w:r w:rsidR="00811B6A">
        <w:t>or</w:t>
      </w:r>
      <w:r w:rsidR="006D26B6">
        <w:t xml:space="preserve"> did not report a statistical test between groups</w:t>
      </w:r>
      <w:r w:rsidR="00A84555">
        <w:t>.</w: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EsMzM8L3N0eWxlPjwvRGlzcGxheVRl
eHQ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Q2l0ZSBFeGNsdWRl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EsMzM8L3N0eWxlPjwvRGlzcGxheVRl
eHQ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Q2l0ZSBFeGNsdWRl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1,33</w:t>
      </w:r>
      <w:r w:rsidR="00906EC3">
        <w:fldChar w:fldCharType="end"/>
      </w:r>
      <w:r w:rsidR="00A84555">
        <w:t xml:space="preserve"> </w:t>
      </w:r>
      <w:r w:rsidR="001768CA">
        <w:t>O</w:t>
      </w:r>
      <w:r w:rsidR="006A07E9">
        <w:t xml:space="preserve">ver </w:t>
      </w:r>
      <w:r w:rsidR="001768CA">
        <w:t>h</w:t>
      </w:r>
      <w:r w:rsidR="006A07E9">
        <w:t xml:space="preserve">alf of the </w:t>
      </w:r>
      <w:r w:rsidR="00AD7B29">
        <w:t>studies</w:t>
      </w:r>
      <w:r w:rsidR="00C4478B">
        <w:t xml:space="preserve"> </w:t>
      </w:r>
      <w:r w:rsidR="00A819E1">
        <w:t xml:space="preserve">finding </w:t>
      </w:r>
      <w:r w:rsidR="001063EF">
        <w:t>no statistically significant differences</w:t>
      </w:r>
      <w:r w:rsidR="00AD7B29">
        <w:t xml:space="preserve"> </w:t>
      </w:r>
      <w:r w:rsidR="00B53D87">
        <w:lastRenderedPageBreak/>
        <w:t>delivered</w:t>
      </w:r>
      <w:r w:rsidR="0079173F">
        <w:t xml:space="preserve"> audio care</w:t>
      </w:r>
      <w:r w:rsidR="00B53D87">
        <w:t xml:space="preserve"> </w:t>
      </w:r>
      <w:r w:rsidR="006A07E9">
        <w:t>less than once a month</w:t>
      </w:r>
      <w:r w:rsidR="00CD7894">
        <w:t>,</w:t>
      </w:r>
      <w:r w:rsidR="004A2993">
        <w:t xml:space="preserve"> </w:t>
      </w:r>
      <w:r w:rsidR="00253590">
        <w:t>included study populations</w:t>
      </w:r>
      <w:r w:rsidR="00C2589B">
        <w:t xml:space="preserve"> with baseline </w:t>
      </w:r>
      <w:r w:rsidR="00941B10">
        <w:t>A1c</w:t>
      </w:r>
      <w:r w:rsidR="00C2589B">
        <w:t xml:space="preserve"> ≥ 9%</w:t>
      </w:r>
      <w:r w:rsidR="00327B96">
        <w:t>.</w: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jIsMjQsMjUsMzIsMzQsMzY8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MTA2MC03PC9w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zMxNy0yNDwvcGFnZXM+PHZvbHVtZT4zNzwvdm9sdW1lPjxudW1iZXI+MTI8L251bWJlcj48ZWRp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jIsMjQsMjUsMzIsMzQsMzY8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MTA2MC03PC9w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2,24,25,32,34,36</w:t>
      </w:r>
      <w:r w:rsidR="00906EC3">
        <w:fldChar w:fldCharType="end"/>
      </w:r>
      <w:r w:rsidR="001768CA">
        <w:t xml:space="preserve"> </w:t>
      </w:r>
    </w:p>
    <w:p w14:paraId="7E9D4474" w14:textId="37C8FB9F" w:rsidR="00BB7B0D" w:rsidRDefault="6B844686" w:rsidP="00F7261C">
      <w:pPr>
        <w:pStyle w:val="1-BodyText"/>
      </w:pPr>
      <w:r>
        <w:t>St</w:t>
      </w:r>
      <w:r w:rsidR="6A65BAE6">
        <w:t>udies</w:t>
      </w:r>
      <w:r>
        <w:t xml:space="preserve"> </w:t>
      </w:r>
      <w:r w:rsidR="7A5F1463">
        <w:t xml:space="preserve">that delivered </w:t>
      </w:r>
      <w:r w:rsidR="5B7501D0">
        <w:t xml:space="preserve">audio interventions </w:t>
      </w:r>
      <w:r w:rsidR="426A7560">
        <w:t xml:space="preserve">monthly or weekly were more likely to </w:t>
      </w:r>
      <w:r w:rsidR="0083270B">
        <w:t xml:space="preserve">show </w:t>
      </w:r>
      <w:r w:rsidR="4F13F0B3">
        <w:t xml:space="preserve">a </w:t>
      </w:r>
      <w:r w:rsidR="07B10721">
        <w:t>stati</w:t>
      </w:r>
      <w:r w:rsidR="582FECBD">
        <w:t>sti</w:t>
      </w:r>
      <w:r w:rsidR="07B10721">
        <w:t xml:space="preserve">cally significant </w:t>
      </w:r>
      <w:r w:rsidR="43A914DB">
        <w:t xml:space="preserve">decrease in </w:t>
      </w:r>
      <w:r w:rsidR="00941B10">
        <w:t>A1c</w:t>
      </w:r>
      <w:r w:rsidR="07B10721">
        <w:t xml:space="preserve"> </w:t>
      </w:r>
      <w:r w:rsidR="42F8A873">
        <w:t>(P</w:t>
      </w:r>
      <w:r w:rsidR="4F475090">
        <w:t xml:space="preserve"> </w:t>
      </w:r>
      <w:r w:rsidR="1B010305">
        <w:t>values</w:t>
      </w:r>
      <w:r w:rsidR="002D6DF3">
        <w:t xml:space="preserve"> </w:t>
      </w:r>
      <w:r w:rsidR="42F8A873">
        <w:t>&lt;</w:t>
      </w:r>
      <w:r w:rsidR="002D6DF3">
        <w:t xml:space="preserve"> </w:t>
      </w:r>
      <w:r w:rsidR="4F475090">
        <w:t>0.05</w:t>
      </w:r>
      <w:r w:rsidR="42F8A873">
        <w:t>)</w:t>
      </w:r>
      <w:r w:rsidR="4F13F0B3">
        <w:t>; these interventions were also</w:t>
      </w:r>
      <w:r w:rsidR="6A65BAE6">
        <w:t xml:space="preserve"> </w:t>
      </w:r>
      <w:r w:rsidR="3AB2FF64">
        <w:t xml:space="preserve">typically delivered by </w:t>
      </w:r>
      <w:r w:rsidR="00D87AD9">
        <w:t xml:space="preserve">nurses or </w:t>
      </w:r>
      <w:r w:rsidR="009C3E79">
        <w:t>counselors, coaches, or educators (</w:t>
      </w:r>
      <w:r w:rsidR="245661D7">
        <w:t>CCEs</w:t>
      </w:r>
      <w:r w:rsidR="009C3E79">
        <w:t>)</w:t>
      </w:r>
      <w:r w:rsidR="245661D7">
        <w:t xml:space="preserve">, </w:t>
      </w:r>
      <w:r w:rsidR="00137913">
        <w:t>included</w:t>
      </w:r>
      <w:r w:rsidR="37E6D994">
        <w:t xml:space="preserve"> </w:t>
      </w:r>
      <w:r w:rsidR="712E796E">
        <w:t xml:space="preserve">study populations with a baseline </w:t>
      </w:r>
      <w:r w:rsidR="00941B10">
        <w:t>A1c</w:t>
      </w:r>
      <w:r w:rsidR="712E796E">
        <w:t xml:space="preserve"> &lt;</w:t>
      </w:r>
      <w:r w:rsidR="00941B10">
        <w:t xml:space="preserve"> </w:t>
      </w:r>
      <w:r w:rsidR="712E796E">
        <w:t xml:space="preserve">9%, </w:t>
      </w:r>
      <w:r w:rsidR="245661D7">
        <w:t xml:space="preserve">and </w:t>
      </w:r>
      <w:r w:rsidR="7F76C87D">
        <w:t>used other intervention supports</w:t>
      </w:r>
      <w:r w:rsidR="79C18DB3">
        <w:t>, such as remote patient monitoring tools</w:t>
      </w:r>
      <w:r w:rsidR="36A72A5A">
        <w:t xml:space="preserve"> </w:t>
      </w:r>
      <w:r w:rsidR="00861089">
        <w:t xml:space="preserve">and </w:t>
      </w:r>
      <w:r w:rsidR="36A72A5A">
        <w:t>tailored educational materials</w:t>
      </w:r>
      <w:r w:rsidR="7F76C87D">
        <w:t>.</w: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TYsMTcsMTksMjAsMjgsMzU8L3N0eWxl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TYsMTcsMTksMjAsMjgsMzU8L3N0eWxl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17,19,20,28,35</w:t>
      </w:r>
      <w:r w:rsidR="00906EC3">
        <w:fldChar w:fldCharType="end"/>
      </w:r>
      <w:r w:rsidR="7F76C87D">
        <w:t xml:space="preserve"> </w:t>
      </w:r>
      <w:r w:rsidR="009051CB">
        <w:t>However, a</w:t>
      </w:r>
      <w:r w:rsidR="5C236386">
        <w:t>mong the</w:t>
      </w:r>
      <w:r w:rsidR="113137AB">
        <w:t>se</w:t>
      </w:r>
      <w:r w:rsidR="5C236386">
        <w:t xml:space="preserve"> </w:t>
      </w:r>
      <w:r w:rsidR="00B62A66">
        <w:t>6</w:t>
      </w:r>
      <w:r w:rsidR="5C236386">
        <w:t xml:space="preserve"> studies reporting statistically significant decrease</w:t>
      </w:r>
      <w:r w:rsidR="00861089">
        <w:t>s</w:t>
      </w:r>
      <w:r w:rsidR="5C236386">
        <w:t xml:space="preserve"> in </w:t>
      </w:r>
      <w:r w:rsidR="00941B10">
        <w:t>A1c</w:t>
      </w:r>
      <w:r w:rsidR="00ED1D18">
        <w:t>,</w:t>
      </w:r>
      <w:r w:rsidR="5C236386">
        <w:t xml:space="preserve"> 4 were rated high RoB,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2LDE3LDE5LDIw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5pY29sdWNjaTwvQXV0aG9yPjxZZWFyPjIwMTU8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2LDE3LDE5LDIw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5pY29sdWNjaTwvQXV0aG9yPjxZZWFyPjIwMTU8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17,19,20</w:t>
      </w:r>
      <w:r w:rsidR="00906EC3">
        <w:fldChar w:fldCharType="end"/>
      </w:r>
      <w:r w:rsidR="5C236386">
        <w:t xml:space="preserve"> whereas among </w:t>
      </w:r>
      <w:r w:rsidR="1337D940">
        <w:t xml:space="preserve">the </w:t>
      </w:r>
      <w:r w:rsidR="5C236386">
        <w:t>14 studies finding no difference only 2 were rated high RoB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zY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xldnk8L0F1dGhvcj48WWVhcj4yMDE1PC9ZZWFyPjxSZWNO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zY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xldnk8L0F1dGhvcj48WWVhcj4yMDE1PC9ZZWFyPjxSZWNO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36</w:t>
      </w:r>
      <w:r w:rsidR="00906EC3">
        <w:fldChar w:fldCharType="end"/>
      </w:r>
      <w:r w:rsidR="5C236386">
        <w:t xml:space="preserve"> (</w:t>
      </w:r>
      <w:r w:rsidR="00F3238C" w:rsidRPr="00F73576">
        <w:rPr>
          <w:b/>
          <w:bCs/>
        </w:rPr>
        <w:t xml:space="preserve">SDC </w:t>
      </w:r>
      <w:r w:rsidR="5C236386" w:rsidRPr="00F73576">
        <w:rPr>
          <w:b/>
          <w:bCs/>
        </w:rPr>
        <w:t>Table 3</w:t>
      </w:r>
      <w:r w:rsidR="5C236386">
        <w:t>).</w:t>
      </w:r>
    </w:p>
    <w:p w14:paraId="0D5F83BE" w14:textId="69BD51CB" w:rsidR="000C0726" w:rsidRDefault="0023371A" w:rsidP="00F7261C">
      <w:pPr>
        <w:pStyle w:val="1-BodyText"/>
      </w:pPr>
      <w:r>
        <w:t>Ten o</w:t>
      </w:r>
      <w:r w:rsidR="00B90041">
        <w:t xml:space="preserve">f the </w:t>
      </w:r>
      <w:r w:rsidR="00DB6767">
        <w:t>1</w:t>
      </w:r>
      <w:r w:rsidR="00705B3D">
        <w:t>5</w:t>
      </w:r>
      <w:r w:rsidR="00DB6767">
        <w:t xml:space="preserve"> </w:t>
      </w:r>
      <w:r w:rsidR="00C2330E">
        <w:t xml:space="preserve">studies classified as low </w:t>
      </w:r>
      <w:proofErr w:type="spellStart"/>
      <w:r w:rsidR="0041641C">
        <w:t>RoB</w:t>
      </w:r>
      <w:proofErr w:type="spellEnd"/>
      <w:r w:rsidR="00EC0A08">
        <w:t xml:space="preserve"> or some concerns</w:t>
      </w:r>
      <w:r w:rsidR="0037612B">
        <w:t xml:space="preserve"> had</w:t>
      </w:r>
      <w:r w:rsidR="0065095D">
        <w:t xml:space="preserve"> </w:t>
      </w:r>
      <w:r w:rsidR="000C0726">
        <w:t xml:space="preserve">data available for a meta-analysis </w:t>
      </w:r>
      <w:r w:rsidR="3695361F">
        <w:t>examin</w:t>
      </w:r>
      <w:r w:rsidR="00A41F71">
        <w:t>ing</w:t>
      </w:r>
      <w:r w:rsidR="000C0726">
        <w:t xml:space="preserve"> the impact of supplemental audio interventions on the mean difference in </w:t>
      </w:r>
      <w:r w:rsidR="00941B10">
        <w:t>A1c</w:t>
      </w:r>
      <w:r w:rsidR="000C0726">
        <w:t xml:space="preserve"> compared to </w:t>
      </w:r>
      <w:r w:rsidR="008A1B28">
        <w:t xml:space="preserve">usual care </w:t>
      </w:r>
      <w:r w:rsidR="000C0726">
        <w:t xml:space="preserve">between 6 and 12 months </w:t>
      </w:r>
      <w:r w:rsidR="00F73CEC">
        <w:t>(</w:t>
      </w:r>
      <w:r w:rsidR="000C0726" w:rsidRPr="00612DBA">
        <w:rPr>
          <w:b/>
          <w:bCs/>
        </w:rPr>
        <w:t xml:space="preserve">Figure </w:t>
      </w:r>
      <w:r w:rsidR="00612DBA" w:rsidRPr="00612DBA">
        <w:rPr>
          <w:b/>
          <w:bCs/>
        </w:rPr>
        <w:t>3</w:t>
      </w:r>
      <w:r w:rsidR="00F73CEC" w:rsidRPr="00612DBA">
        <w:t>)</w:t>
      </w:r>
      <w:r w:rsidR="003518E6" w:rsidRPr="00612DBA">
        <w:t>.</w:t>
      </w:r>
      <w:r w:rsidR="000C0726">
        <w:t xml:space="preserve"> The pooled mean difference in </w:t>
      </w:r>
      <w:r w:rsidR="00941B10">
        <w:t>A1c</w:t>
      </w:r>
      <w:r w:rsidR="000C0726">
        <w:t xml:space="preserve"> was </w:t>
      </w:r>
      <w:r w:rsidR="000C0726" w:rsidRPr="00F21BDA">
        <w:t>-0.0</w:t>
      </w:r>
      <w:r w:rsidR="002E2A4D" w:rsidRPr="00F21BDA">
        <w:t>8</w:t>
      </w:r>
      <w:r w:rsidR="000C0726" w:rsidRPr="00F21BDA">
        <w:t>% (n</w:t>
      </w:r>
      <w:r w:rsidR="00861089">
        <w:t xml:space="preserve"> </w:t>
      </w:r>
      <w:r w:rsidR="000C0726" w:rsidRPr="00F21BDA">
        <w:t>=</w:t>
      </w:r>
      <w:r w:rsidR="00861089">
        <w:t xml:space="preserve"> </w:t>
      </w:r>
      <w:r w:rsidR="00F21BDA" w:rsidRPr="00F21BDA">
        <w:t>3659</w:t>
      </w:r>
      <w:r w:rsidR="000C0726" w:rsidRPr="00F21BDA">
        <w:t>, [95% CI</w:t>
      </w:r>
      <w:r w:rsidR="00861089">
        <w:t>:</w:t>
      </w:r>
      <w:r w:rsidR="000C0726" w:rsidRPr="00F21BDA">
        <w:t xml:space="preserve"> -0.2</w:t>
      </w:r>
      <w:r w:rsidR="00B93D7C" w:rsidRPr="00F21BDA">
        <w:t>7</w:t>
      </w:r>
      <w:r w:rsidR="000C0726" w:rsidRPr="00F21BDA">
        <w:t>% to 0.1</w:t>
      </w:r>
      <w:r w:rsidR="002E2A4D" w:rsidRPr="00F21BDA">
        <w:t>1</w:t>
      </w:r>
      <w:r w:rsidR="00861089">
        <w:t>%</w:t>
      </w:r>
      <w:r w:rsidR="000C0726" w:rsidRPr="00F21BDA">
        <w:t xml:space="preserve">], </w:t>
      </w:r>
      <w:r w:rsidR="000C0726" w:rsidRPr="00F21BDA">
        <w:rPr>
          <w:i/>
          <w:iCs/>
        </w:rPr>
        <w:t>I</w:t>
      </w:r>
      <w:r w:rsidR="000C0726" w:rsidRPr="00F21BDA">
        <w:rPr>
          <w:i/>
          <w:iCs/>
          <w:vertAlign w:val="superscript"/>
        </w:rPr>
        <w:t>2</w:t>
      </w:r>
      <w:r w:rsidR="00861089">
        <w:rPr>
          <w:i/>
          <w:iCs/>
          <w:vertAlign w:val="superscript"/>
        </w:rPr>
        <w:t xml:space="preserve"> </w:t>
      </w:r>
      <w:r w:rsidR="000C0726" w:rsidRPr="00F21BDA">
        <w:t xml:space="preserve">= </w:t>
      </w:r>
      <w:r w:rsidR="00B93D7C" w:rsidRPr="00F21BDA">
        <w:t>58.7</w:t>
      </w:r>
      <w:r w:rsidR="000C0726" w:rsidRPr="00F21BDA">
        <w:t>%).</w:t>
      </w:r>
      <w:r w:rsidR="0009616C">
        <w:t xml:space="preserve"> Similar results were obtained including all studies (</w:t>
      </w:r>
      <w:r w:rsidR="0009616C" w:rsidRPr="00F73576">
        <w:rPr>
          <w:b/>
          <w:bCs/>
        </w:rPr>
        <w:t xml:space="preserve">SDC Figure </w:t>
      </w:r>
      <w:r w:rsidR="0009616C">
        <w:rPr>
          <w:b/>
          <w:bCs/>
        </w:rPr>
        <w:t>1</w:t>
      </w:r>
      <w:r w:rsidR="0009616C">
        <w:t>)</w:t>
      </w:r>
      <w:r w:rsidR="00626C78">
        <w:t>.</w:t>
      </w:r>
      <w:r w:rsidR="000C0726" w:rsidRPr="00F21BDA">
        <w:t xml:space="preserve"> </w:t>
      </w:r>
      <w:r w:rsidR="6F21729B" w:rsidRPr="00F21BDA">
        <w:t>Stratifying</w:t>
      </w:r>
      <w:r w:rsidR="6F21729B">
        <w:t xml:space="preserve"> by </w:t>
      </w:r>
      <w:r w:rsidR="3C342C41">
        <w:t xml:space="preserve">study population </w:t>
      </w:r>
      <w:r w:rsidR="0080034C">
        <w:t xml:space="preserve">baseline </w:t>
      </w:r>
      <w:r w:rsidR="6F21729B">
        <w:t xml:space="preserve">mean </w:t>
      </w:r>
      <w:r w:rsidR="00941B10">
        <w:t>A1c</w:t>
      </w:r>
      <w:r w:rsidR="6F21729B">
        <w:t xml:space="preserve">, </w:t>
      </w:r>
      <w:r w:rsidR="3E094C2C">
        <w:t>i</w:t>
      </w:r>
      <w:r w:rsidR="00A52FF9">
        <w:t xml:space="preserve">nterventions including study populations with </w:t>
      </w:r>
      <w:r w:rsidR="00941B10">
        <w:t>A1c</w:t>
      </w:r>
      <w:r w:rsidR="00A52FF9">
        <w:t xml:space="preserve"> &lt; 9% had a pooled mean </w:t>
      </w:r>
      <w:r w:rsidR="00A52FF9" w:rsidRPr="00670D1F">
        <w:t xml:space="preserve">difference in </w:t>
      </w:r>
      <w:r w:rsidR="00941B10">
        <w:t>A1c</w:t>
      </w:r>
      <w:r w:rsidR="00A52FF9" w:rsidRPr="00670D1F">
        <w:t xml:space="preserve"> of -0.24% (95%</w:t>
      </w:r>
      <w:r w:rsidR="00861089">
        <w:t xml:space="preserve"> </w:t>
      </w:r>
      <w:r w:rsidR="00A52FF9" w:rsidRPr="00670D1F">
        <w:t>CI</w:t>
      </w:r>
      <w:r w:rsidR="00861089">
        <w:t>:</w:t>
      </w:r>
      <w:r w:rsidR="00A52FF9" w:rsidRPr="00670D1F">
        <w:t xml:space="preserve"> -0.51 to 0.02),</w:t>
      </w:r>
      <w:r w:rsidR="00A52FF9">
        <w:t xml:space="preserve"> while those with a</w:t>
      </w:r>
      <w:r w:rsidR="00861089">
        <w:t xml:space="preserve">n </w:t>
      </w:r>
      <w:r w:rsidR="00941B10">
        <w:t>A1c</w:t>
      </w:r>
      <w:r w:rsidR="00A52FF9">
        <w:t xml:space="preserve"> ≥ 9% had a pooled mean </w:t>
      </w:r>
      <w:r w:rsidR="00A52FF9" w:rsidRPr="00670D1F">
        <w:t>difference of 0.</w:t>
      </w:r>
      <w:r w:rsidR="00A73DD4" w:rsidRPr="00670D1F">
        <w:t>0</w:t>
      </w:r>
      <w:r w:rsidR="00670D1F" w:rsidRPr="00670D1F">
        <w:t>8</w:t>
      </w:r>
      <w:r w:rsidR="00A52FF9" w:rsidRPr="00670D1F">
        <w:t>% (95%</w:t>
      </w:r>
      <w:r w:rsidR="0080338F" w:rsidRPr="00670D1F">
        <w:t xml:space="preserve"> </w:t>
      </w:r>
      <w:r w:rsidR="00A52FF9" w:rsidRPr="00670D1F">
        <w:t>CI</w:t>
      </w:r>
      <w:r w:rsidR="00861089">
        <w:t>:</w:t>
      </w:r>
      <w:r w:rsidR="00A52FF9" w:rsidRPr="00670D1F">
        <w:t xml:space="preserve"> </w:t>
      </w:r>
      <w:r w:rsidR="00A73DD4" w:rsidRPr="00670D1F">
        <w:t>-</w:t>
      </w:r>
      <w:r w:rsidR="00A52FF9" w:rsidRPr="00670D1F">
        <w:t>0.</w:t>
      </w:r>
      <w:r w:rsidR="00A73DD4" w:rsidRPr="00670D1F">
        <w:t>1</w:t>
      </w:r>
      <w:r w:rsidR="00670D1F" w:rsidRPr="00670D1F">
        <w:t>3</w:t>
      </w:r>
      <w:r w:rsidR="00A52FF9" w:rsidRPr="00670D1F">
        <w:t xml:space="preserve"> to 0.2</w:t>
      </w:r>
      <w:r w:rsidR="00A73DD4" w:rsidRPr="00670D1F">
        <w:t>8</w:t>
      </w:r>
      <w:r w:rsidR="00A52FF9" w:rsidRPr="00670D1F">
        <w:t>).</w:t>
      </w:r>
      <w:r w:rsidR="00A52FF9">
        <w:t xml:space="preserve"> </w:t>
      </w:r>
      <w:r w:rsidR="006465D8">
        <w:t xml:space="preserve">Interventions delivered monthly or more frequently </w:t>
      </w:r>
      <w:r w:rsidR="008037B2">
        <w:t xml:space="preserve">had a pooled mean </w:t>
      </w:r>
      <w:r w:rsidR="008037B2" w:rsidRPr="001740AB">
        <w:t xml:space="preserve">difference in </w:t>
      </w:r>
      <w:r w:rsidR="00941B10">
        <w:t>A1c</w:t>
      </w:r>
      <w:r w:rsidR="008037B2" w:rsidRPr="001740AB">
        <w:t xml:space="preserve"> of</w:t>
      </w:r>
      <w:r w:rsidR="00861BB1" w:rsidRPr="001740AB">
        <w:t xml:space="preserve"> -0.1</w:t>
      </w:r>
      <w:r w:rsidR="0080338F" w:rsidRPr="001740AB">
        <w:t>7</w:t>
      </w:r>
      <w:r w:rsidR="00861BB1" w:rsidRPr="001740AB">
        <w:t>% (95%</w:t>
      </w:r>
      <w:r w:rsidR="0080338F" w:rsidRPr="001740AB">
        <w:t xml:space="preserve"> </w:t>
      </w:r>
      <w:r w:rsidR="00861BB1" w:rsidRPr="001740AB">
        <w:t>CI</w:t>
      </w:r>
      <w:r w:rsidR="00861089">
        <w:t>:</w:t>
      </w:r>
      <w:r w:rsidR="003A4791" w:rsidRPr="001740AB">
        <w:t xml:space="preserve"> -0.</w:t>
      </w:r>
      <w:r w:rsidR="0080338F" w:rsidRPr="001740AB">
        <w:t>42</w:t>
      </w:r>
      <w:r w:rsidR="003A4791" w:rsidRPr="001740AB">
        <w:t xml:space="preserve"> to 0.</w:t>
      </w:r>
      <w:r w:rsidR="0080338F" w:rsidRPr="001740AB">
        <w:t>07</w:t>
      </w:r>
      <w:r w:rsidR="003A4791" w:rsidRPr="001740AB">
        <w:t>)</w:t>
      </w:r>
      <w:r w:rsidR="004B2CD2" w:rsidRPr="001740AB">
        <w:t>,</w:t>
      </w:r>
      <w:r w:rsidR="004B2CD2">
        <w:t xml:space="preserve"> while those delivered less than once a month </w:t>
      </w:r>
      <w:r w:rsidR="00F16093">
        <w:t xml:space="preserve">had a pooled mean difference </w:t>
      </w:r>
      <w:r w:rsidR="00F16093" w:rsidRPr="001103AC">
        <w:t xml:space="preserve">of </w:t>
      </w:r>
      <w:r w:rsidR="003A4791" w:rsidRPr="001103AC">
        <w:t>0.1</w:t>
      </w:r>
      <w:r w:rsidR="001740AB" w:rsidRPr="001103AC">
        <w:t>0</w:t>
      </w:r>
      <w:r w:rsidR="003A4791" w:rsidRPr="001103AC">
        <w:t>% (</w:t>
      </w:r>
      <w:r w:rsidR="0080338F" w:rsidRPr="001103AC">
        <w:t>95% CI</w:t>
      </w:r>
      <w:r w:rsidR="00861089">
        <w:t>:</w:t>
      </w:r>
      <w:r w:rsidR="0080338F" w:rsidRPr="001103AC">
        <w:t xml:space="preserve"> </w:t>
      </w:r>
      <w:r w:rsidR="001103AC" w:rsidRPr="001103AC">
        <w:t>-0.06</w:t>
      </w:r>
      <w:r w:rsidR="003603FD" w:rsidRPr="001103AC">
        <w:t xml:space="preserve"> to 0.25)</w:t>
      </w:r>
      <w:r w:rsidR="00F16093">
        <w:t xml:space="preserve"> (</w:t>
      </w:r>
      <w:r w:rsidR="00F3238C" w:rsidRPr="00F73576">
        <w:rPr>
          <w:b/>
          <w:bCs/>
        </w:rPr>
        <w:t xml:space="preserve">SDC </w:t>
      </w:r>
      <w:r w:rsidR="00F16093" w:rsidRPr="00F73576">
        <w:rPr>
          <w:b/>
          <w:bCs/>
        </w:rPr>
        <w:t xml:space="preserve">Figure </w:t>
      </w:r>
      <w:r w:rsidR="00F3238C" w:rsidRPr="00F73576">
        <w:rPr>
          <w:b/>
          <w:bCs/>
        </w:rPr>
        <w:t>2</w:t>
      </w:r>
      <w:r w:rsidR="00F16093">
        <w:t>)</w:t>
      </w:r>
      <w:r w:rsidR="00612DBA">
        <w:t>.</w:t>
      </w:r>
      <w:r w:rsidR="00F16093">
        <w:t xml:space="preserve"> </w:t>
      </w:r>
      <w:r w:rsidR="000C0726">
        <w:t xml:space="preserve">There was no difference in pooled mean difference in </w:t>
      </w:r>
      <w:r w:rsidR="00941B10">
        <w:t>A1c</w:t>
      </w:r>
      <w:r w:rsidR="000C0726">
        <w:t xml:space="preserve"> by intervention focus</w:t>
      </w:r>
      <w:r w:rsidR="00A772ED">
        <w:t xml:space="preserve"> </w:t>
      </w:r>
      <w:r w:rsidR="00ED1755">
        <w:t>(</w:t>
      </w:r>
      <w:r w:rsidR="00F3238C" w:rsidRPr="00F73576">
        <w:rPr>
          <w:b/>
          <w:bCs/>
        </w:rPr>
        <w:t xml:space="preserve">SDC </w:t>
      </w:r>
      <w:r w:rsidR="00ED1755" w:rsidRPr="00F73576">
        <w:rPr>
          <w:b/>
          <w:bCs/>
        </w:rPr>
        <w:t xml:space="preserve">Figure </w:t>
      </w:r>
      <w:r w:rsidR="00F3238C" w:rsidRPr="00F73576">
        <w:rPr>
          <w:b/>
          <w:bCs/>
        </w:rPr>
        <w:t>3</w:t>
      </w:r>
      <w:r w:rsidR="00ED1755">
        <w:t>)</w:t>
      </w:r>
      <w:r w:rsidR="006A3BCB">
        <w:t>.</w:t>
      </w:r>
      <w:r w:rsidR="000C0726">
        <w:t xml:space="preserve"> </w:t>
      </w:r>
    </w:p>
    <w:p w14:paraId="6708A2C0" w14:textId="25B1AB0D" w:rsidR="00915F09" w:rsidRDefault="00915F09" w:rsidP="0050334B">
      <w:pPr>
        <w:pStyle w:val="Heading3"/>
      </w:pPr>
      <w:bookmarkStart w:id="13" w:name="_Toc129072123"/>
      <w:r>
        <w:t>O</w:t>
      </w:r>
      <w:r w:rsidR="00A6789F">
        <w:t>ther Clinical Ou</w:t>
      </w:r>
      <w:r w:rsidR="002D0A4D">
        <w:t>t</w:t>
      </w:r>
      <w:r w:rsidR="00A6789F">
        <w:t>comes</w:t>
      </w:r>
      <w:bookmarkEnd w:id="13"/>
    </w:p>
    <w:p w14:paraId="22A4999F" w14:textId="014B9FF7" w:rsidR="003B315E" w:rsidRPr="003B315E" w:rsidRDefault="003B315E" w:rsidP="00F7261C">
      <w:pPr>
        <w:pStyle w:val="1-BodyText"/>
      </w:pPr>
      <w:r w:rsidRPr="41DBD8F4">
        <w:rPr>
          <w:b/>
          <w:bCs/>
        </w:rPr>
        <w:t xml:space="preserve">Blood </w:t>
      </w:r>
      <w:r w:rsidR="00A348A5" w:rsidRPr="41DBD8F4">
        <w:rPr>
          <w:b/>
          <w:bCs/>
        </w:rPr>
        <w:t>pressure</w:t>
      </w:r>
      <w:r w:rsidR="00C055C2" w:rsidRPr="00A348A5">
        <w:rPr>
          <w:b/>
          <w:bCs/>
        </w:rPr>
        <w:t>.</w:t>
      </w:r>
      <w:r w:rsidR="002666D4">
        <w:t xml:space="preserve"> </w:t>
      </w:r>
      <w:r w:rsidR="00095F24">
        <w:t>Twelve</w:t>
      </w:r>
      <w:r w:rsidR="00ED1C82">
        <w:t xml:space="preserve"> </w:t>
      </w:r>
      <w:r>
        <w:t xml:space="preserve">studies supplementing usual care with audio care reported BP </w:t>
      </w:r>
      <w:r w:rsidR="003A2346">
        <w:t>(</w:t>
      </w:r>
      <w:r w:rsidR="0014170A">
        <w:t>5794</w:t>
      </w:r>
      <w:r w:rsidR="0052090B">
        <w:t xml:space="preserve"> participants)</w:t>
      </w:r>
      <w:r w:rsidR="00906EC3">
        <w:fldChar w:fldCharType="begin">
          <w:fldData xml:space="preserve">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Nyb3dsZXk8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tMjMsMjctMjksMzEsMzIsMzQs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xMDYwLTc8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PjxkYXRlcz48eWVhcj4yMDEyPC95ZWFyPjwvZGF0ZXM+PGlzYm4+MTQ3Mi02OTYzPC9pc2JuPjx3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0-23,27-29,31,32,34,35</w:t>
      </w:r>
      <w:r w:rsidR="00906EC3">
        <w:fldChar w:fldCharType="end"/>
      </w:r>
      <w:r>
        <w:t xml:space="preserve"> (</w:t>
      </w:r>
      <w:r w:rsidRPr="00F73576">
        <w:rPr>
          <w:b/>
          <w:bCs/>
        </w:rPr>
        <w:t xml:space="preserve">Figure </w:t>
      </w:r>
      <w:r w:rsidRPr="00612DBA">
        <w:rPr>
          <w:b/>
          <w:bCs/>
        </w:rPr>
        <w:t>2</w:t>
      </w:r>
      <w:r>
        <w:t>)</w:t>
      </w:r>
      <w:r w:rsidR="00067D43">
        <w:t>:</w:t>
      </w:r>
      <w:r>
        <w:t xml:space="preserve"> </w:t>
      </w:r>
      <w:r w:rsidR="00A348A5">
        <w:t>2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pY29sdWNjaTwvQXV0aG9yPjxZZWFyPjIwMTU8L1llYXI+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pY29sdWNjaTwvQXV0aG9yPjxZZWFyPjIwMTU8L1llYXI+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0</w:t>
      </w:r>
      <w:r w:rsidR="00906EC3">
        <w:fldChar w:fldCharType="end"/>
      </w:r>
      <w:r w:rsidR="001D1578">
        <w:t xml:space="preserve"> </w:t>
      </w:r>
      <w:r w:rsidR="002D17D0">
        <w:t xml:space="preserve">were rated </w:t>
      </w:r>
      <w:r w:rsidR="00881151">
        <w:t>high</w:t>
      </w:r>
      <w:r w:rsidR="009B4126">
        <w:t xml:space="preserve"> </w:t>
      </w:r>
      <w:proofErr w:type="spellStart"/>
      <w:r w:rsidR="002D17D0">
        <w:t>RoB</w:t>
      </w:r>
      <w:proofErr w:type="spellEnd"/>
      <w:r w:rsidR="00861089">
        <w:t>,</w:t>
      </w:r>
      <w:r w:rsidR="002D17D0">
        <w:t xml:space="preserve"> </w:t>
      </w:r>
      <w:r w:rsidR="00D9490A">
        <w:t>and</w:t>
      </w:r>
      <w:r w:rsidR="00093E1F">
        <w:t xml:space="preserve"> 1 </w:t>
      </w:r>
      <w:r w:rsidR="00D9490A">
        <w:t xml:space="preserve">did not report </w:t>
      </w:r>
      <w:r w:rsidR="00D9490A">
        <w:lastRenderedPageBreak/>
        <w:t xml:space="preserve">statistical tests evaluating intervention effects </w:t>
      </w:r>
      <w:r w:rsidR="008304EE">
        <w:t xml:space="preserve">on </w:t>
      </w:r>
      <w:r w:rsidR="00D145B1">
        <w:t>BP</w:t>
      </w:r>
      <w:r w:rsidR="00200711">
        <w:t xml:space="preserve"> </w:t>
      </w:r>
      <w:r w:rsidR="007C569E">
        <w:t>between groups</w:t>
      </w:r>
      <w:r w:rsidR="009450DF">
        <w:t>.</w:t>
      </w:r>
      <w:r w:rsidR="00906EC3">
        <w:fldChar w:fldCharType="begin">
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Bh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1</w:t>
      </w:r>
      <w:r w:rsidR="00906EC3">
        <w:fldChar w:fldCharType="end"/>
      </w:r>
      <w:r>
        <w:t xml:space="preserve"> </w:t>
      </w:r>
      <w:r w:rsidR="00664F4C">
        <w:t xml:space="preserve">Nine </w:t>
      </w:r>
      <w:r w:rsidR="004A7517">
        <w:t xml:space="preserve">of the </w:t>
      </w:r>
      <w:r w:rsidR="000541E8">
        <w:t>12</w:t>
      </w:r>
      <w:r w:rsidR="004A7517">
        <w:t xml:space="preserve"> studies reported no </w:t>
      </w:r>
      <w:r w:rsidR="008C38E0">
        <w:t xml:space="preserve">statistical differences </w:t>
      </w:r>
      <w:r w:rsidR="00B55360">
        <w:t xml:space="preserve">in </w:t>
      </w:r>
      <w:r w:rsidR="00D145B1">
        <w:t>BP</w:t>
      </w:r>
      <w:r w:rsidR="00853CB8">
        <w:t>, regardless of intervention focus</w:t>
      </w:r>
      <w:r w:rsidR="008D5C2F">
        <w:t xml:space="preserve"> </w:t>
      </w:r>
      <w:r w:rsidR="6E985697">
        <w:t>(</w:t>
      </w:r>
      <w:r w:rsidR="00ED1C82">
        <w:t>4</w:t>
      </w:r>
      <w:r w:rsidR="009C050F">
        <w:t xml:space="preserve"> </w:t>
      </w:r>
      <w:r w:rsidR="0096425E">
        <w:t>BLC</w:t>
      </w:r>
      <w:r w:rsidR="00D37C3D">
        <w:t>, 1 MM, 4 BLC+MM</w:t>
      </w:r>
      <w:r w:rsidR="003B613F">
        <w:t>)</w:t>
      </w:r>
      <w:r w:rsidR="00525A6A">
        <w:t xml:space="preserve">. </w:t>
      </w:r>
      <w:r w:rsidR="00766A6E">
        <w:t>The</w:t>
      </w:r>
      <w:r w:rsidR="0021089C">
        <w:t xml:space="preserve"> trial designs were heterogeneous</w:t>
      </w:r>
      <w:r w:rsidR="00F30A3B">
        <w:t xml:space="preserve">, </w:t>
      </w:r>
      <w:r w:rsidR="0021089C">
        <w:t>with</w:t>
      </w:r>
      <w:r w:rsidR="00766A6E">
        <w:t xml:space="preserve"> audio interventions delivered by </w:t>
      </w:r>
      <w:r w:rsidR="00ED179F">
        <w:t>different</w:t>
      </w:r>
      <w:r w:rsidR="00766A6E">
        <w:t xml:space="preserve"> provider</w:t>
      </w:r>
      <w:r w:rsidR="00D23A0D">
        <w:t xml:space="preserve"> types</w:t>
      </w:r>
      <w:r w:rsidR="00227B2F">
        <w:t xml:space="preserve"> and</w:t>
      </w:r>
      <w:r w:rsidR="00766A6E">
        <w:t xml:space="preserve"> </w:t>
      </w:r>
      <w:r w:rsidR="00962688">
        <w:t xml:space="preserve">audio calls </w:t>
      </w:r>
      <w:r w:rsidR="00962E00">
        <w:t xml:space="preserve">administered at </w:t>
      </w:r>
      <w:r w:rsidR="00E5050B">
        <w:t>different frequency</w:t>
      </w:r>
      <w:r w:rsidR="00302F8D">
        <w:t xml:space="preserve"> and duration. </w:t>
      </w:r>
      <w:r w:rsidR="00BC68F1">
        <w:t>Nurses</w:t>
      </w:r>
      <w:r w:rsidR="00BD651A">
        <w:fldChar w:fldCharType="begin">
          <w:fldData xml:space="preserve">PEVuZE5vdGU+PENpdGU+PEF1dGhvcj5Dcm93bGV5PC9BdXRob3I+PFllYXI+MjAxNjwvWWVhcj48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</w:fldData>
        </w:fldChar>
      </w:r>
      <w:r w:rsidR="00BD651A">
        <w:instrText xml:space="preserve"> ADDIN EN.CITE </w:instrText>
      </w:r>
      <w:r w:rsidR="00BD651A">
        <w:fldChar w:fldCharType="begin">
          <w:fldData xml:space="preserve">PEVuZE5vdGU+PENpdGU+PEF1dGhvcj5Dcm93bGV5PC9BdXRob3I+PFllYXI+MjAxNjwvWWVhcj48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</w:fldData>
        </w:fldChar>
      </w:r>
      <w:r w:rsidR="00BD651A">
        <w:instrText xml:space="preserve"> ADDIN EN.CITE.DATA </w:instrText>
      </w:r>
      <w:r w:rsidR="00BD651A">
        <w:fldChar w:fldCharType="end"/>
      </w:r>
      <w:r w:rsidR="00BD651A">
        <w:fldChar w:fldCharType="separate"/>
      </w:r>
      <w:r w:rsidR="00BD651A" w:rsidRPr="00BD651A">
        <w:rPr>
          <w:noProof/>
          <w:vertAlign w:val="superscript"/>
        </w:rPr>
        <w:t>21,35</w:t>
      </w:r>
      <w:r w:rsidR="00BD651A">
        <w:fldChar w:fldCharType="end"/>
      </w:r>
      <w:r w:rsidR="00B61D13">
        <w:t xml:space="preserve"> </w:t>
      </w:r>
      <w:r w:rsidR="00BC68F1">
        <w:t>and registered dieticians</w:t>
      </w:r>
      <w:r w:rsidR="002F05BA" w:rsidRPr="002F05BA">
        <w:t xml:space="preserve"> </w:t>
      </w:r>
      <w:r w:rsidR="002F05BA">
        <w:fldChar w:fldCharType="begin">
          <w:fldData xml:space="preserve">PEVuZE5vdGU+PENpdGU+PEF1dGhvcj5WYXJuZXk8L0F1dGhvcj48WWVhcj4yMDE0PC9ZZWFyPjxS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</w:fldData>
        </w:fldChar>
      </w:r>
      <w:r w:rsidR="002F05BA">
        <w:instrText xml:space="preserve"> ADDIN EN.CITE </w:instrText>
      </w:r>
      <w:r w:rsidR="002F05BA">
        <w:fldChar w:fldCharType="begin">
          <w:fldData xml:space="preserve">PEVuZE5vdGU+PENpdGU+PEF1dGhvcj5WYXJuZXk8L0F1dGhvcj48WWVhcj4yMDE0PC9ZZWFyPjxS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</w:fldData>
        </w:fldChar>
      </w:r>
      <w:r w:rsidR="002F05BA">
        <w:instrText xml:space="preserve"> ADDIN EN.CITE.DATA </w:instrText>
      </w:r>
      <w:r w:rsidR="002F05BA">
        <w:fldChar w:fldCharType="end"/>
      </w:r>
      <w:r w:rsidR="002F05BA">
        <w:fldChar w:fldCharType="separate"/>
      </w:r>
      <w:r w:rsidR="002F05BA" w:rsidRPr="002F05BA">
        <w:rPr>
          <w:noProof/>
          <w:vertAlign w:val="superscript"/>
        </w:rPr>
        <w:t>28</w:t>
      </w:r>
      <w:r w:rsidR="002F05BA">
        <w:fldChar w:fldCharType="end"/>
      </w:r>
      <w:r w:rsidR="00BC68F1">
        <w:t xml:space="preserve"> delivered monthly </w:t>
      </w:r>
      <w:r w:rsidR="008E5F64">
        <w:t xml:space="preserve">MM+BLC interventions in </w:t>
      </w:r>
      <w:r w:rsidR="000803DD">
        <w:t xml:space="preserve">the </w:t>
      </w:r>
      <w:r w:rsidR="00861089">
        <w:t xml:space="preserve">3 </w:t>
      </w:r>
      <w:r w:rsidR="00D90831">
        <w:t xml:space="preserve">studies </w:t>
      </w:r>
      <w:r w:rsidR="000803DD">
        <w:t>finding</w:t>
      </w:r>
      <w:r>
        <w:t xml:space="preserve"> </w:t>
      </w:r>
      <w:r w:rsidR="00C953D1">
        <w:t xml:space="preserve">small </w:t>
      </w:r>
      <w:r w:rsidR="007608A9">
        <w:t>statistically significant</w:t>
      </w:r>
      <w:r>
        <w:t xml:space="preserve"> </w:t>
      </w:r>
      <w:r w:rsidR="009607CF">
        <w:t>decrease</w:t>
      </w:r>
      <w:r w:rsidR="00861089">
        <w:t>s</w:t>
      </w:r>
      <w:r w:rsidR="009607CF">
        <w:t xml:space="preserve"> in</w:t>
      </w:r>
      <w:r>
        <w:t xml:space="preserve"> </w:t>
      </w:r>
      <w:r w:rsidR="000A122D">
        <w:t xml:space="preserve">systolic and diastolic </w:t>
      </w:r>
      <w:r w:rsidR="00BE1BD1">
        <w:t>BP</w:t>
      </w:r>
      <w:r w:rsidR="000803DD">
        <w:t>,</w:t>
      </w:r>
      <w:r w:rsidR="000A122D">
        <w:t xml:space="preserve"> mean difference </w:t>
      </w:r>
      <w:r w:rsidR="001B2DE2">
        <w:t xml:space="preserve">ranging from -5 to -7.7 </w:t>
      </w:r>
      <w:r w:rsidR="003D77BA">
        <w:t>mmHg</w:t>
      </w:r>
      <w:r w:rsidR="00DB48C7">
        <w:t xml:space="preserve"> between 6 to 12 months of follow-up</w:t>
      </w:r>
      <w:r w:rsidR="004B52CE">
        <w:t xml:space="preserve"> (</w:t>
      </w:r>
      <w:r w:rsidR="004B52CE" w:rsidRPr="004B52CE">
        <w:rPr>
          <w:b/>
          <w:bCs/>
        </w:rPr>
        <w:t>SDC Table 3</w:t>
      </w:r>
      <w:r w:rsidR="004B52CE">
        <w:t>)</w:t>
      </w:r>
      <w:r w:rsidR="003D77BA">
        <w:t>.</w:t>
      </w:r>
      <w:r w:rsidR="00A163D4">
        <w:t xml:space="preserve"> </w:t>
      </w:r>
    </w:p>
    <w:p w14:paraId="17270C5B" w14:textId="768ACA28" w:rsidR="00AA09B7" w:rsidRPr="00E90C43" w:rsidRDefault="00E90C43" w:rsidP="00F7261C">
      <w:pPr>
        <w:pStyle w:val="1-BodyText"/>
        <w:rPr>
          <w:rStyle w:val="normaltextrun"/>
        </w:rPr>
      </w:pPr>
      <w:r w:rsidRPr="00E90C43">
        <w:rPr>
          <w:b/>
          <w:bCs/>
        </w:rPr>
        <w:t>Lipids</w:t>
      </w:r>
      <w:r w:rsidR="00745E2B">
        <w:rPr>
          <w:b/>
          <w:bCs/>
        </w:rPr>
        <w:t>.</w:t>
      </w:r>
      <w:r w:rsidR="002666D4">
        <w:rPr>
          <w:b/>
          <w:bCs/>
        </w:rPr>
        <w:t xml:space="preserve"> </w:t>
      </w:r>
      <w:r w:rsidRPr="00E90C43">
        <w:t>T</w:t>
      </w:r>
      <w:r w:rsidR="00281C83">
        <w:t>welve</w:t>
      </w:r>
      <w:r w:rsidRPr="00E90C43">
        <w:t xml:space="preserve"> studies supplementing usual care with audio care reported lipids </w:t>
      </w:r>
      <w:r w:rsidR="000078C8">
        <w:t>(</w:t>
      </w:r>
      <w:r w:rsidR="00B322FA">
        <w:t>5777</w:t>
      </w:r>
      <w:r w:rsidR="003C6F12">
        <w:t xml:space="preserve"> participants, </w:t>
      </w:r>
      <w:r w:rsidRPr="00F73576">
        <w:rPr>
          <w:b/>
          <w:bCs/>
        </w:rPr>
        <w:t>Figure 2</w:t>
      </w:r>
      <w:r w:rsidRPr="00E90C43">
        <w:t>)</w:t>
      </w:r>
      <w:r w:rsidR="00A24336">
        <w:t>.</w:t>
      </w:r>
      <w:r w:rsidR="00906EC3">
        <w:fldChar w:fldCharType="begin">
          <w:fldData xml:space="preserve">b3JrLXR5cGU+PHVybHM+PHJlbGF0ZWQtdXJscz48dXJsPmh0dHBzOi8vd3d3LmVtYmFzZS5jb20v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tMjMsMjctMzEsMzMsMzQ8L3N0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begin">
          <w:fldData xml:space="preserve">b3JrLXR5cGU+PHVybHM+PHJlbGF0ZWQtdXJscz48dXJsPmh0dHBzOi8vd3d3LmVtYmFzZS5jb20v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0-23,27-31,33,34</w:t>
      </w:r>
      <w:r w:rsidR="00906EC3">
        <w:fldChar w:fldCharType="end"/>
      </w:r>
      <w:r w:rsidRPr="00E90C43">
        <w:t xml:space="preserve"> </w:t>
      </w:r>
      <w:r w:rsidR="00DE2240">
        <w:t>Two</w:t>
      </w:r>
      <w:r w:rsidR="00DE2240" w:rsidRPr="00E90C43">
        <w:t xml:space="preserve"> </w:t>
      </w:r>
      <w:r w:rsidR="00BF0E44" w:rsidRPr="00E90C43">
        <w:t>studies</w:t>
      </w:r>
      <w:r w:rsidR="008B367E">
        <w:t xml:space="preserve"> </w:t>
      </w:r>
      <w:r w:rsidR="00BF0E44" w:rsidRPr="00E90C43">
        <w:t>did not report statistical tests evaluating intervention effects on lipids,</w: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EsMzM8L3N0eWxlPjwvRGlzcGxheVRl
eHQ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Q2l0ZSBFeGNsdWRl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EsMzM8L3N0eWxlPjwvRGlzcGxheVRl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1,33</w:t>
      </w:r>
      <w:r w:rsidR="00906EC3">
        <w:fldChar w:fldCharType="end"/>
      </w:r>
      <w:r w:rsidR="007B643B">
        <w:t xml:space="preserve"> </w:t>
      </w:r>
      <w:r w:rsidR="00084F14">
        <w:t>and 10</w:t>
      </w:r>
      <w:r w:rsidR="004871C9">
        <w:t xml:space="preserve"> </w:t>
      </w:r>
      <w:r w:rsidR="009A5483">
        <w:t xml:space="preserve">studies </w:t>
      </w:r>
      <w:r w:rsidR="00D06602">
        <w:t>(</w:t>
      </w:r>
      <w:r w:rsidR="00616B44">
        <w:t>2</w:t>
      </w:r>
      <w:r w:rsidR="00D06602">
        <w:t xml:space="preserve"> </w:t>
      </w:r>
      <w:r w:rsidR="005B27D9">
        <w:t xml:space="preserve">high </w:t>
      </w:r>
      <w:proofErr w:type="spellStart"/>
      <w:r w:rsidR="005B27D9">
        <w:t>RoB</w:t>
      </w:r>
      <w:proofErr w:type="spellEnd"/>
      <w:r w:rsidR="00DA4203">
        <w:t>)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pY29sdWNjaTwvQXV0aG9yPjxZZWFyPjIwMTU8L1llYXI+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pY29sdWNjaTwvQXV0aG9yPjxZZWFyPjIwMTU8L1llYXI+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0</w:t>
      </w:r>
      <w:r w:rsidR="00906EC3">
        <w:fldChar w:fldCharType="end"/>
      </w:r>
      <w:r w:rsidR="005B27D9">
        <w:t xml:space="preserve"> reported similar effects </w:t>
      </w:r>
      <w:r w:rsidR="006D1711">
        <w:t>on lipids when comparing su</w:t>
      </w:r>
      <w:r w:rsidR="006B4C27">
        <w:t>pplemental</w:t>
      </w:r>
      <w:r w:rsidR="00F04EEE">
        <w:t xml:space="preserve"> </w:t>
      </w:r>
      <w:r w:rsidR="006B4C27">
        <w:t>audio</w:t>
      </w:r>
      <w:r w:rsidR="005F5B1B">
        <w:t xml:space="preserve"> </w:t>
      </w:r>
      <w:r w:rsidR="006B4C27">
        <w:t xml:space="preserve">care to </w:t>
      </w:r>
      <w:r w:rsidR="00FE19F2">
        <w:t xml:space="preserve">usual care. </w:t>
      </w:r>
      <w:r w:rsidR="00A763D0" w:rsidRPr="002D4707">
        <w:rPr>
          <w:rStyle w:val="normaltextrun"/>
        </w:rPr>
        <w:t xml:space="preserve">These studies involved </w:t>
      </w:r>
      <w:r w:rsidR="00C77A32" w:rsidRPr="002D4707">
        <w:rPr>
          <w:rStyle w:val="normaltextrun"/>
        </w:rPr>
        <w:t>a range of intervention foci</w:t>
      </w:r>
      <w:r w:rsidR="00FF6E63" w:rsidRPr="002D4707">
        <w:rPr>
          <w:rStyle w:val="normaltextrun"/>
        </w:rPr>
        <w:t xml:space="preserve">, </w:t>
      </w:r>
      <w:r w:rsidR="002E01C0" w:rsidRPr="002D4707">
        <w:rPr>
          <w:rStyle w:val="normaltextrun"/>
        </w:rPr>
        <w:t xml:space="preserve">contact </w:t>
      </w:r>
      <w:r w:rsidR="00CE18A5" w:rsidRPr="002D4707">
        <w:rPr>
          <w:rStyle w:val="normaltextrun"/>
        </w:rPr>
        <w:t xml:space="preserve">frequency, and </w:t>
      </w:r>
      <w:r w:rsidR="005E50B2" w:rsidRPr="002D4707">
        <w:rPr>
          <w:rStyle w:val="normaltextrun"/>
        </w:rPr>
        <w:t>providers</w:t>
      </w:r>
      <w:r w:rsidR="00EA360B" w:rsidRPr="002D4707">
        <w:rPr>
          <w:rStyle w:val="normaltextrun"/>
        </w:rPr>
        <w:t xml:space="preserve">. </w:t>
      </w:r>
    </w:p>
    <w:p w14:paraId="14306585" w14:textId="1768AE99" w:rsidR="001B636C" w:rsidRPr="001B636C" w:rsidRDefault="001B636C" w:rsidP="00F7261C">
      <w:pPr>
        <w:pStyle w:val="1-BodyText"/>
      </w:pPr>
      <w:r w:rsidRPr="41DBD8F4">
        <w:rPr>
          <w:b/>
          <w:bCs/>
        </w:rPr>
        <w:t>Weight</w:t>
      </w:r>
      <w:r w:rsidR="002666D4" w:rsidRPr="00A348A5">
        <w:rPr>
          <w:b/>
          <w:bCs/>
        </w:rPr>
        <w:t>.</w:t>
      </w:r>
      <w:r w:rsidR="002666D4">
        <w:t xml:space="preserve"> </w:t>
      </w:r>
      <w:r>
        <w:t>Seven studies supplementing usual care with audio care reported weight</w:t>
      </w:r>
      <w:r w:rsidR="0060458D">
        <w:t xml:space="preserve"> or BMI</w:t>
      </w:r>
      <w:r>
        <w:t xml:space="preserve"> </w:t>
      </w:r>
      <w:r w:rsidR="00CD6F0C">
        <w:t>(</w:t>
      </w:r>
      <w:r w:rsidR="00C210FE">
        <w:t>1</w:t>
      </w:r>
      <w:r w:rsidR="00B322FA">
        <w:t>,098</w:t>
      </w:r>
      <w:r w:rsidR="00581687">
        <w:t xml:space="preserve"> participants, </w:t>
      </w:r>
      <w:r w:rsidR="00CD6F0C" w:rsidRPr="00F73576">
        <w:rPr>
          <w:b/>
          <w:bCs/>
        </w:rPr>
        <w:t>Figure 2</w:t>
      </w:r>
      <w:r w:rsidR="00CD6F0C">
        <w:t>)</w:t>
      </w:r>
      <w:r>
        <w:t>.</w: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TYsMjIsMjctMzAsMzM8L3N0eWxlPjwv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TYsMjIsMjctMzAsMzM8L3N0eWxlPjwv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22,27-30,33</w:t>
      </w:r>
      <w:r w:rsidR="00906EC3">
        <w:fldChar w:fldCharType="end"/>
      </w:r>
      <w:r w:rsidR="00891574">
        <w:t xml:space="preserve"> One study</w:t>
      </w:r>
      <w:r w:rsidR="00B61D13">
        <w:t xml:space="preserve"> </w:t>
      </w:r>
      <w:r w:rsidR="00891574">
        <w:t xml:space="preserve">did not report </w:t>
      </w:r>
      <w:r w:rsidR="00B20B46">
        <w:t>statistical</w:t>
      </w:r>
      <w:r w:rsidR="00891574">
        <w:t xml:space="preserve"> tests</w:t>
      </w:r>
      <w:r w:rsidR="00DB2C26">
        <w:t>.</w: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d1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3</w:t>
      </w:r>
      <w:r w:rsidR="00906EC3">
        <w:fldChar w:fldCharType="end"/>
      </w:r>
      <w:r>
        <w:t xml:space="preserve"> </w:t>
      </w:r>
      <w:r w:rsidR="00DB2C26">
        <w:t>Four</w:t>
      </w:r>
      <w:r w:rsidR="0045420E">
        <w:t xml:space="preserve"> studies</w:t>
      </w:r>
      <w:r w:rsidR="00076B61">
        <w:t xml:space="preserve"> </w:t>
      </w:r>
      <w:r w:rsidR="0045420E">
        <w:t>report</w:t>
      </w:r>
      <w:r w:rsidR="006307A7">
        <w:t>ed</w:t>
      </w:r>
      <w:r w:rsidR="0045420E">
        <w:t xml:space="preserve"> no statistically significant difference</w:t>
      </w:r>
      <w:r w:rsidR="006307A7">
        <w:t>s</w:t>
      </w:r>
      <w:r w:rsidR="00CD6F0C">
        <w:t xml:space="preserve"> </w:t>
      </w:r>
      <w:r w:rsidR="00572249">
        <w:t xml:space="preserve">and </w:t>
      </w:r>
      <w:r w:rsidR="09F668B2">
        <w:t xml:space="preserve">implemented </w:t>
      </w:r>
      <w:r w:rsidR="00572249">
        <w:t xml:space="preserve">interventions </w:t>
      </w:r>
      <w:r w:rsidR="00CF5127">
        <w:t>focused on BLC (</w:t>
      </w:r>
      <w:r w:rsidR="00DB2C26">
        <w:t>2</w:t>
      </w:r>
      <w:r w:rsidR="008B5C72">
        <w:t xml:space="preserve"> studies</w:t>
      </w:r>
      <w:r w:rsidR="00F44B84">
        <w:t>)</w:t>
      </w:r>
      <w:r w:rsidR="00906EC3">
        <w:fldChar w:fldCharType="begin">
          <w:fldData xml:space="preserve">PEVuZE5vdGU+PENpdGUgRXhjbHVkZUF1dGg9IjEiIEV4Y2x1ZGVZZWFyPSIxIj48QXV0aG9yPlZh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biBEeWNrPC9BdXRob3I+PFllYXI+MjAxMzwvWWVhcj48UmVjTnVtPjE1MTg8L1JlY051bT48RGlz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7,30</w:t>
      </w:r>
      <w:r w:rsidR="00906EC3">
        <w:fldChar w:fldCharType="end"/>
      </w:r>
      <w:r w:rsidR="00F44B84">
        <w:t xml:space="preserve"> or</w:t>
      </w:r>
      <w:r w:rsidR="00CF5127">
        <w:t xml:space="preserve"> BLC+MM (</w:t>
      </w:r>
      <w:r w:rsidR="00F44B84">
        <w:t>2 studies</w:t>
      </w:r>
      <w:r w:rsidR="00CF5127">
        <w:t>)</w: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jIsMjg8L3N0eWxlPjwvRGlzcGxheVRl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lZh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2,28</w:t>
      </w:r>
      <w:r w:rsidR="00906EC3">
        <w:fldChar w:fldCharType="end"/>
      </w:r>
      <w:r w:rsidRPr="41DBD8F4" w:rsidDel="00572249">
        <w:rPr>
          <w:vertAlign w:val="superscript"/>
        </w:rPr>
        <w:t xml:space="preserve"> </w:t>
      </w:r>
      <w:r w:rsidR="53108E22">
        <w:t xml:space="preserve">via </w:t>
      </w:r>
      <w:r w:rsidR="00572249">
        <w:t xml:space="preserve">a range of </w:t>
      </w:r>
      <w:r w:rsidR="00776A71">
        <w:t xml:space="preserve">intervention contact </w:t>
      </w:r>
      <w:r w:rsidR="00572249">
        <w:t>frequencies and various providers</w:t>
      </w:r>
      <w:r w:rsidR="0045420E">
        <w:t xml:space="preserve"> </w:t>
      </w:r>
      <w:r w:rsidR="006307A7">
        <w:t>(</w:t>
      </w:r>
      <w:r w:rsidR="00F3238C" w:rsidRPr="00F73576">
        <w:rPr>
          <w:b/>
          <w:bCs/>
        </w:rPr>
        <w:t xml:space="preserve">SDC </w:t>
      </w:r>
      <w:r w:rsidR="0045420E" w:rsidRPr="00F73576">
        <w:rPr>
          <w:b/>
          <w:bCs/>
        </w:rPr>
        <w:t>Table 3</w:t>
      </w:r>
      <w:r w:rsidR="006307A7" w:rsidRPr="00A348A5">
        <w:t>)</w:t>
      </w:r>
      <w:r w:rsidR="003D1772" w:rsidRPr="00A348A5">
        <w:t>.</w:t>
      </w:r>
      <w:r w:rsidR="0045420E">
        <w:t xml:space="preserve"> </w:t>
      </w:r>
      <w:r w:rsidR="7CC59133">
        <w:t>T</w:t>
      </w:r>
      <w:r w:rsidR="1DC91400">
        <w:t>wo</w:t>
      </w:r>
      <w:r w:rsidR="00632420">
        <w:t xml:space="preserve"> studies </w:t>
      </w:r>
      <w:r w:rsidR="35B79358">
        <w:t>reported</w:t>
      </w:r>
      <w:r w:rsidR="00632420">
        <w:t xml:space="preserve"> statistically significant </w:t>
      </w:r>
      <w:r w:rsidR="304FBBE9">
        <w:t xml:space="preserve">reduction </w:t>
      </w:r>
      <w:r w:rsidR="003D1772">
        <w:t xml:space="preserve">in </w:t>
      </w:r>
      <w:r w:rsidR="304FBBE9">
        <w:t>weight or BMI</w:t>
      </w:r>
      <w:r w:rsidR="1DC91400">
        <w:t xml:space="preserve"> </w:t>
      </w:r>
      <w:r w:rsidR="1B55CB42">
        <w:t xml:space="preserve">(1 </w:t>
      </w:r>
      <w:r w:rsidR="00632420">
        <w:t>high RoB</w: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</w:t>
      </w:r>
      <w:r w:rsidR="00906EC3">
        <w:fldChar w:fldCharType="end"/>
      </w:r>
      <w:r w:rsidR="67AC3BAE">
        <w:t>)</w:t>
      </w:r>
      <w:r w:rsidR="001C7748">
        <w:t>;</w: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29</w:t>
      </w:r>
      <w:r w:rsidR="00906EC3">
        <w:fldChar w:fldCharType="end"/>
      </w:r>
      <w:r w:rsidR="002B5860">
        <w:t xml:space="preserve"> </w:t>
      </w:r>
      <w:r w:rsidR="001C7748">
        <w:t xml:space="preserve">they </w:t>
      </w:r>
      <w:r w:rsidR="0FA22E82">
        <w:t>used</w:t>
      </w:r>
      <w:r w:rsidR="00B34E58">
        <w:t xml:space="preserve"> </w:t>
      </w:r>
      <w:r w:rsidR="1E9BBB8D">
        <w:t xml:space="preserve">BLC </w:t>
      </w:r>
      <w:r w:rsidR="44DC496A">
        <w:t>interventio</w:t>
      </w:r>
      <w:r w:rsidR="3C064B53">
        <w:t xml:space="preserve">ns </w:t>
      </w:r>
      <w:r w:rsidR="00BB0F97">
        <w:t xml:space="preserve">delivered </w:t>
      </w:r>
      <w:r>
        <w:t xml:space="preserve">either </w:t>
      </w:r>
      <w:r w:rsidR="3F056DB4">
        <w:t>as</w:t>
      </w:r>
      <w:r w:rsidR="44DC496A">
        <w:t xml:space="preserve"> </w:t>
      </w:r>
      <w:r>
        <w:t xml:space="preserve">monthly calls </w:t>
      </w:r>
      <w:r w:rsidR="161FFE7A">
        <w:t>over</w:t>
      </w:r>
      <w:r>
        <w:t xml:space="preserve"> 3 months</w: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nZv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</w:t>
      </w:r>
      <w:r w:rsidR="00906EC3">
        <w:fldChar w:fldCharType="end"/>
      </w:r>
      <w:r>
        <w:t xml:space="preserve"> or multiple calls without a prespecified frequency over 18 months.</w: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9</w:t>
      </w:r>
      <w:r w:rsidR="00906EC3">
        <w:fldChar w:fldCharType="end"/>
      </w:r>
      <w:r>
        <w:t xml:space="preserve"> The calls in both were delivered by CCEs</w: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29</w:t>
      </w:r>
      <w:r w:rsidR="00906EC3">
        <w:fldChar w:fldCharType="end"/>
      </w:r>
      <w:r>
        <w:t xml:space="preserve"> </w:t>
      </w:r>
      <w:r w:rsidR="00FE2793">
        <w:t>and</w:t>
      </w:r>
      <w:r>
        <w:t xml:space="preserve"> </w:t>
      </w:r>
      <w:r w:rsidR="001A6A66">
        <w:t>the studies</w:t>
      </w:r>
      <w:r>
        <w:t xml:space="preserve"> used other supports </w:t>
      </w:r>
      <w:r w:rsidR="003D1772">
        <w:t xml:space="preserve">such as </w:t>
      </w:r>
      <w:r>
        <w:t>print materials</w: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yOTwvc3R5bGU+PC9EaXNwbGF5VGV4dD48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9</w:t>
      </w:r>
      <w:r w:rsidR="00906EC3">
        <w:fldChar w:fldCharType="end"/>
      </w:r>
      <w:r>
        <w:t xml:space="preserve"> and remote monitoring tools.</w: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Vh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6,29</w:t>
      </w:r>
      <w:r w:rsidR="00906EC3">
        <w:fldChar w:fldCharType="end"/>
      </w:r>
      <w:r w:rsidR="00077F1B">
        <w:t xml:space="preserve"> </w:t>
      </w:r>
    </w:p>
    <w:p w14:paraId="2FD6094E" w14:textId="60A10D6B" w:rsidR="00915F09" w:rsidRDefault="00FF5F6E" w:rsidP="0050334B">
      <w:pPr>
        <w:pStyle w:val="Heading3"/>
      </w:pPr>
      <w:bookmarkStart w:id="14" w:name="_Toc129072124"/>
      <w:r>
        <w:t>Patient</w:t>
      </w:r>
      <w:r w:rsidR="003D1772">
        <w:t>-</w:t>
      </w:r>
      <w:r>
        <w:t xml:space="preserve">Reported </w:t>
      </w:r>
      <w:r w:rsidR="00DE44BB">
        <w:t xml:space="preserve">Health and </w:t>
      </w:r>
      <w:r w:rsidR="003D1772">
        <w:t>Quality-of-</w:t>
      </w:r>
      <w:r w:rsidR="00DE44BB">
        <w:t xml:space="preserve">Life </w:t>
      </w:r>
      <w:r w:rsidR="00915F09">
        <w:t>Outcome</w:t>
      </w:r>
      <w:r w:rsidR="0025573B">
        <w:t>s</w:t>
      </w:r>
      <w:bookmarkEnd w:id="14"/>
    </w:p>
    <w:p w14:paraId="56A8D956" w14:textId="2B4CB280" w:rsidR="00C93209" w:rsidRDefault="008F240B" w:rsidP="00F7261C">
      <w:pPr>
        <w:pStyle w:val="1-BodyText"/>
      </w:pPr>
      <w:r>
        <w:t xml:space="preserve">Six </w:t>
      </w:r>
      <w:r w:rsidR="001D4B78">
        <w:t xml:space="preserve">of the </w:t>
      </w:r>
      <w:r w:rsidR="00617D82">
        <w:t>20</w:t>
      </w:r>
      <w:r w:rsidR="001D4B78">
        <w:t xml:space="preserve"> studies </w:t>
      </w:r>
      <w:r w:rsidR="00EB1547">
        <w:t>providing</w:t>
      </w:r>
      <w:r w:rsidR="001D4B78">
        <w:t xml:space="preserve"> audio care </w:t>
      </w:r>
      <w:r w:rsidR="00EB1547">
        <w:t xml:space="preserve">as a supplement </w:t>
      </w:r>
      <w:r w:rsidR="00752FDC">
        <w:t>assessed mental and physical health-related quality of life</w:t>
      </w:r>
      <w:r w:rsidR="001D4B78">
        <w:t xml:space="preserve"> (</w:t>
      </w:r>
      <w:r w:rsidR="001D5407">
        <w:t xml:space="preserve">2272 participants, </w:t>
      </w:r>
      <w:r w:rsidR="001D4B78" w:rsidRPr="41DBD8F4">
        <w:rPr>
          <w:b/>
          <w:bCs/>
        </w:rPr>
        <w:t>Figure 2</w:t>
      </w:r>
      <w:r w:rsidR="001D4B78">
        <w:t>).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sMjEsMjcsMzIsMzcsMzg8L3N0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</w:fldData>
        </w:fldChar>
      </w:r>
      <w:r w:rsidR="00BD651A">
        <w:instrText xml:space="preserve"> ADDIN EN.CITE </w:instrText>
      </w:r>
      <w:r w:rsidR="00BD651A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AsMjEsMjcsMzIsMzcsMzg8L3N0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</w:fldData>
        </w:fldChar>
      </w:r>
      <w:r w:rsidR="00BD651A">
        <w:instrText xml:space="preserve"> ADDIN EN.CITE.DATA </w:instrText>
      </w:r>
      <w:r w:rsidR="00BD651A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0,21,27,32,37,38</w:t>
      </w:r>
      <w:r w:rsidR="00906EC3">
        <w:fldChar w:fldCharType="end"/>
      </w:r>
      <w:r w:rsidR="00A55A12">
        <w:t xml:space="preserve"> One study did not </w:t>
      </w:r>
      <w:r w:rsidR="00A55A12">
        <w:lastRenderedPageBreak/>
        <w:t>report a statistical test between groups</w:t>
      </w:r>
      <w:r w:rsidR="00906EC3">
        <w:fldChar w:fldCharType="begin">
          <w:fldData xml:space="preserve">PEVuZE5vdGU+PENpdGUgRXhjbHVkZUF1dGg9IjEiIEV4Y2x1ZGVZZWFyPSIxIj48QXV0aG9yPkVo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</w:fldData>
        </w:fldChar>
      </w:r>
      <w:r w:rsidR="00BD651A">
        <w:instrText xml:space="preserve"> ADDIN EN.CITE </w:instrText>
      </w:r>
      <w:r w:rsidR="00BD651A">
        <w:fldChar w:fldCharType="begin">
          <w:fldData xml:space="preserve">PEVuZE5vdGU+PENpdGUgRXhjbHVkZUF1dGg9IjEiIEV4Y2x1ZGVZZWFyPSIxIj48QXV0aG9yPkVo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</w:fldData>
        </w:fldChar>
      </w:r>
      <w:r w:rsidR="00BD651A">
        <w:instrText xml:space="preserve"> ADDIN EN.CITE.DATA </w:instrText>
      </w:r>
      <w:r w:rsidR="00BD651A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7,38</w:t>
      </w:r>
      <w:r w:rsidR="00906EC3">
        <w:fldChar w:fldCharType="end"/>
      </w:r>
      <w:r w:rsidR="00A55A12">
        <w:t xml:space="preserve"> </w:t>
      </w:r>
      <w:r w:rsidR="005735E1">
        <w:t>(</w:t>
      </w:r>
      <w:r w:rsidR="00F3238C">
        <w:rPr>
          <w:b/>
          <w:bCs/>
        </w:rPr>
        <w:t>SDC</w:t>
      </w:r>
      <w:r w:rsidR="00F3238C" w:rsidRPr="41DBD8F4">
        <w:rPr>
          <w:b/>
          <w:bCs/>
        </w:rPr>
        <w:t xml:space="preserve"> </w:t>
      </w:r>
      <w:r w:rsidR="005735E1" w:rsidRPr="41DBD8F4">
        <w:rPr>
          <w:b/>
          <w:bCs/>
        </w:rPr>
        <w:t>Table 3</w:t>
      </w:r>
      <w:r w:rsidR="005735E1">
        <w:t>)</w:t>
      </w:r>
      <w:r w:rsidR="003D1772">
        <w:t>.</w:t>
      </w:r>
      <w:r w:rsidR="00CE014B">
        <w:t xml:space="preserve"> </w:t>
      </w:r>
      <w:r w:rsidR="007472C5">
        <w:t>Two studies found no statistically significant differences between groups,</w:t>
      </w:r>
      <w:r w:rsidR="00093E1F">
        <w:t xml:space="preserve"> 1 </w:t>
      </w:r>
      <w:r w:rsidR="007472C5">
        <w:t xml:space="preserve">of which </w:t>
      </w:r>
      <w:r w:rsidR="00CE014B">
        <w:t xml:space="preserve">focused on both </w:t>
      </w:r>
      <w:r w:rsidR="000B3745">
        <w:t>MM</w:t>
      </w:r>
      <w:r w:rsidR="00333472">
        <w:t xml:space="preserve"> </w:t>
      </w:r>
      <w:r w:rsidR="00CE014B">
        <w:t>and BLC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</w:t>
      </w:r>
      <w:r w:rsidR="00906EC3">
        <w:fldChar w:fldCharType="end"/>
      </w:r>
      <w:r w:rsidR="00CE014B">
        <w:t xml:space="preserve"> and the other on BLC alone.</w:t>
      </w:r>
      <w:r w:rsidR="00906EC3">
        <w:fldChar w:fldCharType="begin">
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th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7</w:t>
      </w:r>
      <w:r w:rsidR="00906EC3">
        <w:fldChar w:fldCharType="end"/>
      </w:r>
      <w:r w:rsidR="008673BE">
        <w:t xml:space="preserve"> </w:t>
      </w:r>
    </w:p>
    <w:p w14:paraId="6C20EA9C" w14:textId="1E8FEA1E" w:rsidR="001D4B78" w:rsidRDefault="00BF6A09" w:rsidP="00F7261C">
      <w:pPr>
        <w:pStyle w:val="1-BodyText"/>
      </w:pPr>
      <w:r>
        <w:t xml:space="preserve">Among the </w:t>
      </w:r>
      <w:r w:rsidR="00861844">
        <w:t xml:space="preserve">3 </w:t>
      </w:r>
      <w:r>
        <w:t xml:space="preserve">studies </w:t>
      </w:r>
      <w:r w:rsidR="009A23CA">
        <w:t>(1 high ROB</w: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</w:t>
      </w:r>
      <w:r w:rsidR="00906EC3">
        <w:fldChar w:fldCharType="end"/>
      </w:r>
      <w:r w:rsidR="009A23CA">
        <w:t>)</w:t>
      </w:r>
      <w:r w:rsidDel="008673BE">
        <w:t xml:space="preserve"> </w:t>
      </w:r>
      <w:r w:rsidR="0E823BF3">
        <w:t xml:space="preserve">reporting </w:t>
      </w:r>
      <w:r w:rsidR="008673BE">
        <w:t xml:space="preserve">statistically significant </w:t>
      </w:r>
      <w:r w:rsidR="00206D8E">
        <w:t>improvements</w:t>
      </w:r>
      <w:r w:rsidR="008673BE">
        <w:t xml:space="preserve"> </w:t>
      </w:r>
      <w:r w:rsidR="00206D8E">
        <w:t>i</w:t>
      </w:r>
      <w:r w:rsidR="008673BE">
        <w:t>n patient-reported health and quality of life</w:t>
      </w:r>
      <w:r w:rsidR="006C061D">
        <w:t xml:space="preserve">, intervention contact </w:t>
      </w:r>
      <w:r w:rsidR="004A207F">
        <w:t>was monthly</w:t>
      </w:r>
      <w:r w:rsidR="00906EC3">
        <w:fldChar w:fldCharType="begin">
          <w:fldData xml:space="preserve">PEVuZE5vdGU+PENpdGUgRXhjbHVkZUF1dGg9IjEiIEV4Y2x1ZGVZZWFyPSIxIj48QXV0aG9yPk1v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1v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21</w:t>
      </w:r>
      <w:r w:rsidR="00906EC3">
        <w:fldChar w:fldCharType="end"/>
      </w:r>
      <w:r w:rsidR="004A207F">
        <w:t xml:space="preserve"> or weekly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2</w:t>
      </w:r>
      <w:r w:rsidR="00906EC3">
        <w:fldChar w:fldCharType="end"/>
      </w:r>
      <w:r w:rsidR="004A207F">
        <w:t xml:space="preserve"> and all intervention providers were nurses.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CwyMSwzMjwvc3R5bGU+PC9EaXNwbGF5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CwyMSwzMjwvc3R5bGU+PC9EaXNwbGF5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21,32</w:t>
      </w:r>
      <w:r w:rsidR="00906EC3">
        <w:fldChar w:fldCharType="end"/>
      </w:r>
      <w:r w:rsidR="009D03D1">
        <w:t xml:space="preserve"> </w:t>
      </w:r>
      <w:r w:rsidR="00791D1B">
        <w:t xml:space="preserve">One study </w:t>
      </w:r>
      <w:r w:rsidR="5EB5AED2">
        <w:t>focus</w:t>
      </w:r>
      <w:r w:rsidR="009A23CA">
        <w:t>ed</w:t>
      </w:r>
      <w:r w:rsidR="5EB5AED2">
        <w:t xml:space="preserve"> on BLC alone</w:t>
      </w:r>
      <w:r w:rsidR="00791D1B">
        <w:t>;</w: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</w:t>
      </w:r>
      <w:r w:rsidR="00906EC3">
        <w:fldChar w:fldCharType="end"/>
      </w:r>
      <w:r w:rsidR="00782A7A">
        <w:t xml:space="preserve"> </w:t>
      </w:r>
      <w:r w:rsidR="00791D1B">
        <w:t>t</w:t>
      </w:r>
      <w:r w:rsidR="613B53CD">
        <w:t xml:space="preserve">he remaining </w:t>
      </w:r>
      <w:r w:rsidR="00861844">
        <w:t xml:space="preserve">2 </w:t>
      </w:r>
      <w:r w:rsidR="001D4B78">
        <w:t xml:space="preserve">focused on both </w:t>
      </w:r>
      <w:r w:rsidR="000B3745">
        <w:t>MM</w:t>
      </w:r>
      <w:r w:rsidR="001D4B78">
        <w:t xml:space="preserve"> and </w:t>
      </w:r>
      <w:r w:rsidR="00495BCE">
        <w:t>BLC</w:t>
      </w:r>
      <w:r w:rsidR="263384C5">
        <w:t>.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S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TW9uczwvQXV0aG9y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S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TW9uczwvQXV0aG9y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1,32</w:t>
      </w:r>
      <w:r w:rsidR="00906EC3">
        <w:fldChar w:fldCharType="end"/>
      </w:r>
      <w:r w:rsidR="009D03D1">
        <w:t xml:space="preserve"> </w:t>
      </w:r>
      <w:r w:rsidR="001D4B78">
        <w:t xml:space="preserve">Two studies </w:t>
      </w:r>
      <w:r w:rsidR="00825E1D">
        <w:t>included intervention</w:t>
      </w:r>
      <w:r w:rsidR="001D4B78">
        <w:t xml:space="preserve"> supports</w:t>
      </w:r>
      <w:r w:rsidR="00825E1D">
        <w:t xml:space="preserve"> </w:t>
      </w:r>
      <w:r w:rsidR="00861844">
        <w:t xml:space="preserve">using </w:t>
      </w:r>
      <w:r w:rsidR="00825E1D">
        <w:t>remote patient monitoring tools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C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Tmljb2x1Y2NpPC9B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yMC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Tmljb2x1Y2NpPC9B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32</w:t>
      </w:r>
      <w:r w:rsidR="00906EC3">
        <w:fldChar w:fldCharType="end"/>
      </w:r>
      <w:r w:rsidR="001D4B78">
        <w:t xml:space="preserve"> </w:t>
      </w:r>
      <w:r w:rsidR="00327118">
        <w:t>and</w:t>
      </w:r>
      <w:r w:rsidR="001D4B78">
        <w:t xml:space="preserve"> asynchronous communication with study nurses through text</w:t>
      </w:r>
      <w:r w:rsidR="00D46595">
        <w:t>,</w:t>
      </w:r>
      <w:r w:rsidR="001D4B78">
        <w:t xml:space="preserve"> email</w:t>
      </w:r>
      <w:r w:rsidR="00D46595">
        <w:t xml:space="preserve">, or </w:t>
      </w:r>
      <w:r w:rsidR="001D4B78">
        <w:t xml:space="preserve">mobile </w:t>
      </w:r>
      <w:r w:rsidR="002A0BFC">
        <w:t>devices</w:t>
      </w:r>
      <w:r w:rsidR="00D92929">
        <w:t>.</w: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sMzI8L3N0eWxlPjwvRGlzcGxh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sMzI8L3N0eWxlPjwvRGlzcGxh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32</w:t>
      </w:r>
      <w:r w:rsidR="00906EC3">
        <w:fldChar w:fldCharType="end"/>
      </w:r>
      <w:r w:rsidR="00516394">
        <w:t xml:space="preserve"> </w:t>
      </w:r>
      <w:r w:rsidR="00B35A7A">
        <w:t>Comparison group</w:t>
      </w:r>
      <w:r w:rsidR="00D871BA">
        <w:t>s</w:t>
      </w:r>
      <w:r w:rsidR="00B35A7A">
        <w:t xml:space="preserve"> included</w:t>
      </w:r>
      <w:r w:rsidR="00516394">
        <w:t xml:space="preserve"> in-person visits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zMjwvc3R5bGU+PC9EaXNwbGF5VGV4dD48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2</w:t>
      </w:r>
      <w:r w:rsidR="00906EC3">
        <w:fldChar w:fldCharType="end"/>
      </w:r>
      <w:r w:rsidR="00516394">
        <w:t xml:space="preserve"> </w:t>
      </w:r>
      <w:r w:rsidR="00036FE0">
        <w:t>and</w:t>
      </w:r>
      <w:r w:rsidR="00516394">
        <w:t xml:space="preserve"> usual care.</w:t>
      </w:r>
      <w:r w:rsidR="00906EC3">
        <w:fldChar w:fldCharType="begin">
          <w:fldData xml:space="preserve">PEVuZE5vdGU+PENpdGUgRXhjbHVkZUF1dGg9IjEiIEV4Y2x1ZGVZZWFyPSIxIj48QXV0aG9yPk1v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1v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,21</w:t>
      </w:r>
      <w:r w:rsidR="00906EC3">
        <w:fldChar w:fldCharType="end"/>
      </w:r>
      <w:r w:rsidR="00516394">
        <w:t xml:space="preserve"> </w:t>
      </w:r>
    </w:p>
    <w:p w14:paraId="1889C280" w14:textId="590C4352" w:rsidR="00A6789F" w:rsidRDefault="00861844" w:rsidP="0050334B">
      <w:pPr>
        <w:pStyle w:val="Heading3"/>
      </w:pPr>
      <w:bookmarkStart w:id="15" w:name="_Toc129072125"/>
      <w:r>
        <w:t xml:space="preserve">Health Care </w:t>
      </w:r>
      <w:r w:rsidR="00E33F0A">
        <w:t xml:space="preserve">Access and Utilization </w:t>
      </w:r>
      <w:r w:rsidR="00A6789F">
        <w:t>Outcome</w:t>
      </w:r>
      <w:r w:rsidR="00E33F0A">
        <w:t>s</w:t>
      </w:r>
      <w:bookmarkEnd w:id="15"/>
    </w:p>
    <w:p w14:paraId="79EAF2E8" w14:textId="70DE9BF1" w:rsidR="006372A3" w:rsidRDefault="00A90EF7" w:rsidP="00F7261C">
      <w:pPr>
        <w:pStyle w:val="1-BodyText"/>
        <w:rPr>
          <w:rFonts w:eastAsia="Calibri"/>
        </w:rPr>
      </w:pPr>
      <w:r>
        <w:rPr>
          <w:rFonts w:eastAsia="Calibri"/>
        </w:rPr>
        <w:t>Seven</w:t>
      </w:r>
      <w:r w:rsidR="006372A3" w:rsidRPr="41DBD8F4">
        <w:rPr>
          <w:rFonts w:eastAsia="Calibri"/>
        </w:rPr>
        <w:t xml:space="preserve"> studies reported at least</w:t>
      </w:r>
      <w:r w:rsidR="00093E1F">
        <w:rPr>
          <w:rFonts w:eastAsia="Calibri"/>
        </w:rPr>
        <w:t xml:space="preserve"> 1 </w:t>
      </w:r>
      <w:r w:rsidR="006372A3" w:rsidRPr="41DBD8F4">
        <w:rPr>
          <w:rFonts w:eastAsia="Calibri"/>
        </w:rPr>
        <w:t>eligible</w:t>
      </w:r>
      <w:r w:rsidR="00A514BE" w:rsidRPr="41DBD8F4">
        <w:rPr>
          <w:rFonts w:eastAsia="Calibri"/>
        </w:rPr>
        <w:t xml:space="preserve"> </w:t>
      </w:r>
      <w:r w:rsidR="004F126C" w:rsidRPr="41DBD8F4">
        <w:rPr>
          <w:rFonts w:eastAsia="Calibri"/>
        </w:rPr>
        <w:t>health</w:t>
      </w:r>
      <w:r w:rsidR="00861844">
        <w:rPr>
          <w:rFonts w:eastAsia="Calibri"/>
        </w:rPr>
        <w:t xml:space="preserve"> </w:t>
      </w:r>
      <w:r w:rsidR="004F126C" w:rsidRPr="41DBD8F4">
        <w:rPr>
          <w:rFonts w:eastAsia="Calibri"/>
        </w:rPr>
        <w:t xml:space="preserve">care access and utilization </w:t>
      </w:r>
      <w:r w:rsidR="006372A3" w:rsidRPr="41DBD8F4">
        <w:rPr>
          <w:rFonts w:eastAsia="Calibri"/>
        </w:rPr>
        <w:t>outcome</w:t>
      </w:r>
      <w:r w:rsidR="00861844">
        <w:rPr>
          <w:rFonts w:eastAsia="Calibri"/>
        </w:rPr>
        <w:t xml:space="preserve"> </w:t>
      </w:r>
      <w:r w:rsidR="008E0831">
        <w:t>(</w:t>
      </w:r>
      <w:r w:rsidR="0060429E">
        <w:t>5</w:t>
      </w:r>
      <w:r w:rsidR="00BD75BB">
        <w:t>937</w:t>
      </w:r>
      <w:r w:rsidR="00386D73">
        <w:t xml:space="preserve"> </w:t>
      </w:r>
      <w:r w:rsidR="008E0831">
        <w:t xml:space="preserve">participants, </w:t>
      </w:r>
      <w:r w:rsidR="008E0831" w:rsidRPr="41DBD8F4">
        <w:rPr>
          <w:b/>
          <w:bCs/>
        </w:rPr>
        <w:t>Figure 2</w:t>
      </w:r>
      <w:r w:rsidR="008E0831">
        <w:t>)</w:t>
      </w:r>
      <w:r w:rsidR="00042BC4">
        <w:t>.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1LDE3LDIwLDIzLDI1LDM0LDM1PC9z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1LDE3LDIwLDIzLDI1LDM0LDM1PC9z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7,20,23,25,34,35</w:t>
      </w:r>
      <w:r w:rsidR="00906EC3">
        <w:fldChar w:fldCharType="end"/>
      </w:r>
      <w:r w:rsidR="009D03D1">
        <w:t xml:space="preserve"> </w:t>
      </w:r>
    </w:p>
    <w:p w14:paraId="7A40E76C" w14:textId="5DAC6E61" w:rsidR="0065719B" w:rsidRPr="000B04EE" w:rsidRDefault="006372A3" w:rsidP="00F7261C">
      <w:pPr>
        <w:pStyle w:val="1-BodyText"/>
      </w:pPr>
      <w:r w:rsidRPr="00637531">
        <w:rPr>
          <w:b/>
          <w:bCs/>
        </w:rPr>
        <w:t>Medication adherence</w:t>
      </w:r>
      <w:r w:rsidR="0050334B">
        <w:rPr>
          <w:b/>
          <w:bCs/>
        </w:rPr>
        <w:t xml:space="preserve">. </w:t>
      </w:r>
      <w:r w:rsidR="008230D9" w:rsidRPr="004517F8">
        <w:t>Six</w:t>
      </w:r>
      <w:r w:rsidR="00BD32F4">
        <w:t xml:space="preserve"> studies</w:t>
      </w:r>
      <w:r w:rsidR="0065719B">
        <w:t xml:space="preserve"> (</w:t>
      </w:r>
      <w:r w:rsidR="33987237">
        <w:t xml:space="preserve">2 </w:t>
      </w:r>
      <w:r w:rsidR="0065719B">
        <w:t xml:space="preserve">high </w:t>
      </w:r>
      <w:proofErr w:type="spellStart"/>
      <w:r w:rsidR="00FB1A71">
        <w:t>RoB</w:t>
      </w:r>
      <w:proofErr w:type="spellEnd"/>
      <w:r w:rsidR="0065719B">
        <w:t>)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c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NoYW1hbnk8L0F1dGhvcj48WWVhcj4yMDE1PC9ZZWFyPjxS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Tc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NoYW1hbnk8L0F1dGhvcj48WWVhcj4yMDE1PC9ZZWFyPjxS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7</w:t>
      </w:r>
      <w:r w:rsidR="00906EC3">
        <w:fldChar w:fldCharType="end"/>
      </w:r>
      <w:r w:rsidR="00BD32F4">
        <w:t xml:space="preserve"> evaluated medication adherence</w:t>
      </w:r>
      <w:r w:rsidR="00816B1A">
        <w:t>.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1LDE3LDIzLDI1LDM0LDM1PC9zdHls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1LDE3LDIzLDI1LDM0LDM1PC9zdHls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17,23,25,34,35</w:t>
      </w:r>
      <w:r w:rsidR="00906EC3">
        <w:fldChar w:fldCharType="end"/>
      </w:r>
      <w:r w:rsidR="00BD32F4">
        <w:t xml:space="preserve"> </w:t>
      </w:r>
      <w:r w:rsidR="00030F04">
        <w:t xml:space="preserve">Four studies reported no </w:t>
      </w:r>
      <w:r w:rsidR="00030F04" w:rsidRPr="144145DE">
        <w:t>statistically significant differences</w:t>
      </w:r>
      <w:r w:rsidR="00C10C68">
        <w:t>.</w:t>
      </w:r>
      <w:r w:rsidR="00906EC3">
        <w:fldChar w:fldCharType="begin">
          <w:fldData xml:space="preserve">PEVuZE5vdGU+PENpdGUgRXhjbHVkZUF1dGg9IjEiIEV4Y2x1ZGVZZWFyPSIxIj48QXV0aG9yPk8m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8m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5,34,35</w:t>
      </w:r>
      <w:r w:rsidR="00906EC3">
        <w:fldChar w:fldCharType="end"/>
      </w:r>
      <w:r w:rsidR="00030F04">
        <w:t xml:space="preserve"> </w:t>
      </w:r>
      <w:r w:rsidR="00EE3938">
        <w:t>Two</w:t>
      </w:r>
      <w:r w:rsidR="0065719B">
        <w:t xml:space="preserve"> studies</w:t>
      </w:r>
      <w:r w:rsidR="002057B3">
        <w:t xml:space="preserve"> evaluating </w:t>
      </w:r>
      <w:r w:rsidR="000E4EB0">
        <w:t xml:space="preserve">MM </w:t>
      </w:r>
      <w:r w:rsidR="0083724D">
        <w:t>+</w:t>
      </w:r>
      <w:r w:rsidR="000E4EB0">
        <w:t xml:space="preserve"> BLC</w:t>
      </w:r>
      <w:r w:rsidR="00284C98" w:rsidRPr="00284C98">
        <w:t xml:space="preserve"> </w:t>
      </w:r>
      <w:r w:rsidR="00284C98">
        <w:t>interventions</w:t>
      </w:r>
      <w:r w:rsidR="2DE184E5">
        <w:t xml:space="preserve"> reported</w:t>
      </w:r>
      <w:r w:rsidR="0065719B">
        <w:t xml:space="preserve"> significant improve</w:t>
      </w:r>
      <w:r w:rsidR="00980C57">
        <w:t>ments in</w:t>
      </w:r>
      <w:r w:rsidR="0065719B">
        <w:t xml:space="preserve"> medication adherence</w:t>
      </w:r>
      <w:r w:rsidR="4E509859">
        <w:t>.</w:t>
      </w:r>
      <w:r w:rsidR="5411737B">
        <w:t xml:space="preserve"> </w:t>
      </w:r>
      <w:r w:rsidR="6943FA6B">
        <w:t>O</w:t>
      </w:r>
      <w:r w:rsidR="3C981869">
        <w:t xml:space="preserve">ne </w:t>
      </w:r>
      <w:r w:rsidR="00F7772E">
        <w:t xml:space="preserve">reported </w:t>
      </w:r>
      <w:r w:rsidR="6F5D77B7">
        <w:t>improve</w:t>
      </w:r>
      <w:r w:rsidR="48101ABF">
        <w:t>d adherence</w:t>
      </w:r>
      <w:r w:rsidR="002F3D15">
        <w:t xml:space="preserve"> </w:t>
      </w:r>
      <w:r w:rsidR="00EF7E98">
        <w:t xml:space="preserve">at 12 months </w:t>
      </w:r>
      <w:r w:rsidR="002F3D15">
        <w:t xml:space="preserve">for individuals </w:t>
      </w:r>
      <w:r w:rsidR="00B3606B">
        <w:t xml:space="preserve">who </w:t>
      </w:r>
      <w:r w:rsidR="002F3D15">
        <w:t xml:space="preserve">received </w:t>
      </w:r>
      <w:r w:rsidR="00B3606B">
        <w:t xml:space="preserve">monthly </w:t>
      </w:r>
      <w:r w:rsidR="002F3D15">
        <w:t xml:space="preserve">calls with </w:t>
      </w:r>
      <w:r w:rsidR="00911FEB">
        <w:t>a nurse</w:t>
      </w:r>
      <w:r w:rsidR="002F3D15">
        <w:t xml:space="preserve"> </w:t>
      </w:r>
      <w:r w:rsidR="001A5795">
        <w:t xml:space="preserve">than for those who received </w:t>
      </w:r>
      <w:r w:rsidR="002F3D15">
        <w:t xml:space="preserve">usual care </w:t>
      </w:r>
      <w:r w:rsidR="004310A0">
        <w:t>(</w:t>
      </w:r>
      <w:r w:rsidR="00284C98">
        <w:t>odds ratio [</w:t>
      </w:r>
      <w:r w:rsidR="004310A0">
        <w:t>OR</w:t>
      </w:r>
      <w:r w:rsidR="00284C98">
        <w:t>]</w:t>
      </w:r>
      <w:r w:rsidR="004310A0">
        <w:t>: 4.4 [95% CI</w:t>
      </w:r>
      <w:r w:rsidR="00284C98">
        <w:t xml:space="preserve">: </w:t>
      </w:r>
      <w:r w:rsidR="004310A0">
        <w:t xml:space="preserve">1.8 to 10.6], </w:t>
      </w:r>
      <w:r w:rsidR="00284C98">
        <w:t xml:space="preserve">P </w:t>
      </w:r>
      <w:r w:rsidR="004310A0">
        <w:t>=</w:t>
      </w:r>
      <w:r w:rsidR="00284C98">
        <w:t xml:space="preserve"> </w:t>
      </w:r>
      <w:r w:rsidR="004310A0">
        <w:t>0.0008</w:t>
      </w:r>
      <w:r w:rsidR="00136CEA">
        <w:t>)</w:t>
      </w:r>
      <w:r w:rsidR="006F6B55">
        <w:t>.</w: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3</w:t>
      </w:r>
      <w:r w:rsidR="00906EC3">
        <w:fldChar w:fldCharType="end"/>
      </w:r>
      <w:r w:rsidR="00765A4D">
        <w:t xml:space="preserve"> </w:t>
      </w:r>
      <w:r w:rsidR="0A5C1868">
        <w:t>T</w:t>
      </w:r>
      <w:r w:rsidR="00F7772E">
        <w:t xml:space="preserve">he second study (high </w:t>
      </w:r>
      <w:proofErr w:type="spellStart"/>
      <w:r w:rsidR="001A1FEB">
        <w:t>RoB</w:t>
      </w:r>
      <w:proofErr w:type="spellEnd"/>
      <w:r w:rsidR="00F7772E">
        <w:t>),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</w:t>
      </w:r>
      <w:r w:rsidR="00906EC3">
        <w:fldChar w:fldCharType="end"/>
      </w:r>
      <w:r w:rsidR="00F7772E">
        <w:t xml:space="preserve"> </w:t>
      </w:r>
      <w:r w:rsidR="335DCDBF">
        <w:t>delivered bi-weekly phone call by a physician with improvement in adherence at 4 months but not 12 months.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8L3N0eWxlPjwvRGlzcGxheVRleHQ+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</w:t>
      </w:r>
      <w:r w:rsidR="00906EC3">
        <w:fldChar w:fldCharType="end"/>
      </w:r>
      <w:r w:rsidR="009D03D1">
        <w:t xml:space="preserve"> </w:t>
      </w:r>
    </w:p>
    <w:p w14:paraId="0AD4DBA4" w14:textId="0EB3C587" w:rsidR="006372A3" w:rsidRPr="00FB69AA" w:rsidRDefault="006372A3" w:rsidP="00F7261C">
      <w:pPr>
        <w:pStyle w:val="1-BodyText"/>
        <w:rPr>
          <w:rFonts w:ascii="Calibri" w:eastAsia="Calibri" w:hAnsi="Calibri" w:cs="Calibri"/>
        </w:rPr>
      </w:pPr>
      <w:r w:rsidRPr="00D30BC3">
        <w:rPr>
          <w:b/>
          <w:bCs/>
        </w:rPr>
        <w:t>Healthcare visits</w:t>
      </w:r>
      <w:r w:rsidR="000B6A68">
        <w:rPr>
          <w:b/>
          <w:bCs/>
        </w:rPr>
        <w:t xml:space="preserve">. </w:t>
      </w:r>
      <w:r w:rsidR="13130732" w:rsidRPr="004D3D30">
        <w:rPr>
          <w:rFonts w:eastAsia="Calibri"/>
        </w:rPr>
        <w:t>One study</w:t>
      </w:r>
      <w:r w:rsidR="13130732" w:rsidRPr="02D39EAC">
        <w:rPr>
          <w:rFonts w:ascii="Calibri" w:eastAsia="Calibri" w:hAnsi="Calibri" w:cs="Calibri"/>
        </w:rPr>
        <w:t xml:space="preserve"> </w:t>
      </w:r>
      <w:r w:rsidR="13130732" w:rsidRPr="004D3D30">
        <w:rPr>
          <w:rFonts w:eastAsia="Calibri"/>
        </w:rPr>
        <w:t xml:space="preserve">(high </w:t>
      </w:r>
      <w:proofErr w:type="spellStart"/>
      <w:r w:rsidR="0081255D" w:rsidRPr="004D3D30">
        <w:rPr>
          <w:rFonts w:eastAsia="Calibri"/>
        </w:rPr>
        <w:t>RoB</w:t>
      </w:r>
      <w:proofErr w:type="spellEnd"/>
      <w:r w:rsidR="13130732" w:rsidRPr="004D3D30">
        <w:rPr>
          <w:rFonts w:eastAsia="Calibri"/>
        </w:rPr>
        <w:t>)</w:t>
      </w:r>
      <w:r w:rsidR="00906EC3">
        <w:rPr>
          <w:rFonts w:ascii="Calibri" w:eastAsia="Calibri" w:hAnsi="Calibri" w:cs="Calibri"/>
        </w:rPr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rPr>
          <w:rFonts w:ascii="Calibri" w:eastAsia="Calibri" w:hAnsi="Calibri" w:cs="Calibri"/>
        </w:rPr>
        <w:instrText xml:space="preserve"> ADDIN EN.CITE </w:instrText>
      </w:r>
      <w:r w:rsidR="00906EC3">
        <w:rPr>
          <w:rFonts w:ascii="Calibri" w:eastAsia="Calibri" w:hAnsi="Calibri" w:cs="Calibri"/>
        </w:rPr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rPr>
          <w:rFonts w:ascii="Calibri" w:eastAsia="Calibri" w:hAnsi="Calibri" w:cs="Calibri"/>
        </w:rPr>
        <w:instrText xml:space="preserve"> ADDIN EN.CITE.DATA </w:instrText>
      </w:r>
      <w:r w:rsidR="00906EC3">
        <w:rPr>
          <w:rFonts w:ascii="Calibri" w:eastAsia="Calibri" w:hAnsi="Calibri" w:cs="Calibri"/>
        </w:rPr>
      </w:r>
      <w:r w:rsidR="00906EC3">
        <w:rPr>
          <w:rFonts w:ascii="Calibri" w:eastAsia="Calibri" w:hAnsi="Calibri" w:cs="Calibri"/>
        </w:rPr>
        <w:fldChar w:fldCharType="end"/>
      </w:r>
      <w:r w:rsidR="00906EC3">
        <w:rPr>
          <w:rFonts w:ascii="Calibri" w:eastAsia="Calibri" w:hAnsi="Calibri" w:cs="Calibri"/>
        </w:rPr>
      </w:r>
      <w:r w:rsidR="00906EC3">
        <w:rPr>
          <w:rFonts w:ascii="Calibri" w:eastAsia="Calibri" w:hAnsi="Calibri" w:cs="Calibri"/>
        </w:rPr>
        <w:fldChar w:fldCharType="separate"/>
      </w:r>
      <w:r w:rsidR="00906EC3" w:rsidRPr="00906EC3">
        <w:rPr>
          <w:rFonts w:ascii="Calibri" w:eastAsia="Calibri" w:hAnsi="Calibri" w:cs="Calibri"/>
          <w:noProof/>
          <w:vertAlign w:val="superscript"/>
        </w:rPr>
        <w:t>20</w:t>
      </w:r>
      <w:r w:rsidR="00906EC3">
        <w:rPr>
          <w:rFonts w:ascii="Calibri" w:eastAsia="Calibri" w:hAnsi="Calibri" w:cs="Calibri"/>
        </w:rPr>
        <w:fldChar w:fldCharType="end"/>
      </w:r>
      <w:r w:rsidR="13130732" w:rsidRPr="02D39EAC">
        <w:rPr>
          <w:rFonts w:ascii="Calibri" w:eastAsia="Calibri" w:hAnsi="Calibri" w:cs="Calibri"/>
        </w:rPr>
        <w:t xml:space="preserve"> </w:t>
      </w:r>
      <w:r w:rsidR="00D65423" w:rsidRPr="004D3D30">
        <w:rPr>
          <w:rFonts w:eastAsia="Calibri"/>
        </w:rPr>
        <w:t xml:space="preserve">reported </w:t>
      </w:r>
      <w:r w:rsidR="007260A5">
        <w:t xml:space="preserve">no significant difference in hospital stays </w:t>
      </w:r>
      <w:r w:rsidR="38BE7C02">
        <w:t>or</w:t>
      </w:r>
      <w:r w:rsidR="00DE6A97">
        <w:t xml:space="preserve"> </w:t>
      </w:r>
      <w:r w:rsidR="007260A5">
        <w:t xml:space="preserve">emergency room visits </w:t>
      </w:r>
      <w:r w:rsidR="004A0804">
        <w:t xml:space="preserve">over 12 months </w:t>
      </w:r>
      <w:r w:rsidR="00D82D1E">
        <w:t>between the</w:t>
      </w:r>
      <w:r w:rsidR="00C0501A">
        <w:t xml:space="preserve"> </w:t>
      </w:r>
      <w:r w:rsidR="007260A5">
        <w:t>intervention</w:t>
      </w:r>
      <w:r w:rsidR="00BF3509">
        <w:t xml:space="preserve"> (</w:t>
      </w:r>
      <w:r w:rsidR="00CD7333">
        <w:t xml:space="preserve">BLC </w:t>
      </w:r>
      <w:r w:rsidR="006529BB">
        <w:t>delivered</w:t>
      </w:r>
      <w:r w:rsidR="00040DF7">
        <w:t xml:space="preserve"> </w:t>
      </w:r>
      <w:r w:rsidR="007260A5">
        <w:t>m</w:t>
      </w:r>
      <w:r w:rsidR="007260A5" w:rsidRPr="00C076FA">
        <w:t xml:space="preserve">onthly </w:t>
      </w:r>
      <w:r w:rsidR="0093548D">
        <w:t xml:space="preserve">or as-needed </w:t>
      </w:r>
      <w:r w:rsidR="00040DF7">
        <w:t xml:space="preserve">calls </w:t>
      </w:r>
      <w:r w:rsidR="006529BB">
        <w:t>by</w:t>
      </w:r>
      <w:r w:rsidR="007260A5" w:rsidRPr="00C076FA">
        <w:t xml:space="preserve"> a nurse</w:t>
      </w:r>
      <w:r w:rsidR="00BF3509">
        <w:t>)</w:t>
      </w:r>
      <w:r w:rsidR="00D11BD1">
        <w:t xml:space="preserve"> </w:t>
      </w:r>
      <w:r w:rsidR="00D82D1E">
        <w:t xml:space="preserve">and the </w:t>
      </w:r>
      <w:r w:rsidR="00B0010F">
        <w:t>usual-</w:t>
      </w:r>
      <w:r w:rsidR="00D82D1E">
        <w:t xml:space="preserve">care </w:t>
      </w:r>
      <w:r w:rsidR="007260A5">
        <w:t>group</w:t>
      </w:r>
      <w:r w:rsidR="00F53938">
        <w:rPr>
          <w:rFonts w:ascii="Calibri" w:eastAsia="Calibri" w:hAnsi="Calibri" w:cs="Calibri"/>
        </w:rPr>
        <w:t>.</w:t>
      </w:r>
    </w:p>
    <w:p w14:paraId="47620C6C" w14:textId="00EC389D" w:rsidR="00A6789F" w:rsidRDefault="00F23D89" w:rsidP="000B6A68">
      <w:pPr>
        <w:pStyle w:val="Heading3"/>
      </w:pPr>
      <w:bookmarkStart w:id="16" w:name="_Toc129072126"/>
      <w:r>
        <w:lastRenderedPageBreak/>
        <w:t>Harms</w:t>
      </w:r>
      <w:bookmarkEnd w:id="16"/>
    </w:p>
    <w:p w14:paraId="2D0A84C8" w14:textId="370A6350" w:rsidR="003F42B7" w:rsidRDefault="004E7868" w:rsidP="00F7261C">
      <w:pPr>
        <w:pStyle w:val="1-BodyText"/>
      </w:pPr>
      <w:r>
        <w:t xml:space="preserve">Of the 20 studies that evaluated </w:t>
      </w:r>
      <w:r w:rsidR="001C77EF">
        <w:t>a</w:t>
      </w:r>
      <w:r>
        <w:t>udio care</w:t>
      </w:r>
      <w:r w:rsidR="001C77EF">
        <w:t xml:space="preserve"> as a supplement to usual care, o</w:t>
      </w:r>
      <w:r w:rsidR="00474AD8">
        <w:t xml:space="preserve">nly </w:t>
      </w:r>
      <w:r w:rsidR="00B0010F">
        <w:t xml:space="preserve">2 </w:t>
      </w:r>
      <w:r w:rsidR="001F7A9A">
        <w:t>r</w:t>
      </w:r>
      <w:r w:rsidR="00F2089F">
        <w:t>eported harms</w:t>
      </w:r>
      <w:r w:rsidR="00EE3B41">
        <w:t xml:space="preserve"> (363 participants)</w:t>
      </w:r>
      <w:r w:rsidR="00C301AF">
        <w:t>;</w:t>
      </w:r>
      <w:r w:rsidR="00B476F5">
        <w:t xml:space="preserve"> </w:t>
      </w:r>
      <w:r w:rsidR="00B0010F">
        <w:t xml:space="preserve">1 </w:t>
      </w:r>
      <w:r w:rsidR="00B476F5">
        <w:t>focused on BLC</w: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</w:t>
      </w:r>
      <w:r w:rsidR="00906EC3">
        <w:fldChar w:fldCharType="end"/>
      </w:r>
      <w:r w:rsidR="00B476F5">
        <w:t xml:space="preserve"> and </w:t>
      </w:r>
      <w:r w:rsidR="00B0010F">
        <w:t xml:space="preserve">1 </w:t>
      </w:r>
      <w:r w:rsidR="00B476F5">
        <w:t>on MM.</w: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6</w:t>
      </w:r>
      <w:r w:rsidR="00906EC3">
        <w:fldChar w:fldCharType="end"/>
      </w:r>
      <w:r w:rsidR="0020173D">
        <w:t xml:space="preserve"> </w:t>
      </w:r>
      <w:r w:rsidR="00151F3B">
        <w:t xml:space="preserve">Both interventions were delivered by nurses and at variable frequency. </w:t>
      </w:r>
      <w:r w:rsidR="00F2089F">
        <w:t>A</w:t>
      </w:r>
      <w:r w:rsidR="0020173D">
        <w:t>uthors reported</w:t>
      </w:r>
      <w:r w:rsidR="009E4BEE">
        <w:t xml:space="preserve"> </w:t>
      </w:r>
      <w:r w:rsidR="00B0010F">
        <w:t xml:space="preserve">5 </w:t>
      </w:r>
      <w:r w:rsidR="000F312B">
        <w:t xml:space="preserve">hypoglycemic episodes </w:t>
      </w:r>
      <w:r w:rsidR="00800DCD">
        <w:t>(3 in the intervention group and 2 in the control group)</w:t>
      </w:r>
      <w:r w:rsidR="00602B64">
        <w:t>, all mild,</w:t>
      </w:r>
      <w:r w:rsidR="006B4BAA">
        <w:t xml:space="preserve"> over 12 weeks</w:t>
      </w:r>
      <w:r w:rsidR="00907B57">
        <w:t xml:space="preserve"> in </w:t>
      </w:r>
      <w:r w:rsidR="00B0010F">
        <w:t xml:space="preserve">1 </w:t>
      </w:r>
      <w:r w:rsidR="00907B57">
        <w:t>study</w:t>
      </w:r>
      <w:r w:rsidR="00BD14CA">
        <w:t xml:space="preserve"> (</w:t>
      </w:r>
      <w:r w:rsidR="002233EA">
        <w:t>61 participants)</w: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l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36</w:t>
      </w:r>
      <w:r w:rsidR="00906EC3">
        <w:fldChar w:fldCharType="end"/>
      </w:r>
      <w:r w:rsidR="00C7112A">
        <w:t xml:space="preserve"> and no </w:t>
      </w:r>
      <w:r w:rsidR="00061C6D">
        <w:t xml:space="preserve">hypoglycemic </w:t>
      </w:r>
      <w:r w:rsidR="00FB216E">
        <w:t xml:space="preserve">episodes </w:t>
      </w:r>
      <w:r w:rsidR="007D05F6">
        <w:t xml:space="preserve">over 12 months </w:t>
      </w:r>
      <w:r w:rsidR="00FB216E">
        <w:t>in</w:t>
      </w:r>
      <w:r w:rsidR="00B34697">
        <w:t xml:space="preserve"> the second study</w:t>
      </w:r>
      <w:r w:rsidR="00A66BB8">
        <w:t xml:space="preserve"> (</w:t>
      </w:r>
      <w:r w:rsidR="00696F72">
        <w:t xml:space="preserve">302 participants, </w:t>
      </w:r>
      <w:r w:rsidR="00A66BB8">
        <w:t xml:space="preserve">high </w:t>
      </w:r>
      <w:proofErr w:type="spellStart"/>
      <w:r w:rsidR="00B74BC2">
        <w:t>RoB</w:t>
      </w:r>
      <w:proofErr w:type="spellEnd"/>
      <w:r w:rsidR="00A66BB8">
        <w:t>)</w:t>
      </w:r>
      <w:r w:rsidR="00B34697">
        <w:t>.</w: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p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0</w:t>
      </w:r>
      <w:r w:rsidR="00906EC3">
        <w:fldChar w:fldCharType="end"/>
      </w:r>
      <w:r w:rsidR="000320A6">
        <w:t xml:space="preserve"> </w:t>
      </w:r>
      <w:r w:rsidR="00C80968">
        <w:t xml:space="preserve">Statistical </w:t>
      </w:r>
      <w:r w:rsidR="00E8551A">
        <w:t xml:space="preserve">significance testing for </w:t>
      </w:r>
      <w:r w:rsidR="007F2985">
        <w:t>hypoglycemic episodes was not reported for either study.</w:t>
      </w:r>
    </w:p>
    <w:p w14:paraId="46D3D7BA" w14:textId="46DB01D1" w:rsidR="00915F09" w:rsidRDefault="00915F09" w:rsidP="005775DF">
      <w:pPr>
        <w:pStyle w:val="Heading2"/>
      </w:pPr>
      <w:bookmarkStart w:id="17" w:name="_Toc129072127"/>
      <w:r>
        <w:t xml:space="preserve">Populations at </w:t>
      </w:r>
      <w:r w:rsidR="00B0010F" w:rsidRPr="005775DF">
        <w:t>Risk</w:t>
      </w:r>
      <w:r w:rsidR="00B0010F">
        <w:t xml:space="preserve"> </w:t>
      </w:r>
      <w:r>
        <w:t xml:space="preserve">for </w:t>
      </w:r>
      <w:r w:rsidR="00B0010F">
        <w:t>Disparities</w:t>
      </w:r>
      <w:bookmarkEnd w:id="17"/>
    </w:p>
    <w:p w14:paraId="46BAF06E" w14:textId="19DCC5A4" w:rsidR="00D63109" w:rsidRPr="00D63109" w:rsidRDefault="00072CF3" w:rsidP="00F7261C">
      <w:pPr>
        <w:pStyle w:val="1-BodyText"/>
      </w:pPr>
      <w:r>
        <w:t xml:space="preserve">In </w:t>
      </w:r>
      <w:r w:rsidR="00A476B5">
        <w:t>9</w:t>
      </w:r>
      <w:r w:rsidR="009A19E0">
        <w:t xml:space="preserve"> </w:t>
      </w:r>
      <w:r>
        <w:t>of 2</w:t>
      </w:r>
      <w:r w:rsidR="00E0634A">
        <w:t>2</w:t>
      </w:r>
      <w:r>
        <w:t xml:space="preserve"> included studies, </w:t>
      </w:r>
      <w:r w:rsidR="0096267A">
        <w:t xml:space="preserve">at least a quarter of study participants </w:t>
      </w:r>
      <w:r w:rsidR="7FE6736F">
        <w:t>were</w:t>
      </w:r>
      <w:r w:rsidR="00D63109">
        <w:t xml:space="preserve"> BIPOC</w:t>
      </w:r>
      <w:r w:rsidR="00B0010F">
        <w:t>,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ywyNCwyNiwzMiwzNSwzNjwvc3R5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ywyNCwyNiwzMiwzNSwzNjwvc3R5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3,24,26,32,35,36</w:t>
      </w:r>
      <w:r w:rsidR="00906EC3">
        <w:fldChar w:fldCharType="end"/>
      </w:r>
      <w:r w:rsidR="00D63109">
        <w:t xml:space="preserve"> older adults</w:t>
      </w:r>
      <w:r w:rsidR="00B0010F">
        <w:t>,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Q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haWs8L0F1dGhvcj48WWVhcj4yMDE5PC9ZZWFyPjxSZWNO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Q8L3N0eWxlPjwvRGlzcGxheVRl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4</w:t>
      </w:r>
      <w:r w:rsidR="00906EC3">
        <w:fldChar w:fldCharType="end"/>
      </w:r>
      <w:r w:rsidR="00D63109">
        <w:t xml:space="preserve"> individuals with limited English proficiency</w:t>
      </w:r>
      <w:r w:rsidR="00B0010F">
        <w:t>,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zMjwvc3R5bGU+PC9EaXNwbGF5VGV4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32</w:t>
      </w:r>
      <w:r w:rsidR="00906EC3">
        <w:fldChar w:fldCharType="end"/>
      </w:r>
      <w:r w:rsidR="00D63109">
        <w:t xml:space="preserve"> </w:t>
      </w:r>
      <w:r w:rsidR="00B0010F">
        <w:t xml:space="preserve">individuals with </w:t>
      </w:r>
      <w:r w:rsidR="00D63109">
        <w:t>low health or digital literacy</w:t>
      </w:r>
      <w:r w:rsidR="00B0010F">
        <w:t>,</w: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LDM1PC9zdHlsZT48L0Rpc3BsYXlU
ZXh0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Nyb3ds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LDM1PC9zdHlsZT48L0Rpc3BsYXlU
ZXh0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Nyb3ds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3,35</w:t>
      </w:r>
      <w:r w:rsidR="00906EC3">
        <w:fldChar w:fldCharType="end"/>
      </w:r>
      <w:r w:rsidR="00D63109">
        <w:t xml:space="preserve"> immigrants </w:t>
      </w:r>
      <w:r w:rsidR="00B0010F">
        <w:t xml:space="preserve">and </w:t>
      </w:r>
      <w:r w:rsidR="00D63109">
        <w:t>refugees</w:t>
      </w:r>
      <w:r w:rsidR="00B0010F">
        <w:t>,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PC9zdHlsZT48L0Rpc3BsYXlUZXh0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PC9zdHlsZT48L0Rpc3BsYXlUZXh0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</w:t>
      </w:r>
      <w:r w:rsidR="00906EC3">
        <w:fldChar w:fldCharType="end"/>
      </w:r>
      <w:r w:rsidR="00D63109">
        <w:t xml:space="preserve"> persons with intellectual </w:t>
      </w:r>
      <w:r w:rsidR="002364D6">
        <w:t>and developmental</w:t>
      </w:r>
      <w:r w:rsidR="00D63109">
        <w:t xml:space="preserve"> disabilities</w:t>
      </w:r>
      <w:r w:rsidR="00B0010F">
        <w:t>,</w:t>
      </w:r>
      <w:r w:rsidR="00906EC3">
        <w:fldChar w:fldCharType="begin">
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5h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4</w:t>
      </w:r>
      <w:r w:rsidR="00906EC3">
        <w:fldChar w:fldCharType="end"/>
      </w:r>
      <w:r w:rsidR="00D63109">
        <w:t xml:space="preserve"> </w:t>
      </w:r>
      <w:r w:rsidR="00B0010F">
        <w:t xml:space="preserve">and </w:t>
      </w:r>
      <w:r w:rsidR="00963166">
        <w:t>v</w:t>
      </w:r>
      <w:r w:rsidR="00B0010F">
        <w:t>eterans</w:t>
      </w:r>
      <w:r w:rsidR="00D63109">
        <w:t>.</w:t>
      </w:r>
      <w:r w:rsidR="00906EC3">
        <w:fldChar w:fldCharType="begin">
          <w:fldData xml:space="preserve">PEVuZE5vdGU+PENpdGUgRXhjbHVkZUF1dGg9IjEiIEV4Y2x1ZGVZZWFyPSIxIj48QXV0aG9yPk1j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MTA2MC03PC9w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1j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2,24,35</w:t>
      </w:r>
      <w:r w:rsidR="00906EC3">
        <w:fldChar w:fldCharType="end"/>
      </w:r>
      <w:r w:rsidR="00D63109">
        <w:t xml:space="preserve"> Several studies had groups with multiple risks for disparities.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ywyNCwzMiwzNSwzNjwvc3R5bGU+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Q2l0ZSBFeGNsdWRlQXV0aD0iMSIgRXhjbHVkZVllYXI9IjEiPjxBdXRo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ywyNCwzMiwzNSwzNjwvc3R5bGU+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Q2l0ZSBFeGNsdWRlQXV0aD0iMSIgRXhjbHVkZVllYXI9IjEiPjxBdXRo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3,24,32,35,36</w:t>
      </w:r>
      <w:r w:rsidR="00906EC3">
        <w:fldChar w:fldCharType="end"/>
      </w:r>
      <w:r w:rsidR="0001034B">
        <w:t xml:space="preserve"> Four studies tailored interventions for the </w:t>
      </w:r>
      <w:r w:rsidR="007E7374">
        <w:t>study population</w:t>
      </w:r>
      <w:r w:rsidR="00B0010F">
        <w:t>,</w: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LDIzLDM1LDM2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xldnk8L0F1dGhvcj48WWVhcj4yMDE1PC9ZZWFy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o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3,35,36</w:t>
      </w:r>
      <w:r w:rsidR="00906EC3">
        <w:fldChar w:fldCharType="end"/>
      </w:r>
      <w:r w:rsidR="007E7374">
        <w:t xml:space="preserve"> and no studies described community engagement in </w:t>
      </w:r>
      <w:r w:rsidR="00F5502A">
        <w:t xml:space="preserve">intervention </w:t>
      </w:r>
      <w:r w:rsidR="00BC5951">
        <w:t>design.</w:t>
      </w:r>
    </w:p>
    <w:p w14:paraId="0CA69071" w14:textId="32D6A26C" w:rsidR="00D63109" w:rsidRPr="00D63109" w:rsidRDefault="007C3640" w:rsidP="00F7261C">
      <w:pPr>
        <w:pStyle w:val="1-BodyText"/>
      </w:pPr>
      <w:r>
        <w:t xml:space="preserve">Studies including </w:t>
      </w:r>
      <w:r w:rsidR="0011635E">
        <w:t xml:space="preserve">25% or more participants </w:t>
      </w:r>
      <w:r w:rsidR="00D63109">
        <w:t xml:space="preserve">at risk of disparities </w:t>
      </w:r>
      <w:r w:rsidR="00432E41">
        <w:t>tended</w:t>
      </w:r>
      <w:r w:rsidR="00D63109">
        <w:t xml:space="preserve"> to have poorer </w:t>
      </w:r>
      <w:r w:rsidR="0080034C">
        <w:t xml:space="preserve">baseline </w:t>
      </w:r>
      <w:r w:rsidR="00D63109">
        <w:t>glycemic control</w:t>
      </w:r>
      <w:r w:rsidR="57360026">
        <w:t xml:space="preserve">; </w:t>
      </w:r>
      <w:r w:rsidR="00021D46">
        <w:t>6</w:t>
      </w:r>
      <w:r w:rsidR="005B0A0E">
        <w:t xml:space="preserve"> of </w:t>
      </w:r>
      <w:r w:rsidR="00021D46">
        <w:t>9</w:t>
      </w:r>
      <w:r w:rsidR="26DC41CA">
        <w:t xml:space="preserve"> had</w:t>
      </w:r>
      <w:r w:rsidR="00D63109">
        <w:t xml:space="preserve"> a baseline </w:t>
      </w:r>
      <w:r w:rsidR="00941B10">
        <w:t>A1c</w:t>
      </w:r>
      <w:r w:rsidR="00D63109">
        <w:t xml:space="preserve"> ≥ 9%,</w: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iwyNCwzMiwzNTwvc3R5bGU+PC9E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xMDYwLTc8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Q2l0ZSBFeGNsdWRlQXV0aD0iMSIgRXhjbHVkZVllYXI9IjEiPjxBdXRo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Jh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xMDYwLTc8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7,22,24,32,35</w:t>
      </w:r>
      <w:r w:rsidR="00906EC3">
        <w:fldChar w:fldCharType="end"/>
      </w:r>
      <w:r w:rsidR="00D63109">
        <w:t xml:space="preserve"> ranging from 7.8% to 11.7%</w:t>
      </w:r>
      <w:r w:rsidR="00B0010F">
        <w:t xml:space="preserve"> </w:t>
      </w:r>
      <w:r w:rsidR="00BF2492">
        <w:t>(</w:t>
      </w:r>
      <w:r w:rsidR="00F3238C">
        <w:rPr>
          <w:b/>
          <w:bCs/>
        </w:rPr>
        <w:t>SDC</w:t>
      </w:r>
      <w:r w:rsidR="00F3238C" w:rsidRPr="41DBD8F4">
        <w:rPr>
          <w:b/>
          <w:bCs/>
        </w:rPr>
        <w:t xml:space="preserve"> </w:t>
      </w:r>
      <w:r w:rsidR="00583A6C" w:rsidRPr="41DBD8F4">
        <w:rPr>
          <w:b/>
          <w:bCs/>
        </w:rPr>
        <w:t xml:space="preserve">Table </w:t>
      </w:r>
      <w:r w:rsidR="00F3238C">
        <w:rPr>
          <w:b/>
          <w:bCs/>
        </w:rPr>
        <w:t>4</w:t>
      </w:r>
      <w:r w:rsidR="00583A6C" w:rsidRPr="00F73576">
        <w:t>)</w:t>
      </w:r>
      <w:r w:rsidR="00B0010F">
        <w:rPr>
          <w:b/>
          <w:bCs/>
        </w:rPr>
        <w:t>.</w:t>
      </w:r>
      <w:r w:rsidR="00BD2050" w:rsidRPr="41DBD8F4">
        <w:rPr>
          <w:b/>
          <w:bCs/>
        </w:rPr>
        <w:t xml:space="preserve"> </w:t>
      </w:r>
      <w:r w:rsidR="00BD2050">
        <w:t>In contrast</w:t>
      </w:r>
      <w:r w:rsidR="00BD2050" w:rsidRPr="41DBD8F4">
        <w:rPr>
          <w:b/>
          <w:bCs/>
        </w:rPr>
        <w:t>,</w:t>
      </w:r>
      <w:r w:rsidR="00DD4783" w:rsidRPr="41DBD8F4">
        <w:rPr>
          <w:b/>
          <w:bCs/>
        </w:rPr>
        <w:t xml:space="preserve"> </w:t>
      </w:r>
      <w:r w:rsidDel="00BD2050">
        <w:t>a</w:t>
      </w:r>
      <w:r w:rsidDel="00D63109">
        <w:t xml:space="preserve">mong </w:t>
      </w:r>
      <w:r w:rsidR="200D03AD">
        <w:t>the other studie</w:t>
      </w:r>
      <w:r w:rsidR="00D67A89">
        <w:t>s</w:t>
      </w:r>
      <w:r w:rsidR="00D63109">
        <w:t xml:space="preserve">, only 2 of 13 studies had a baseline </w:t>
      </w:r>
      <w:r w:rsidR="00941B10">
        <w:t>A1c</w:t>
      </w:r>
      <w:r w:rsidR="00D63109">
        <w:t xml:space="preserve"> ≥ 9%</w: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jUsMzQ8L3N0eWxlPjwvRGlz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xh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5,34</w:t>
      </w:r>
      <w:r w:rsidR="00906EC3">
        <w:fldChar w:fldCharType="end"/>
      </w:r>
      <w:r w:rsidR="00D63109">
        <w:t xml:space="preserve"> and </w:t>
      </w:r>
      <w:r w:rsidR="00A64129">
        <w:t xml:space="preserve">average A1c </w:t>
      </w:r>
      <w:r w:rsidR="00D63109">
        <w:t>range</w:t>
      </w:r>
      <w:r w:rsidR="00A64129">
        <w:t>d</w:t>
      </w:r>
      <w:r w:rsidR="00D63109">
        <w:t xml:space="preserve"> </w:t>
      </w:r>
      <w:r w:rsidR="00A64129">
        <w:t>from</w:t>
      </w:r>
      <w:r w:rsidR="00D63109">
        <w:t xml:space="preserve"> 6.8% to 9.8%. </w:t>
      </w:r>
    </w:p>
    <w:p w14:paraId="6D0008C7" w14:textId="5BA0C90F" w:rsidR="00D63109" w:rsidRPr="00D63109" w:rsidRDefault="00D63109" w:rsidP="00F7261C">
      <w:pPr>
        <w:pStyle w:val="1-BodyText"/>
      </w:pPr>
      <w:r>
        <w:t>Interventions among populations</w:t>
      </w:r>
      <w:r w:rsidR="00C31A90">
        <w:t xml:space="preserve"> likely</w:t>
      </w:r>
      <w:r>
        <w:t xml:space="preserve"> at risk of disparities compared to those </w:t>
      </w:r>
      <w:r w:rsidR="00C31A90">
        <w:t xml:space="preserve">less </w:t>
      </w:r>
      <w:r>
        <w:t xml:space="preserve">at risk </w:t>
      </w:r>
      <w:r w:rsidR="007B2103">
        <w:t>tended</w:t>
      </w:r>
      <w:r>
        <w:t xml:space="preserve"> </w:t>
      </w:r>
      <w:r w:rsidR="005436EB">
        <w:t xml:space="preserve">to </w:t>
      </w:r>
      <w:r>
        <w:t xml:space="preserve">include </w:t>
      </w:r>
      <w:r w:rsidR="002C3BBD">
        <w:t>MM</w:t>
      </w:r>
      <w:r>
        <w:t xml:space="preserve"> </w:t>
      </w:r>
      <w:r w:rsidR="00320A81">
        <w:t xml:space="preserve">or MM+BLC </w:t>
      </w:r>
      <w:r>
        <w:t>than BLC alone, involve more frequent audio contact such as weekly or biweekly calls,</w: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IsMjQsMzIsMzU8L3N0eWxlPjwv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xMDYwLTc8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Rv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2,24,32,35</w:t>
      </w:r>
      <w:r w:rsidR="00906EC3">
        <w:fldChar w:fldCharType="end"/>
      </w:r>
      <w:r>
        <w:t xml:space="preserve"> and </w:t>
      </w:r>
      <w:r w:rsidR="00B0010F">
        <w:t xml:space="preserve">include </w:t>
      </w:r>
      <w:r>
        <w:t>tailor</w:t>
      </w:r>
      <w:r w:rsidR="003B43A0">
        <w:t>ed</w:t>
      </w:r>
      <w:r>
        <w:t xml:space="preserve"> intervention materials.</w: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LDM2PC9zdHlsZT48L0Rpc3BsYXlU
ZXh0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xldnk8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LDM2PC9zdHlsZT48L0Rpc3BsYXlU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3,36</w:t>
      </w:r>
      <w:r w:rsidR="00906EC3">
        <w:fldChar w:fldCharType="end"/>
      </w:r>
      <w:r>
        <w:t xml:space="preserve"> However, remote patient monitoring tools and </w:t>
      </w:r>
      <w:r w:rsidR="00DB1623">
        <w:t>web-based</w:t>
      </w:r>
      <w:r w:rsidR="003D04A1">
        <w:t xml:space="preserve"> technologies</w:t>
      </w:r>
      <w:r>
        <w:t xml:space="preserve"> were less commonly a support component for at</w:t>
      </w:r>
      <w:r w:rsidR="00B0010F">
        <w:t>-</w:t>
      </w:r>
      <w:r>
        <w:t xml:space="preserve">risk populations. </w:t>
      </w:r>
    </w:p>
    <w:p w14:paraId="4C5648BB" w14:textId="7A64FA19" w:rsidR="0025582D" w:rsidRPr="007B7A54" w:rsidRDefault="003231BB" w:rsidP="00F7261C">
      <w:pPr>
        <w:pStyle w:val="1-BodyText"/>
        <w:rPr>
          <w:b/>
          <w:bCs/>
        </w:rPr>
      </w:pPr>
      <w:r>
        <w:lastRenderedPageBreak/>
        <w:t>Although s</w:t>
      </w:r>
      <w:r w:rsidR="00D63109" w:rsidRPr="00D63109">
        <w:t>tudies in at</w:t>
      </w:r>
      <w:r w:rsidR="00AC7F73">
        <w:t>-</w:t>
      </w:r>
      <w:r w:rsidR="00D63109" w:rsidRPr="00D63109">
        <w:t>risk populations had favorable outcomes for medication adherence</w:t>
      </w:r>
      <w:r w:rsidR="00A9637B">
        <w:t>,</w:t>
      </w:r>
      <w:r w:rsidR="00906EC3">
        <w:fldChar w:fldCharType="begin">
          <w:fldData xml:space="preserve">PEVuZE5vdGU+PENpdGU+PEF1dGhvcj5Dcm93bGV5PC9BdXRob3I+PFllYXI+MjAxMzwvWWVhcj48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Dcm93bGV5PC9BdXRob3I+PFllYXI+MjAxMzwvWWVhcj48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5,23</w:t>
      </w:r>
      <w:r w:rsidR="00906EC3">
        <w:fldChar w:fldCharType="end"/>
      </w:r>
      <w:r w:rsidR="00CB526F">
        <w:t xml:space="preserve"> t</w:t>
      </w:r>
      <w:r w:rsidR="00D63109">
        <w:t xml:space="preserve">here were similar effects </w:t>
      </w:r>
      <w:r w:rsidR="00DB40F5">
        <w:t>between groups</w:t>
      </w:r>
      <w:r w:rsidR="00D63109">
        <w:t xml:space="preserve"> for clinical and patient</w:t>
      </w:r>
      <w:r w:rsidR="00B0010F">
        <w:t>-</w:t>
      </w:r>
      <w:r w:rsidR="00D63109">
        <w:t>reported outcomes in studies</w:t>
      </w:r>
      <w:r w:rsidR="00FE15ED">
        <w:t>, with a few exceptions.</w:t>
      </w:r>
      <w:r w:rsidR="00906EC3">
        <w:fldChar w:fldCharType="begin">
          <w:fldData xml:space="preserve">PEVuZE5vdGU+PENpdGU+PEF1dGhvcj5FYWtpbjwvQXV0aG9yPjxZZWFyPjIwMTQ8L1llYXI+PFJl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FYWtpbjwvQXV0aG9yPjxZZWFyPjIwMTQ8L1llYXI+PFJl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1,28,29,33</w:t>
      </w:r>
      <w:r w:rsidR="00906EC3">
        <w:fldChar w:fldCharType="end"/>
      </w:r>
      <w:r w:rsidR="00D63109">
        <w:t xml:space="preserve"> </w:t>
      </w:r>
      <w:r w:rsidR="00026116">
        <w:t>Specifically,</w:t>
      </w:r>
      <w:r w:rsidR="00B434F7">
        <w:t xml:space="preserve"> we found </w:t>
      </w:r>
      <w:r w:rsidR="00D63109">
        <w:t xml:space="preserve">no difference in the pooled mean difference in </w:t>
      </w:r>
      <w:r w:rsidR="00941B10">
        <w:t>A1c</w:t>
      </w:r>
      <w:r w:rsidR="00D63109">
        <w:t xml:space="preserve"> </w:t>
      </w:r>
      <w:r w:rsidR="00454EE5">
        <w:t xml:space="preserve">when we stratified the meta-analysis by </w:t>
      </w:r>
      <w:r w:rsidR="00451D19">
        <w:t>the presence or absence of a population at risk for disparities</w:t>
      </w:r>
      <w:r w:rsidR="00D63109">
        <w:t xml:space="preserve"> </w:t>
      </w:r>
      <w:r w:rsidR="00697D99">
        <w:t>(</w:t>
      </w:r>
      <w:r w:rsidR="00F3238C">
        <w:rPr>
          <w:b/>
          <w:bCs/>
        </w:rPr>
        <w:t>SDC</w:t>
      </w:r>
      <w:r w:rsidR="00F3238C" w:rsidRPr="41DBD8F4">
        <w:rPr>
          <w:b/>
          <w:bCs/>
        </w:rPr>
        <w:t xml:space="preserve"> </w:t>
      </w:r>
      <w:r w:rsidR="00697D99" w:rsidRPr="41DBD8F4">
        <w:rPr>
          <w:b/>
          <w:bCs/>
        </w:rPr>
        <w:t xml:space="preserve">Figure </w:t>
      </w:r>
      <w:r w:rsidR="00612DBA">
        <w:rPr>
          <w:b/>
          <w:bCs/>
        </w:rPr>
        <w:t>4</w:t>
      </w:r>
      <w:r w:rsidR="00697D99" w:rsidRPr="00F73576">
        <w:t>)</w:t>
      </w:r>
      <w:r w:rsidR="00B0010F">
        <w:t>.</w:t>
      </w:r>
    </w:p>
    <w:p w14:paraId="43C26CE9" w14:textId="1751B24F" w:rsidR="00915F09" w:rsidRPr="00915F09" w:rsidRDefault="00885493" w:rsidP="00915F09">
      <w:pPr>
        <w:pStyle w:val="Heading2"/>
      </w:pPr>
      <w:bookmarkStart w:id="18" w:name="_Toc129072128"/>
      <w:r>
        <w:t xml:space="preserve">Gaps in </w:t>
      </w:r>
      <w:r w:rsidR="00B0010F">
        <w:t>Current Evidence</w:t>
      </w:r>
      <w:bookmarkEnd w:id="18"/>
    </w:p>
    <w:p w14:paraId="65FD3158" w14:textId="0DD3A91A" w:rsidR="007B7A54" w:rsidRDefault="00854A36" w:rsidP="00F7261C">
      <w:pPr>
        <w:pStyle w:val="1-BodyText"/>
      </w:pPr>
      <w:r>
        <w:t>The evidence map provides a visual representation of research gaps (</w:t>
      </w:r>
      <w:r w:rsidRPr="41DBD8F4">
        <w:rPr>
          <w:b/>
          <w:bCs/>
        </w:rPr>
        <w:t>Figure 2</w:t>
      </w:r>
      <w:r>
        <w:t>)</w:t>
      </w:r>
      <w:r w:rsidR="00A07F49">
        <w:t>.</w:t>
      </w:r>
      <w:r>
        <w:t xml:space="preserve"> </w:t>
      </w:r>
      <w:r w:rsidR="00A07F49">
        <w:t xml:space="preserve">Although </w:t>
      </w:r>
      <w:r>
        <w:t xml:space="preserve">all studies reported on </w:t>
      </w:r>
      <w:r w:rsidR="00941B10">
        <w:t>A1c</w:t>
      </w:r>
      <w:r>
        <w:t xml:space="preserve">, there are clear gaps for </w:t>
      </w:r>
      <w:r w:rsidR="00B80B98">
        <w:t xml:space="preserve">other clinical outcomes, </w:t>
      </w:r>
      <w:r>
        <w:t>patient-reported outcomes, health care access and utilization outcomes</w:t>
      </w:r>
      <w:r w:rsidR="003E122D">
        <w:t xml:space="preserve">, </w:t>
      </w:r>
      <w:r w:rsidR="00AD01F3">
        <w:t xml:space="preserve">patient experience, </w:t>
      </w:r>
      <w:r w:rsidR="00A07F49">
        <w:t>and</w:t>
      </w:r>
      <w:r w:rsidR="00801EC0">
        <w:t xml:space="preserve"> patient safety and harms. The literature is dominated by interventions aiming to supplement care with audio interventions</w:t>
      </w:r>
      <w:r w:rsidR="00A07F49">
        <w:t>,</w:t>
      </w:r>
      <w:r w:rsidR="02E8EBBA">
        <w:t xml:space="preserve"> while</w:t>
      </w:r>
      <w:r w:rsidR="008255D1">
        <w:t xml:space="preserve"> only </w:t>
      </w:r>
      <w:r w:rsidR="00A07F49">
        <w:t xml:space="preserve">2 </w:t>
      </w:r>
      <w:r w:rsidR="008255D1">
        <w:t>studies replace</w:t>
      </w:r>
      <w:r w:rsidR="0ED11B33">
        <w:t>d</w:t>
      </w:r>
      <w:r w:rsidR="008255D1">
        <w:t xml:space="preserve"> </w:t>
      </w:r>
      <w:r w:rsidR="002C12FB">
        <w:t xml:space="preserve">in-person care with audio visits. The majority of studies </w:t>
      </w:r>
      <w:r w:rsidR="009C7A7A">
        <w:t>was</w:t>
      </w:r>
      <w:r w:rsidR="002C12FB">
        <w:t xml:space="preserve"> not conducted in populations at risk of disparities.</w:t>
      </w:r>
    </w:p>
    <w:p w14:paraId="0577DF2E" w14:textId="333140BE" w:rsidR="003D59B9" w:rsidRPr="000C5207" w:rsidRDefault="003D59B9" w:rsidP="003D59B9">
      <w:pPr>
        <w:pStyle w:val="Heading1"/>
      </w:pPr>
      <w:bookmarkStart w:id="19" w:name="_Toc129072129"/>
      <w:r>
        <w:t>Discussion</w:t>
      </w:r>
      <w:bookmarkEnd w:id="19"/>
    </w:p>
    <w:p w14:paraId="224B56EA" w14:textId="0CB10E1D" w:rsidR="00792CCC" w:rsidRPr="00792CCC" w:rsidRDefault="005C4227" w:rsidP="00F7261C">
      <w:pPr>
        <w:pStyle w:val="1-BodyText"/>
      </w:pPr>
      <w:r>
        <w:t>T</w:t>
      </w:r>
      <w:r w:rsidR="006F409E">
        <w:t>his</w:t>
      </w:r>
      <w:r w:rsidR="00792CCC">
        <w:t xml:space="preserve"> rapid review investigat</w:t>
      </w:r>
      <w:r w:rsidR="00277669">
        <w:t>ed</w:t>
      </w:r>
      <w:r w:rsidR="00792CCC">
        <w:t xml:space="preserve"> the impact of audio</w:t>
      </w:r>
      <w:r w:rsidR="00A07F49">
        <w:t>-</w:t>
      </w:r>
      <w:r w:rsidR="00EA738F">
        <w:t>delivered care</w:t>
      </w:r>
      <w:r w:rsidR="00792CCC">
        <w:t xml:space="preserve"> interventions</w:t>
      </w:r>
      <w:r w:rsidR="00AF0009">
        <w:t xml:space="preserve"> to either </w:t>
      </w:r>
      <w:r w:rsidR="00A90F81">
        <w:t xml:space="preserve">replace in-person care or supplement </w:t>
      </w:r>
      <w:r w:rsidR="006C6436">
        <w:t xml:space="preserve">usual </w:t>
      </w:r>
      <w:r w:rsidR="00A90F81">
        <w:t xml:space="preserve">care </w:t>
      </w:r>
      <w:r w:rsidR="00792CCC">
        <w:t>for manag</w:t>
      </w:r>
      <w:r w:rsidR="00A07F49">
        <w:t xml:space="preserve">ing </w:t>
      </w:r>
      <w:r w:rsidR="00792CCC">
        <w:t>diabetes</w:t>
      </w:r>
      <w:r w:rsidR="00277669">
        <w:t>.</w:t>
      </w:r>
      <w:r w:rsidR="006F409E">
        <w:t xml:space="preserve"> </w:t>
      </w:r>
      <w:r w:rsidR="5F43C266">
        <w:t xml:space="preserve">From the </w:t>
      </w:r>
      <w:r w:rsidR="00A07F49">
        <w:t xml:space="preserve">2 </w:t>
      </w:r>
      <w:r w:rsidR="5F43C266">
        <w:t xml:space="preserve">studies in which audio care replaced </w:t>
      </w:r>
      <w:r w:rsidR="00A07F49">
        <w:t>in-</w:t>
      </w:r>
      <w:r w:rsidR="5F43C266">
        <w:t xml:space="preserve">person care, </w:t>
      </w:r>
      <w:r w:rsidR="3071A366">
        <w:t>w</w:t>
      </w:r>
      <w:r w:rsidR="006F409E">
        <w:t xml:space="preserve">e </w:t>
      </w:r>
      <w:r w:rsidR="00D245DE">
        <w:t xml:space="preserve">found </w:t>
      </w:r>
      <w:r w:rsidR="00602E11">
        <w:t>limited evidence</w:t>
      </w:r>
      <w:r w:rsidR="00226915">
        <w:t xml:space="preserve"> </w:t>
      </w:r>
      <w:r w:rsidR="00BB5512">
        <w:t xml:space="preserve">that </w:t>
      </w:r>
      <w:r w:rsidR="1F613A0A">
        <w:t xml:space="preserve">the </w:t>
      </w:r>
      <w:r w:rsidR="00226915">
        <w:t>audio care</w:t>
      </w:r>
      <w:r w:rsidR="00266D29">
        <w:t xml:space="preserve"> yielded</w:t>
      </w:r>
      <w:r w:rsidR="00226915">
        <w:t xml:space="preserve"> as good or </w:t>
      </w:r>
      <w:r w:rsidR="0053477D">
        <w:t xml:space="preserve">possibly better </w:t>
      </w:r>
      <w:r w:rsidR="00266D29">
        <w:t>clinical</w:t>
      </w:r>
      <w:r w:rsidR="0022613B">
        <w:t xml:space="preserve"> outcomes</w:t>
      </w:r>
      <w:r w:rsidR="00A07F49">
        <w:t>,</w:t>
      </w:r>
      <w:r w:rsidR="74F9FC46">
        <w:t xml:space="preserve"> including</w:t>
      </w:r>
      <w:r w:rsidR="0022613B">
        <w:t xml:space="preserve"> glycemic control, BP, lipids</w:t>
      </w:r>
      <w:r w:rsidR="00A07F49">
        <w:t>,</w:t>
      </w:r>
      <w:r w:rsidR="0022613B">
        <w:t xml:space="preserve"> and BMI</w:t>
      </w:r>
      <w:r w:rsidR="0053477D">
        <w:t xml:space="preserve">. </w:t>
      </w:r>
      <w:r w:rsidR="7DF76369">
        <w:t>Among the studies assessing</w:t>
      </w:r>
      <w:r w:rsidR="67612344">
        <w:t xml:space="preserve"> the effects of</w:t>
      </w:r>
      <w:r w:rsidR="7DF76369">
        <w:t xml:space="preserve"> </w:t>
      </w:r>
      <w:r w:rsidR="006568F7" w:rsidRPr="41DBD8F4">
        <w:t>supplement</w:t>
      </w:r>
      <w:r w:rsidR="3ED8AABB" w:rsidRPr="41DBD8F4">
        <w:t>al</w:t>
      </w:r>
      <w:r w:rsidR="006568F7" w:rsidRPr="41DBD8F4">
        <w:t xml:space="preserve"> audio care</w:t>
      </w:r>
      <w:r w:rsidR="6C8B031C" w:rsidRPr="41DBD8F4">
        <w:t>, we</w:t>
      </w:r>
      <w:r w:rsidR="006568F7" w:rsidRPr="41DBD8F4">
        <w:t xml:space="preserve"> found minimal impact on </w:t>
      </w:r>
      <w:r w:rsidR="00941B10">
        <w:t>A1c</w:t>
      </w:r>
      <w:r w:rsidR="00682421" w:rsidRPr="41DBD8F4">
        <w:t xml:space="preserve"> </w:t>
      </w:r>
      <w:r w:rsidR="00BE168F" w:rsidRPr="41DBD8F4">
        <w:t>and other clinical</w:t>
      </w:r>
      <w:r w:rsidR="00120E79" w:rsidRPr="41DBD8F4">
        <w:t xml:space="preserve"> outcomes</w:t>
      </w:r>
      <w:r w:rsidR="00BF484C" w:rsidRPr="41DBD8F4">
        <w:t xml:space="preserve">, </w:t>
      </w:r>
      <w:r w:rsidR="00A07F49">
        <w:t>al</w:t>
      </w:r>
      <w:r w:rsidR="00BF484C" w:rsidRPr="41DBD8F4">
        <w:t xml:space="preserve">though we </w:t>
      </w:r>
      <w:r w:rsidR="006F409E">
        <w:t xml:space="preserve">identified intervention and population characteristics </w:t>
      </w:r>
      <w:r w:rsidR="00E618B3">
        <w:t xml:space="preserve">that </w:t>
      </w:r>
      <w:r w:rsidR="00FA1305">
        <w:t xml:space="preserve">may be </w:t>
      </w:r>
      <w:r w:rsidR="006F409E">
        <w:t xml:space="preserve">associated with </w:t>
      </w:r>
      <w:r w:rsidR="00304CFC">
        <w:t>improved</w:t>
      </w:r>
      <w:r w:rsidR="006F409E">
        <w:t xml:space="preserve"> </w:t>
      </w:r>
      <w:r w:rsidR="00C343B7">
        <w:t>outcomes</w:t>
      </w:r>
      <w:r w:rsidR="00E620CC">
        <w:t>.</w:t>
      </w:r>
    </w:p>
    <w:p w14:paraId="3F5210B8" w14:textId="25570457" w:rsidR="00792CCC" w:rsidRPr="00792CCC" w:rsidRDefault="50FC55E0" w:rsidP="00F7261C">
      <w:pPr>
        <w:pStyle w:val="1-BodyText"/>
      </w:pPr>
      <w:r>
        <w:t>Successful s</w:t>
      </w:r>
      <w:r w:rsidR="68BE02BF">
        <w:t xml:space="preserve">upplemental audio interventions tended to </w:t>
      </w:r>
      <w:r w:rsidR="4127A459">
        <w:t xml:space="preserve">involve </w:t>
      </w:r>
      <w:r w:rsidR="68BE02BF">
        <w:t>more frequent contact</w:t>
      </w:r>
      <w:r w:rsidR="4C900E9A">
        <w:t xml:space="preserve"> with </w:t>
      </w:r>
      <w:r w:rsidR="09EF1F06">
        <w:t>participants</w:t>
      </w:r>
      <w:r w:rsidR="48232419" w:rsidRPr="72657AA3">
        <w:rPr>
          <w:rStyle w:val="CommentReference"/>
        </w:rPr>
        <w:t>,</w:t>
      </w:r>
      <w:r w:rsidR="68BE02BF">
        <w:t xml:space="preserve"> generally at least once a month if not more often, and </w:t>
      </w:r>
      <w:r w:rsidR="47EC70F3">
        <w:t xml:space="preserve">to </w:t>
      </w:r>
      <w:r w:rsidR="68BE02BF">
        <w:t xml:space="preserve">have intervention supports such as </w:t>
      </w:r>
      <w:r w:rsidR="554628BB">
        <w:t xml:space="preserve">tailored </w:t>
      </w:r>
      <w:r w:rsidR="68BE02BF">
        <w:t>self-management materials</w:t>
      </w:r>
      <w:r w:rsidR="5F1BBB3C">
        <w:t xml:space="preserve"> </w:t>
      </w:r>
      <w:r w:rsidR="00A07F49">
        <w:t xml:space="preserve">and </w:t>
      </w:r>
      <w:r w:rsidR="68BE02BF">
        <w:t xml:space="preserve">remote patient monitoring tools. Study </w:t>
      </w:r>
      <w:r w:rsidR="68BE02BF">
        <w:lastRenderedPageBreak/>
        <w:t xml:space="preserve">populations </w:t>
      </w:r>
      <w:r w:rsidR="38693821">
        <w:t>where outcomes favor</w:t>
      </w:r>
      <w:r w:rsidR="67634418">
        <w:t>ed</w:t>
      </w:r>
      <w:r w:rsidR="38693821">
        <w:t xml:space="preserve"> the audio intervention</w:t>
      </w:r>
      <w:r w:rsidR="68BE02BF">
        <w:t xml:space="preserve"> tended to have a</w:t>
      </w:r>
      <w:r w:rsidR="51B7E54B">
        <w:t xml:space="preserve"> baseline</w:t>
      </w:r>
      <w:r w:rsidR="68BE02BF">
        <w:t xml:space="preserve"> </w:t>
      </w:r>
      <w:r w:rsidR="00941B10">
        <w:t>A1c</w:t>
      </w:r>
      <w:r w:rsidR="68BE02BF">
        <w:t xml:space="preserve"> </w:t>
      </w:r>
      <w:r w:rsidR="00E13733">
        <w:t>&lt;</w:t>
      </w:r>
      <w:r w:rsidR="68BE02BF">
        <w:t xml:space="preserve"> 9%</w:t>
      </w:r>
      <w:r w:rsidR="6E87B92E">
        <w:t xml:space="preserve">, suggesting </w:t>
      </w:r>
      <w:r w:rsidR="001F72A9">
        <w:t xml:space="preserve">more </w:t>
      </w:r>
      <w:r w:rsidR="004A472C">
        <w:t xml:space="preserve">research is needed on </w:t>
      </w:r>
      <w:r w:rsidR="00B363F1">
        <w:t xml:space="preserve">the optimal intervention design for </w:t>
      </w:r>
      <w:r w:rsidR="00707637">
        <w:t xml:space="preserve">study populations with </w:t>
      </w:r>
      <w:r w:rsidR="6E87B92E">
        <w:t>very poorly controlled diabetes (≥9%)</w:t>
      </w:r>
      <w:r w:rsidR="1500D470">
        <w:t>.</w:t>
      </w:r>
      <w:r w:rsidR="68BE02BF">
        <w:t xml:space="preserve"> </w:t>
      </w:r>
      <w:r w:rsidR="1500D470">
        <w:t>The</w:t>
      </w:r>
      <w:r w:rsidR="68BE02BF">
        <w:t xml:space="preserve"> pooled results</w:t>
      </w:r>
      <w:r w:rsidR="219A37B2">
        <w:t xml:space="preserve"> </w:t>
      </w:r>
      <w:r w:rsidR="00B67F2E">
        <w:t xml:space="preserve">from the meta-analysis </w:t>
      </w:r>
      <w:r w:rsidR="219A37B2">
        <w:t>trended toward</w:t>
      </w:r>
      <w:r w:rsidR="68BE02BF">
        <w:t xml:space="preserve"> support</w:t>
      </w:r>
      <w:r w:rsidR="219A37B2">
        <w:t>ing</w:t>
      </w:r>
      <w:r w:rsidR="68BE02BF">
        <w:t xml:space="preserve"> this </w:t>
      </w:r>
      <w:r w:rsidR="00B67F2E">
        <w:t xml:space="preserve">qualitative </w:t>
      </w:r>
      <w:r w:rsidR="68BE02BF">
        <w:t>finding</w:t>
      </w:r>
      <w:r w:rsidR="00A07F49">
        <w:t>, al</w:t>
      </w:r>
      <w:r w:rsidR="68BE02BF">
        <w:t xml:space="preserve">though there was a small overlap in </w:t>
      </w:r>
      <w:r w:rsidR="00A07F49">
        <w:t>CIs</w:t>
      </w:r>
      <w:r w:rsidR="68BE02BF">
        <w:t xml:space="preserve"> (</w:t>
      </w:r>
      <w:r w:rsidR="68BE02BF" w:rsidRPr="72657AA3">
        <w:rPr>
          <w:b/>
          <w:bCs/>
        </w:rPr>
        <w:t xml:space="preserve">Figure </w:t>
      </w:r>
      <w:r w:rsidR="00612DBA">
        <w:rPr>
          <w:b/>
          <w:bCs/>
        </w:rPr>
        <w:t>3</w:t>
      </w:r>
      <w:r w:rsidR="68BE02BF">
        <w:t xml:space="preserve">). Providers of interventions with more favorable results tended to be nurses or </w:t>
      </w:r>
      <w:r w:rsidR="540860A8">
        <w:t>CCEs</w:t>
      </w:r>
      <w:r w:rsidR="2A0AD045">
        <w:t>, suggesting advanced practitioners may not be necessary to deploy these interventions successfully</w:t>
      </w:r>
      <w:r w:rsidR="5F1BBB3C">
        <w:t>.</w:t>
      </w:r>
      <w:r w:rsidR="2A0AD045">
        <w:t xml:space="preserve"> </w:t>
      </w:r>
      <w:r w:rsidR="68BE02BF">
        <w:t xml:space="preserve">In contrast, studies with similar effects for </w:t>
      </w:r>
      <w:r w:rsidR="009242EF">
        <w:t>audio-</w:t>
      </w:r>
      <w:r w:rsidR="68BE02BF">
        <w:t>intervention and control group</w:t>
      </w:r>
      <w:r w:rsidR="009242EF">
        <w:t>s</w:t>
      </w:r>
      <w:r w:rsidR="68BE02BF">
        <w:t xml:space="preserve"> across outcomes tended to have less frequent contact with participants </w:t>
      </w:r>
      <w:r w:rsidR="009242EF">
        <w:t xml:space="preserve">(fewer than </w:t>
      </w:r>
      <w:r w:rsidR="68BE02BF">
        <w:t>1 contact</w:t>
      </w:r>
      <w:r w:rsidR="540860A8">
        <w:t xml:space="preserve"> per</w:t>
      </w:r>
      <w:r w:rsidR="68BE02BF">
        <w:t xml:space="preserve"> month), shorter follow-up periods</w:t>
      </w:r>
      <w:r w:rsidR="540860A8">
        <w:t xml:space="preserve"> (</w:t>
      </w:r>
      <w:r w:rsidR="2257CAD0">
        <w:t>e.g.,</w:t>
      </w:r>
      <w:r w:rsidR="540860A8">
        <w:t xml:space="preserve"> 3 months)</w:t>
      </w:r>
      <w:r w:rsidR="68BE02BF">
        <w:t>,</w:t>
      </w:r>
      <w:r w:rsidR="240F2D89">
        <w:t xml:space="preserve"> </w:t>
      </w:r>
      <w:r w:rsidR="00991DBC">
        <w:t>a</w:t>
      </w:r>
      <w:r w:rsidR="4DB8B9A6">
        <w:t xml:space="preserve"> range of </w:t>
      </w:r>
      <w:r w:rsidR="240F2D89">
        <w:t>provider</w:t>
      </w:r>
      <w:r w:rsidR="4DB8B9A6">
        <w:t xml:space="preserve"> types </w:t>
      </w:r>
      <w:r w:rsidR="240F2D89">
        <w:t>and</w:t>
      </w:r>
      <w:r w:rsidR="1B6DE5FC">
        <w:t xml:space="preserve"> </w:t>
      </w:r>
      <w:r w:rsidR="3E66BDCD">
        <w:t>enroll</w:t>
      </w:r>
      <w:r w:rsidR="009242EF">
        <w:t>ed</w:t>
      </w:r>
      <w:r w:rsidR="3E66BDCD">
        <w:t xml:space="preserve"> </w:t>
      </w:r>
      <w:r w:rsidR="68BE02BF">
        <w:t xml:space="preserve">study participants with </w:t>
      </w:r>
      <w:r w:rsidR="00941B10">
        <w:t>A1c</w:t>
      </w:r>
      <w:r w:rsidR="68BE02BF">
        <w:t xml:space="preserve"> ≥ 9%. </w:t>
      </w:r>
      <w:r w:rsidR="3E66BDCD">
        <w:t xml:space="preserve">Some of these interventions also </w:t>
      </w:r>
      <w:r w:rsidR="68BE02BF">
        <w:t xml:space="preserve">targeted conditions other than </w:t>
      </w:r>
      <w:r w:rsidR="68BE02BF" w:rsidRPr="00B3680F">
        <w:t>diabetes</w:t>
      </w:r>
      <w:r w:rsidR="00DF6C57" w:rsidRPr="00B3680F">
        <w:t xml:space="preserve">, such as </w:t>
      </w:r>
      <w:r w:rsidR="00000DBC" w:rsidRPr="00B3680F">
        <w:t>hypertensio</w:t>
      </w:r>
      <w:r w:rsidR="005D336F" w:rsidRPr="00B3680F">
        <w:t>n</w:t>
      </w:r>
      <w:r w:rsidR="00DF6C57" w:rsidRPr="00B3680F">
        <w:t>.</w: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gRXhjbHVkZUF1dGg9IjEiIEV4Y2x1ZGVZZWFyPSIxIj48QXV0aG9yPkNy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23</w:t>
      </w:r>
      <w:r w:rsidR="00906EC3">
        <w:fldChar w:fldCharType="end"/>
      </w:r>
      <w:r w:rsidR="68BE02BF">
        <w:t xml:space="preserve"> </w:t>
      </w:r>
    </w:p>
    <w:p w14:paraId="37D4A376" w14:textId="2E3EAC05" w:rsidR="00792CCC" w:rsidRPr="00792CCC" w:rsidRDefault="576333FA" w:rsidP="00F7261C">
      <w:pPr>
        <w:pStyle w:val="1-BodyText"/>
      </w:pPr>
      <w:r>
        <w:t>I</w:t>
      </w:r>
      <w:r w:rsidR="00792CCC">
        <w:t>ndividuals</w:t>
      </w:r>
      <w:r w:rsidR="57AFB84F">
        <w:t xml:space="preserve"> from populations at risk of disparities</w:t>
      </w:r>
      <w:r w:rsidR="00792CCC">
        <w:t xml:space="preserve"> were more likely to have poorly controlled diabetes</w:t>
      </w:r>
      <w:r w:rsidR="009242EF">
        <w:t>,</w:t>
      </w:r>
      <w:r w:rsidR="00792CCC">
        <w:t xml:space="preserve"> and there were indications </w:t>
      </w:r>
      <w:r w:rsidR="006C1237">
        <w:t>th</w:t>
      </w:r>
      <w:r w:rsidR="0A4CAE8D">
        <w:t xml:space="preserve">at studies focusing on these populations </w:t>
      </w:r>
      <w:r w:rsidR="009D2C76">
        <w:t xml:space="preserve">employed </w:t>
      </w:r>
      <w:r w:rsidR="00792CCC">
        <w:t>more intense</w:t>
      </w:r>
      <w:r w:rsidR="4000A365">
        <w:t xml:space="preserve"> and </w:t>
      </w:r>
      <w:r w:rsidR="00792CCC">
        <w:t xml:space="preserve">combined </w:t>
      </w:r>
      <w:r w:rsidR="4000A365">
        <w:t>(MM+BLC)</w:t>
      </w:r>
      <w:r w:rsidR="006C1237">
        <w:t xml:space="preserve"> interventions</w:t>
      </w:r>
      <w:r w:rsidR="00792CCC">
        <w:t xml:space="preserve">. Among the </w:t>
      </w:r>
      <w:r w:rsidR="009242EF">
        <w:t xml:space="preserve">6 </w:t>
      </w:r>
      <w:r w:rsidR="33CCBE7C">
        <w:t xml:space="preserve">studies </w:t>
      </w:r>
      <w:r w:rsidR="009242EF">
        <w:t xml:space="preserve">using </w:t>
      </w:r>
      <w:r w:rsidR="00792CCC">
        <w:t xml:space="preserve">interventions with biweekly or weekly calls, all but </w:t>
      </w:r>
      <w:r w:rsidR="009242EF">
        <w:t xml:space="preserve">1 </w:t>
      </w:r>
      <w:r w:rsidR="00792CCC">
        <w:t xml:space="preserve">targeted a study population at risk of disparities. However, remote patient monitoring tools and </w:t>
      </w:r>
      <w:r w:rsidR="00202387">
        <w:t>web-based technology</w:t>
      </w:r>
      <w:r w:rsidR="00792CCC">
        <w:t xml:space="preserve"> supports were </w:t>
      </w:r>
      <w:r w:rsidR="2CEB83DB">
        <w:t xml:space="preserve">employed </w:t>
      </w:r>
      <w:r w:rsidR="00792CCC">
        <w:t xml:space="preserve">less </w:t>
      </w:r>
      <w:r w:rsidR="71C7D452">
        <w:t>often</w:t>
      </w:r>
      <w:r w:rsidR="00792CCC">
        <w:t xml:space="preserve"> in </w:t>
      </w:r>
      <w:r w:rsidR="0A216725">
        <w:t>studies focused on</w:t>
      </w:r>
      <w:r w:rsidR="00792CCC">
        <w:t xml:space="preserve"> populations at risk of disparities</w:t>
      </w:r>
      <w:r w:rsidR="00DE1849">
        <w:t xml:space="preserve">, highlighting a need </w:t>
      </w:r>
      <w:r w:rsidR="00775833">
        <w:t>for further study of these tools in vulnerable population</w:t>
      </w:r>
      <w:r w:rsidR="007D2006">
        <w:t>s</w:t>
      </w:r>
      <w:r w:rsidR="00775833">
        <w:t xml:space="preserve">, including </w:t>
      </w:r>
      <w:r w:rsidR="007D2006">
        <w:t xml:space="preserve">providing </w:t>
      </w:r>
      <w:r w:rsidR="00775833">
        <w:t xml:space="preserve">access to </w:t>
      </w:r>
      <w:r w:rsidR="00792CCC">
        <w:t>technological resources (</w:t>
      </w:r>
      <w:r w:rsidR="006D5402">
        <w:t>e.g.,</w:t>
      </w:r>
      <w:r w:rsidR="00792CCC">
        <w:t xml:space="preserve"> internet access)</w:t>
      </w:r>
      <w:r w:rsidR="00775833">
        <w:t xml:space="preserve"> </w:t>
      </w:r>
      <w:r w:rsidR="000F6412">
        <w:t>if</w:t>
      </w:r>
      <w:r w:rsidR="00775833">
        <w:t xml:space="preserve"> needed. </w:t>
      </w:r>
      <w:r w:rsidR="009242EF">
        <w:t xml:space="preserve">Although </w:t>
      </w:r>
      <w:r w:rsidR="00784E1D">
        <w:t>several studies were tailored for the target population, n</w:t>
      </w:r>
      <w:r w:rsidR="00061AB4">
        <w:t>o studies reported community engagement in intervention design</w:t>
      </w:r>
      <w:r w:rsidR="00784E1D">
        <w:t>, underscoring another research need.</w:t>
      </w:r>
    </w:p>
    <w:p w14:paraId="738FAE8B" w14:textId="7640D4B9" w:rsidR="00792CCC" w:rsidRPr="00792CCC" w:rsidRDefault="00984349" w:rsidP="00F7261C">
      <w:pPr>
        <w:pStyle w:val="1-BodyText"/>
      </w:pPr>
      <w:r>
        <w:t>Although e</w:t>
      </w:r>
      <w:r w:rsidR="00792CCC">
        <w:t xml:space="preserve">xisting systematic reviews of telehealth diabetes care </w:t>
      </w:r>
      <w:r w:rsidR="00AD6A18">
        <w:t>have</w:t>
      </w:r>
      <w:r w:rsidR="00792CCC">
        <w:t xml:space="preserve"> assess</w:t>
      </w:r>
      <w:r w:rsidR="00AD6A18">
        <w:t>ed</w:t>
      </w:r>
      <w:r w:rsidR="00792CCC">
        <w:t xml:space="preserve"> a broad range of interventions</w:t>
      </w:r>
      <w:r w:rsidR="00FE4D11">
        <w:t>,</w:t>
      </w:r>
      <w:r w:rsidR="00EE79B2">
        <w:t xml:space="preserve"> 2 </w:t>
      </w:r>
      <w:r w:rsidR="00FE4D11">
        <w:t>recent</w:t>
      </w:r>
      <w:r w:rsidR="00792CCC">
        <w:t xml:space="preserve"> reviews</w:t>
      </w:r>
      <w:r w:rsidR="003608B8">
        <w:t xml:space="preserve"> </w:t>
      </w:r>
      <w:r w:rsidR="007C023C">
        <w:t xml:space="preserve">focused </w:t>
      </w:r>
      <w:r w:rsidR="00792CCC">
        <w:t>on audio care</w:t>
      </w:r>
      <w:r w:rsidR="004B1CBC">
        <w:t xml:space="preserve"> </w:t>
      </w:r>
      <w:r w:rsidR="007839BB">
        <w:t xml:space="preserve">for type </w:t>
      </w:r>
      <w:r w:rsidR="00CD7422">
        <w:t>II</w:t>
      </w:r>
      <w:r w:rsidR="007839BB">
        <w:t xml:space="preserve"> diabetes</w:t>
      </w:r>
      <w:r w:rsidR="004B1CBC">
        <w:t xml:space="preserve"> </w:t>
      </w:r>
      <w:r w:rsidR="00D710DF">
        <w:t xml:space="preserve">and had </w:t>
      </w:r>
      <w:r w:rsidR="004B1CBC">
        <w:lastRenderedPageBreak/>
        <w:t>findings consistent with our rapid review</w:t>
      </w:r>
      <w:r w:rsidR="00792CCC">
        <w:t>.</w:t>
      </w:r>
      <w:r w:rsidR="00906EC3">
        <w:fldChar w:fldCharType="begin">
          <w:fldData xml:space="preserve">PEVuZE5vdGU+PENpdGU+PEF1dGhvcj5Nb3JlaXJhPC9BdXRob3I+PFllYXI+MjAyMjwvWWVhcj48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Nb3JlaXJhPC9BdXRob3I+PFllYXI+MjAyMjwvWWVhcj48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5,6</w:t>
      </w:r>
      <w:r w:rsidR="00906EC3">
        <w:fldChar w:fldCharType="end"/>
      </w:r>
      <w:r w:rsidR="00AA16BF">
        <w:t xml:space="preserve"> </w:t>
      </w:r>
      <w:r w:rsidR="00AC6DDA">
        <w:t>The</w:t>
      </w:r>
      <w:r w:rsidR="00792CCC">
        <w:t xml:space="preserve"> </w:t>
      </w:r>
      <w:r w:rsidR="00356341">
        <w:t xml:space="preserve">2 </w:t>
      </w:r>
      <w:r w:rsidR="00792CCC">
        <w:t>reviews</w:t>
      </w:r>
      <w:r w:rsidR="00F90661">
        <w:t xml:space="preserve"> included</w:t>
      </w:r>
      <w:r w:rsidR="00792CCC">
        <w:t xml:space="preserve"> interventions focused on self-management, education, and treatment adherence, often delivered by nurses and counselors. </w:t>
      </w:r>
      <w:r w:rsidR="00673C43">
        <w:t>Both reviews report</w:t>
      </w:r>
      <w:r w:rsidR="00356341">
        <w:t>ed</w:t>
      </w:r>
      <w:r w:rsidR="00673C43">
        <w:t xml:space="preserve"> statistically significant impacts of audio interventions on </w:t>
      </w:r>
      <w:r w:rsidR="00941B10">
        <w:t>A1c</w:t>
      </w:r>
      <w:r w:rsidR="6390DEFA">
        <w:t>;</w:t>
      </w:r>
      <w:r w:rsidR="00C16D61">
        <w:t xml:space="preserve"> h</w:t>
      </w:r>
      <w:r w:rsidR="00BE077B">
        <w:t>owever,</w:t>
      </w:r>
      <w:r w:rsidR="00792CCC">
        <w:t xml:space="preserve"> </w:t>
      </w:r>
      <w:r w:rsidR="000039A3">
        <w:t xml:space="preserve">the meta-analyses </w:t>
      </w:r>
      <w:r w:rsidR="00792CCC">
        <w:t xml:space="preserve">included studies with high </w:t>
      </w:r>
      <w:proofErr w:type="spellStart"/>
      <w:r w:rsidR="00792CCC">
        <w:t>RoB</w:t>
      </w:r>
      <w:proofErr w:type="spellEnd"/>
      <w:r w:rsidR="00792CCC">
        <w:t xml:space="preserve"> without reporting sensitivity analyses</w:t>
      </w:r>
      <w:r w:rsidR="00BE077B">
        <w:t>,</w:t>
      </w:r>
      <w:r w:rsidR="00792CCC">
        <w:t xml:space="preserve"> so it is unclear if pooled results </w:t>
      </w:r>
      <w:r w:rsidR="00356341">
        <w:t xml:space="preserve">were </w:t>
      </w:r>
      <w:r w:rsidR="00792CCC">
        <w:t>skewed. Neither review assessed interventions across purpose (</w:t>
      </w:r>
      <w:r w:rsidR="006D5402">
        <w:t>e.g.,</w:t>
      </w:r>
      <w:r w:rsidR="00792CCC">
        <w:t xml:space="preserve"> supplement or replace</w:t>
      </w:r>
      <w:r w:rsidR="00356341">
        <w:t>ment</w:t>
      </w:r>
      <w:r w:rsidR="00792CCC">
        <w:t xml:space="preserve"> in-person or video care with audio care), </w:t>
      </w:r>
      <w:r w:rsidR="00356341">
        <w:t>al</w:t>
      </w:r>
      <w:r w:rsidR="00792CCC">
        <w:t xml:space="preserve">though most studies appeared to fall within the bounds of audio care supplementing usual care. Furthermore, neither review applied a health equity lens by assessing subgroups at risk for disparities. </w:t>
      </w:r>
    </w:p>
    <w:p w14:paraId="6A28120A" w14:textId="372BED3F" w:rsidR="00792CCC" w:rsidRPr="00792CCC" w:rsidRDefault="00792CCC" w:rsidP="00F7261C">
      <w:pPr>
        <w:pStyle w:val="1-BodyText"/>
      </w:pPr>
      <w:r w:rsidRPr="00792CCC">
        <w:t>This rapid review should be interpreted within the context of several limitations</w:t>
      </w:r>
      <w:r w:rsidR="00855CDD">
        <w:t xml:space="preserve">. For supplemental </w:t>
      </w:r>
      <w:r w:rsidR="00EE07AE">
        <w:t>audio care,</w:t>
      </w:r>
      <w:r w:rsidR="00855CDD">
        <w:t xml:space="preserve"> </w:t>
      </w:r>
      <w:r w:rsidR="00186593">
        <w:t xml:space="preserve">it </w:t>
      </w:r>
      <w:r w:rsidR="00855CDD">
        <w:t xml:space="preserve">is difficult to disentangle the effects of </w:t>
      </w:r>
      <w:r w:rsidR="00EE07AE">
        <w:t xml:space="preserve">the intervention </w:t>
      </w:r>
      <w:r w:rsidR="003A6372">
        <w:t>from</w:t>
      </w:r>
      <w:r w:rsidR="00EE07AE">
        <w:t xml:space="preserve"> the audio modality</w:t>
      </w:r>
      <w:r w:rsidR="00342868">
        <w:t xml:space="preserve"> of the intervention</w:t>
      </w:r>
      <w:r w:rsidR="00714539">
        <w:t xml:space="preserve"> and some studies provided only</w:t>
      </w:r>
      <w:r w:rsidR="00714539" w:rsidRPr="00792CCC">
        <w:t xml:space="preserve"> 3 months of follow-up</w:t>
      </w:r>
      <w:r w:rsidR="00714539">
        <w:t>,</w:t>
      </w:r>
      <w:r w:rsidR="00714539" w:rsidRPr="00792CCC">
        <w:t xml:space="preserve"> which may be too </w:t>
      </w:r>
      <w:r w:rsidR="00714539">
        <w:t>short</w:t>
      </w:r>
      <w:r w:rsidR="00714539" w:rsidRPr="00792CCC">
        <w:t xml:space="preserve"> to evaluate the optimal impact of an intervention.</w:t>
      </w:r>
      <w:r w:rsidR="00906EC3">
        <w:fldChar w:fldCharType="begin">
          <w:fldData xml:space="preserve">PEVuZE5vdGU+PENpdGU+PEF1dGhvcj5Dcm93bGV5PC9BdXRob3I+PFllYXI+MjAyMjwvWWVhcj48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</w:fldData>
        </w:fldChar>
      </w:r>
      <w:r w:rsidR="00906EC3">
        <w:instrText xml:space="preserve"> ADDIN EN.CITE </w:instrText>
      </w:r>
      <w:r w:rsidR="00906EC3">
        <w:fldChar w:fldCharType="begin">
          <w:fldData xml:space="preserve">PEVuZE5vdGU+PENpdGU+PEF1dGhvcj5Dcm93bGV5PC9BdXRob3I+PFllYXI+MjAyMjwvWWVhcj48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</w:fldData>
        </w:fldChar>
      </w:r>
      <w:r w:rsidR="00906EC3">
        <w:instrText xml:space="preserve"> ADDIN EN.CITE.DATA </w:instrText>
      </w:r>
      <w:r w:rsidR="00906EC3">
        <w:fldChar w:fldCharType="end"/>
      </w:r>
      <w:r w:rsidR="00906EC3">
        <w:fldChar w:fldCharType="separate"/>
      </w:r>
      <w:r w:rsidR="00906EC3" w:rsidRPr="00906EC3">
        <w:rPr>
          <w:noProof/>
          <w:vertAlign w:val="superscript"/>
        </w:rPr>
        <w:t>13</w:t>
      </w:r>
      <w:r w:rsidR="00906EC3">
        <w:fldChar w:fldCharType="end"/>
      </w:r>
      <w:r w:rsidR="00EE07AE">
        <w:t xml:space="preserve"> </w:t>
      </w:r>
      <w:r w:rsidR="00264190">
        <w:t>Lack of reporting</w:t>
      </w:r>
      <w:r w:rsidR="001C1B89">
        <w:t xml:space="preserve"> may have affected </w:t>
      </w:r>
      <w:r w:rsidR="00D566E3">
        <w:t xml:space="preserve">our ability to </w:t>
      </w:r>
      <w:r w:rsidR="002B5755">
        <w:t xml:space="preserve">adequately characterize aspects of the intervention and comparator and to </w:t>
      </w:r>
      <w:r w:rsidR="00D566E3">
        <w:t xml:space="preserve">assess </w:t>
      </w:r>
      <w:r w:rsidR="007F1A35">
        <w:t>diabetes type (I or II)</w:t>
      </w:r>
      <w:r w:rsidR="002B5755">
        <w:t xml:space="preserve"> and</w:t>
      </w:r>
      <w:r w:rsidR="007F1A35">
        <w:t xml:space="preserve"> </w:t>
      </w:r>
      <w:r w:rsidR="00340C14">
        <w:t>intervention intensity</w:t>
      </w:r>
      <w:r w:rsidR="002B5755">
        <w:t xml:space="preserve">. For example, MM was broadly defined as including both adherence counseling and treatment intensification, potentially encompassing a range of intervention </w:t>
      </w:r>
      <w:r w:rsidR="0044138D">
        <w:t>activities and the crude measure of intervention intensity (</w:t>
      </w:r>
      <w:r w:rsidR="00D4017F">
        <w:t>call frequency) does not consider the quality of counseling</w:t>
      </w:r>
      <w:r w:rsidR="002B5755">
        <w:t>.</w:t>
      </w:r>
      <w:r w:rsidR="002B5755" w:rsidRPr="00792CCC">
        <w:t xml:space="preserve"> </w:t>
      </w:r>
      <w:r w:rsidR="001611DD">
        <w:t>S</w:t>
      </w:r>
      <w:r w:rsidR="001934FB">
        <w:t>everal</w:t>
      </w:r>
      <w:r w:rsidR="00232D10">
        <w:t xml:space="preserve"> (</w:t>
      </w:r>
      <w:r w:rsidR="00F9326D">
        <w:t>5</w:t>
      </w:r>
      <w:r w:rsidR="00232D10">
        <w:t xml:space="preserve"> of </w:t>
      </w:r>
      <w:r w:rsidR="00F9326D">
        <w:t>7</w:t>
      </w:r>
      <w:r w:rsidR="00232D10">
        <w:t>)</w:t>
      </w:r>
      <w:r w:rsidR="001934FB">
        <w:t xml:space="preserve"> studies with high </w:t>
      </w:r>
      <w:proofErr w:type="spellStart"/>
      <w:r w:rsidR="001934FB">
        <w:t>RoB</w:t>
      </w:r>
      <w:proofErr w:type="spellEnd"/>
      <w:r w:rsidR="001934FB">
        <w:t xml:space="preserve"> </w:t>
      </w:r>
      <w:r w:rsidR="00EC3CA8">
        <w:t>reported</w:t>
      </w:r>
      <w:r w:rsidR="001934FB">
        <w:t xml:space="preserve"> favorable outcomes</w:t>
      </w:r>
      <w:r w:rsidR="00C66DBA">
        <w:t xml:space="preserve"> </w:t>
      </w:r>
      <w:r w:rsidR="00335B83">
        <w:t>and w</w:t>
      </w:r>
      <w:r w:rsidR="00C66DBA">
        <w:t xml:space="preserve">e did not include </w:t>
      </w:r>
      <w:r w:rsidR="00CF693B">
        <w:t>them</w:t>
      </w:r>
      <w:r w:rsidR="00C66DBA">
        <w:t xml:space="preserve"> in the meta-analysis.</w:t>
      </w:r>
      <w:r w:rsidRPr="00792CCC">
        <w:t xml:space="preserve"> </w:t>
      </w:r>
      <w:r w:rsidR="002F6537">
        <w:t>A</w:t>
      </w:r>
      <w:r w:rsidR="005E2B68">
        <w:t>dditionally, t</w:t>
      </w:r>
      <w:r w:rsidR="00A14E1D">
        <w:t xml:space="preserve">here was </w:t>
      </w:r>
      <w:r w:rsidR="00757777">
        <w:t>high heterogene</w:t>
      </w:r>
      <w:r w:rsidR="002B2D99">
        <w:t>ity</w:t>
      </w:r>
      <w:r w:rsidR="008F437A">
        <w:t xml:space="preserve"> of interventions, </w:t>
      </w:r>
      <w:r w:rsidR="00CD7422">
        <w:t xml:space="preserve">which was also observed </w:t>
      </w:r>
      <w:r w:rsidR="002B2D99">
        <w:t>in the meta-analysis results</w:t>
      </w:r>
      <w:r w:rsidR="00896B10">
        <w:t xml:space="preserve">. </w:t>
      </w:r>
      <w:r w:rsidRPr="00792CCC">
        <w:t xml:space="preserve">Finally, </w:t>
      </w:r>
      <w:r w:rsidR="00056724">
        <w:t>this review did not include</w:t>
      </w:r>
      <w:r w:rsidRPr="00792CCC">
        <w:t xml:space="preserve"> observational studies </w:t>
      </w:r>
      <w:r w:rsidR="00F752C1">
        <w:t>which</w:t>
      </w:r>
      <w:r w:rsidR="000F0936">
        <w:t>, when explored,</w:t>
      </w:r>
      <w:r w:rsidR="00F752C1">
        <w:t xml:space="preserve"> may </w:t>
      </w:r>
      <w:r w:rsidR="00421E8C">
        <w:t>fill</w:t>
      </w:r>
      <w:r w:rsidRPr="00792CCC">
        <w:t xml:space="preserve"> identified evidence gaps, particularly </w:t>
      </w:r>
      <w:r w:rsidR="00F42284">
        <w:t xml:space="preserve">around </w:t>
      </w:r>
      <w:r w:rsidRPr="00792CCC">
        <w:t xml:space="preserve">harms. </w:t>
      </w:r>
      <w:r w:rsidR="00D43B9E">
        <w:t>Our review found no evidence of increased risk of harm (hypoglycemic episodes) associated with audio interventions; however, many of the included studies did not report patient safety outcomes.</w:t>
      </w:r>
    </w:p>
    <w:p w14:paraId="1E48FA1A" w14:textId="1E359E50" w:rsidR="00792CCC" w:rsidRDefault="00792CCC" w:rsidP="00F7261C">
      <w:pPr>
        <w:pStyle w:val="1-BodyText"/>
      </w:pPr>
      <w:r w:rsidRPr="00792CCC">
        <w:lastRenderedPageBreak/>
        <w:t xml:space="preserve">Future research priorities include more </w:t>
      </w:r>
      <w:r w:rsidR="001D5C95">
        <w:t xml:space="preserve">replacement </w:t>
      </w:r>
      <w:r w:rsidR="007B7117">
        <w:t>studies</w:t>
      </w:r>
      <w:r w:rsidRPr="00792CCC">
        <w:t xml:space="preserve"> </w:t>
      </w:r>
      <w:r w:rsidR="001D5C95">
        <w:t>(</w:t>
      </w:r>
      <w:r w:rsidRPr="00792CCC">
        <w:t>replacing in-person or video care with audio care</w:t>
      </w:r>
      <w:r w:rsidR="001D5C95">
        <w:t>)</w:t>
      </w:r>
      <w:r w:rsidRPr="00792CCC">
        <w:t xml:space="preserve"> to understand if audio care is truly non-inferior</w:t>
      </w:r>
      <w:r w:rsidR="00292874">
        <w:t>,</w:t>
      </w:r>
      <w:r w:rsidR="001E41E5">
        <w:t xml:space="preserve"> </w:t>
      </w:r>
      <w:r w:rsidR="003E3F17">
        <w:t xml:space="preserve">as </w:t>
      </w:r>
      <w:r w:rsidR="00393EF2">
        <w:t xml:space="preserve">was </w:t>
      </w:r>
      <w:r w:rsidR="003E3F17">
        <w:t>suggested by the</w:t>
      </w:r>
      <w:r w:rsidR="003E3F17" w:rsidRPr="00792CCC">
        <w:t xml:space="preserve"> </w:t>
      </w:r>
      <w:r w:rsidRPr="00792CCC">
        <w:t xml:space="preserve">few </w:t>
      </w:r>
      <w:r w:rsidR="00292874">
        <w:t xml:space="preserve">examples </w:t>
      </w:r>
      <w:r w:rsidRPr="00792CCC">
        <w:t xml:space="preserve">identified. </w:t>
      </w:r>
      <w:r w:rsidR="00990FC9">
        <w:t>Standardized reporting on intervention components</w:t>
      </w:r>
      <w:r w:rsidR="00CD7422">
        <w:t>,</w:t>
      </w:r>
      <w:r w:rsidR="006B3A43">
        <w:t xml:space="preserve"> </w:t>
      </w:r>
      <w:r w:rsidR="00990FC9">
        <w:t>providers</w:t>
      </w:r>
      <w:r w:rsidR="00CD7422">
        <w:t>,</w:t>
      </w:r>
      <w:r w:rsidR="00990FC9">
        <w:t xml:space="preserve"> and metrics on intervention contact </w:t>
      </w:r>
      <w:r w:rsidR="00F252B5">
        <w:t xml:space="preserve">frequency </w:t>
      </w:r>
      <w:r w:rsidR="00990FC9">
        <w:t xml:space="preserve">and duration would </w:t>
      </w:r>
      <w:r w:rsidR="008F377A">
        <w:t>improve</w:t>
      </w:r>
      <w:r w:rsidR="00C45514">
        <w:t xml:space="preserve"> </w:t>
      </w:r>
      <w:r w:rsidR="0028018D">
        <w:t>future</w:t>
      </w:r>
      <w:r w:rsidR="00060A35">
        <w:t xml:space="preserve"> </w:t>
      </w:r>
      <w:r w:rsidR="000405AC">
        <w:t>evaluation</w:t>
      </w:r>
      <w:r w:rsidR="00060A35">
        <w:t>s</w:t>
      </w:r>
      <w:r w:rsidR="000405AC">
        <w:t xml:space="preserve"> and </w:t>
      </w:r>
      <w:r w:rsidR="00311AA7">
        <w:t>facilitate</w:t>
      </w:r>
      <w:r w:rsidR="00FB26B7">
        <w:t xml:space="preserve"> </w:t>
      </w:r>
      <w:r w:rsidR="000405AC">
        <w:t xml:space="preserve">replication and expansion </w:t>
      </w:r>
      <w:r w:rsidR="00BC0036">
        <w:t>activities</w:t>
      </w:r>
      <w:r w:rsidR="000405AC">
        <w:t xml:space="preserve">. </w:t>
      </w:r>
      <w:r w:rsidR="00515D6A">
        <w:t xml:space="preserve">Higher quality studies </w:t>
      </w:r>
      <w:r w:rsidR="001F5331">
        <w:t xml:space="preserve">with low </w:t>
      </w:r>
      <w:proofErr w:type="spellStart"/>
      <w:r w:rsidR="001F5331">
        <w:t>RoB</w:t>
      </w:r>
      <w:proofErr w:type="spellEnd"/>
      <w:r w:rsidR="001F5331">
        <w:t xml:space="preserve"> </w:t>
      </w:r>
      <w:r w:rsidR="00515D6A">
        <w:t>are needed</w:t>
      </w:r>
      <w:r w:rsidR="002713BB">
        <w:t xml:space="preserve">. </w:t>
      </w:r>
      <w:r w:rsidR="000F4B9E">
        <w:t>F</w:t>
      </w:r>
      <w:r w:rsidRPr="00792CCC">
        <w:t xml:space="preserve">uture studies, particularly </w:t>
      </w:r>
      <w:r w:rsidR="004D6C1A">
        <w:t xml:space="preserve">those </w:t>
      </w:r>
      <w:r w:rsidRPr="00792CCC">
        <w:t xml:space="preserve">with </w:t>
      </w:r>
      <w:r w:rsidR="007B101B">
        <w:t>MM</w:t>
      </w:r>
      <w:r w:rsidR="003E27A8">
        <w:t xml:space="preserve"> interventions</w:t>
      </w:r>
      <w:r w:rsidRPr="00792CCC">
        <w:t xml:space="preserve">, should routinely collect </w:t>
      </w:r>
      <w:r w:rsidR="000F4B9E">
        <w:t>harms</w:t>
      </w:r>
      <w:r w:rsidR="007B101B" w:rsidRPr="00792CCC">
        <w:t xml:space="preserve"> </w:t>
      </w:r>
      <w:r w:rsidRPr="00792CCC">
        <w:t>data. Finally, more research is needed</w:t>
      </w:r>
      <w:r w:rsidR="003B116B">
        <w:t xml:space="preserve"> </w:t>
      </w:r>
      <w:r w:rsidR="007B101B">
        <w:t xml:space="preserve">on </w:t>
      </w:r>
      <w:r w:rsidR="00715EC6">
        <w:t xml:space="preserve">audio care </w:t>
      </w:r>
      <w:r w:rsidR="007565F1">
        <w:t>delivered to patients</w:t>
      </w:r>
      <w:r w:rsidR="00715EC6">
        <w:t xml:space="preserve"> </w:t>
      </w:r>
      <w:r w:rsidR="00421B41">
        <w:t>with diabetes who</w:t>
      </w:r>
      <w:r w:rsidR="00715EC6">
        <w:t xml:space="preserve"> </w:t>
      </w:r>
      <w:r w:rsidR="00897CEF">
        <w:t>are also</w:t>
      </w:r>
      <w:r w:rsidR="00715EC6">
        <w:t xml:space="preserve"> at risk of disparities</w:t>
      </w:r>
      <w:r w:rsidR="002B27E0">
        <w:t>;</w:t>
      </w:r>
      <w:r w:rsidR="009051A0">
        <w:t xml:space="preserve"> </w:t>
      </w:r>
      <w:r w:rsidR="0003120F">
        <w:t xml:space="preserve">interventions </w:t>
      </w:r>
      <w:r w:rsidR="00AF496E">
        <w:t xml:space="preserve">should be </w:t>
      </w:r>
      <w:r w:rsidR="00D55B11">
        <w:t xml:space="preserve">designed </w:t>
      </w:r>
      <w:r w:rsidR="00DE55D4">
        <w:t>incorporating</w:t>
      </w:r>
      <w:r w:rsidR="0003120F">
        <w:t xml:space="preserve"> </w:t>
      </w:r>
      <w:r w:rsidR="00B5478B">
        <w:t>input from</w:t>
      </w:r>
      <w:r w:rsidR="009575E9">
        <w:t xml:space="preserve"> </w:t>
      </w:r>
      <w:r w:rsidR="0003120F">
        <w:t xml:space="preserve">and tailored for </w:t>
      </w:r>
      <w:r w:rsidR="00886DF7">
        <w:t>th</w:t>
      </w:r>
      <w:r w:rsidR="00CD7422">
        <w:t>e</w:t>
      </w:r>
      <w:r w:rsidR="00886DF7">
        <w:t xml:space="preserve"> </w:t>
      </w:r>
      <w:r w:rsidR="0003120F">
        <w:t>target population</w:t>
      </w:r>
      <w:r w:rsidR="00886DF7">
        <w:t>.</w:t>
      </w:r>
      <w:r w:rsidR="0003120F">
        <w:t xml:space="preserve"> </w:t>
      </w:r>
      <w:r w:rsidR="00554CFE">
        <w:t>I</w:t>
      </w:r>
      <w:r w:rsidR="000C0B44">
        <w:t xml:space="preserve">ndividuals </w:t>
      </w:r>
      <w:r w:rsidR="00554CFE">
        <w:t>at risk of disparities</w:t>
      </w:r>
      <w:r w:rsidR="000C0B44">
        <w:t xml:space="preserve"> are</w:t>
      </w:r>
      <w:r w:rsidRPr="00792CCC">
        <w:t xml:space="preserve"> more likely to </w:t>
      </w:r>
      <w:r w:rsidR="00737ABB">
        <w:t xml:space="preserve">only </w:t>
      </w:r>
      <w:r w:rsidRPr="00792CCC">
        <w:t>have access to audio</w:t>
      </w:r>
      <w:r w:rsidR="007B101B">
        <w:t>-</w:t>
      </w:r>
      <w:r w:rsidRPr="00792CCC">
        <w:t xml:space="preserve">only technology </w:t>
      </w:r>
      <w:r w:rsidR="00AF568D">
        <w:t>compared</w:t>
      </w:r>
      <w:r w:rsidR="00DE454B">
        <w:t xml:space="preserve"> to</w:t>
      </w:r>
      <w:r w:rsidR="00AF568D" w:rsidRPr="00792CCC">
        <w:t xml:space="preserve"> </w:t>
      </w:r>
      <w:r w:rsidRPr="00792CCC">
        <w:t>other telehealth modalities</w:t>
      </w:r>
      <w:r w:rsidR="000B03BB">
        <w:t xml:space="preserve"> and to have</w:t>
      </w:r>
      <w:r w:rsidR="004679F2">
        <w:t xml:space="preserve"> limited access to in</w:t>
      </w:r>
      <w:r w:rsidR="007B101B">
        <w:t>-</w:t>
      </w:r>
      <w:r w:rsidR="004679F2">
        <w:t>person care</w:t>
      </w:r>
      <w:r w:rsidR="00E25A38">
        <w:t xml:space="preserve"> and</w:t>
      </w:r>
      <w:r w:rsidR="00E972A6">
        <w:t>, thus,</w:t>
      </w:r>
      <w:r w:rsidR="00E25A38">
        <w:t xml:space="preserve"> are </w:t>
      </w:r>
      <w:r w:rsidR="00AA4905">
        <w:t xml:space="preserve">a </w:t>
      </w:r>
      <w:r w:rsidR="00E25A38">
        <w:t xml:space="preserve">particularly important </w:t>
      </w:r>
      <w:r w:rsidR="00AA4905">
        <w:t xml:space="preserve">group to </w:t>
      </w:r>
      <w:r w:rsidR="00E972A6">
        <w:t xml:space="preserve">consider when designing and </w:t>
      </w:r>
      <w:r w:rsidR="00E7111A">
        <w:t>evaluating</w:t>
      </w:r>
      <w:r w:rsidR="00AA4905">
        <w:t xml:space="preserve"> </w:t>
      </w:r>
      <w:r w:rsidR="005A7C3F">
        <w:t>these</w:t>
      </w:r>
      <w:r w:rsidR="00AA4905">
        <w:t xml:space="preserve"> </w:t>
      </w:r>
      <w:r w:rsidR="00D8447B">
        <w:t>kinds</w:t>
      </w:r>
      <w:r w:rsidR="004A5C90">
        <w:t xml:space="preserve"> of</w:t>
      </w:r>
      <w:r w:rsidR="00AA4905">
        <w:t xml:space="preserve"> interventions</w:t>
      </w:r>
      <w:r w:rsidR="004679F2">
        <w:t>.</w:t>
      </w:r>
      <w:r w:rsidR="00B36D8F">
        <w:t xml:space="preserve"> </w:t>
      </w:r>
    </w:p>
    <w:p w14:paraId="0A0712A5" w14:textId="77777777" w:rsidR="00C33EC4" w:rsidRPr="00792CCC" w:rsidRDefault="00C33EC4" w:rsidP="00F7261C">
      <w:pPr>
        <w:pStyle w:val="1-BodyText"/>
      </w:pPr>
    </w:p>
    <w:p w14:paraId="440A7BFF" w14:textId="77777777" w:rsidR="0033338E" w:rsidRDefault="0033338E">
      <w:pPr>
        <w:sectPr w:rsidR="0033338E" w:rsidSect="00CB191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1C9908A" w14:textId="71110A44" w:rsidR="00CE0B9C" w:rsidRDefault="002106A0" w:rsidP="002106A0">
      <w:pPr>
        <w:pStyle w:val="Heading1"/>
        <w:rPr>
          <w:rFonts w:eastAsia="MS Mincho"/>
        </w:rPr>
      </w:pPr>
      <w:bookmarkStart w:id="20" w:name="_Toc129072134"/>
      <w:r>
        <w:rPr>
          <w:rFonts w:eastAsia="MS Mincho"/>
        </w:rPr>
        <w:lastRenderedPageBreak/>
        <w:t>References</w:t>
      </w:r>
      <w:bookmarkEnd w:id="20"/>
    </w:p>
    <w:p w14:paraId="38710699" w14:textId="77777777" w:rsidR="002F05BA" w:rsidRPr="00E12F5E" w:rsidRDefault="00906EC3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fldChar w:fldCharType="begin"/>
      </w:r>
      <w:r w:rsidRPr="00E12F5E">
        <w:rPr>
          <w:rFonts w:ascii="Times New Roman" w:hAnsi="Times New Roman" w:cs="Times New Roman"/>
          <w:sz w:val="24"/>
        </w:rPr>
        <w:instrText xml:space="preserve"> ADDIN EN.REFLIST </w:instrText>
      </w:r>
      <w:r w:rsidRPr="00E12F5E">
        <w:rPr>
          <w:rFonts w:ascii="Times New Roman" w:hAnsi="Times New Roman" w:cs="Times New Roman"/>
          <w:sz w:val="24"/>
        </w:rPr>
        <w:fldChar w:fldCharType="separate"/>
      </w:r>
      <w:r w:rsidR="002F05BA" w:rsidRPr="00E12F5E">
        <w:rPr>
          <w:rFonts w:ascii="Times New Roman" w:hAnsi="Times New Roman" w:cs="Times New Roman"/>
          <w:sz w:val="24"/>
        </w:rPr>
        <w:t>1.</w:t>
      </w:r>
      <w:r w:rsidR="002F05BA" w:rsidRPr="00E12F5E">
        <w:rPr>
          <w:rFonts w:ascii="Times New Roman" w:hAnsi="Times New Roman" w:cs="Times New Roman"/>
          <w:sz w:val="24"/>
        </w:rPr>
        <w:tab/>
        <w:t xml:space="preserve">Uniform Data System. </w:t>
      </w:r>
      <w:r w:rsidR="002F05BA" w:rsidRPr="00E12F5E">
        <w:rPr>
          <w:rFonts w:ascii="Times New Roman" w:hAnsi="Times New Roman" w:cs="Times New Roman"/>
          <w:i/>
          <w:sz w:val="24"/>
        </w:rPr>
        <w:t xml:space="preserve">HRSA Diabetes brief. </w:t>
      </w:r>
      <w:r w:rsidR="002F05BA" w:rsidRPr="00E12F5E">
        <w:rPr>
          <w:rFonts w:ascii="Times New Roman" w:hAnsi="Times New Roman" w:cs="Times New Roman"/>
          <w:sz w:val="24"/>
        </w:rPr>
        <w:t>2016.</w:t>
      </w:r>
    </w:p>
    <w:p w14:paraId="6F2C42D3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.</w:t>
      </w:r>
      <w:r w:rsidRPr="00E12F5E">
        <w:rPr>
          <w:rFonts w:ascii="Times New Roman" w:hAnsi="Times New Roman" w:cs="Times New Roman"/>
          <w:sz w:val="24"/>
        </w:rPr>
        <w:tab/>
        <w:t xml:space="preserve">Vaidya V, Gangan N, Sheehan J. Impact of cardiovascular complications among patients with Type 2 diabetes mellitus: a systematic review. </w:t>
      </w:r>
      <w:r w:rsidRPr="00E12F5E">
        <w:rPr>
          <w:rFonts w:ascii="Times New Roman" w:hAnsi="Times New Roman" w:cs="Times New Roman"/>
          <w:i/>
          <w:sz w:val="24"/>
        </w:rPr>
        <w:t xml:space="preserve">Expert Rev Pharmacoecon Outcomes Res. </w:t>
      </w:r>
      <w:r w:rsidRPr="00E12F5E">
        <w:rPr>
          <w:rFonts w:ascii="Times New Roman" w:hAnsi="Times New Roman" w:cs="Times New Roman"/>
          <w:sz w:val="24"/>
        </w:rPr>
        <w:t>2015;15(3):487-497. doi:10.1586/14737167.2015.1024661</w:t>
      </w:r>
    </w:p>
    <w:p w14:paraId="7587E3B5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.</w:t>
      </w:r>
      <w:r w:rsidRPr="00E12F5E">
        <w:rPr>
          <w:rFonts w:ascii="Times New Roman" w:hAnsi="Times New Roman" w:cs="Times New Roman"/>
          <w:sz w:val="24"/>
        </w:rPr>
        <w:tab/>
        <w:t xml:space="preserve">Wild SH, Smith FB, Lee AJ, Fowkes FG. Criteria for previously undiagnosed diabetes and risk of mortality: 15-year follow-up of the Edinburgh Artery Study cohort. </w:t>
      </w:r>
      <w:r w:rsidRPr="00E12F5E">
        <w:rPr>
          <w:rFonts w:ascii="Times New Roman" w:hAnsi="Times New Roman" w:cs="Times New Roman"/>
          <w:i/>
          <w:sz w:val="24"/>
        </w:rPr>
        <w:t xml:space="preserve">Diabet Med. </w:t>
      </w:r>
      <w:r w:rsidRPr="00E12F5E">
        <w:rPr>
          <w:rFonts w:ascii="Times New Roman" w:hAnsi="Times New Roman" w:cs="Times New Roman"/>
          <w:sz w:val="24"/>
        </w:rPr>
        <w:t>2005;22(4):490-496. doi:10.1111/j.1464-5491.2004.01433.x</w:t>
      </w:r>
    </w:p>
    <w:p w14:paraId="660B76B6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4.</w:t>
      </w:r>
      <w:r w:rsidRPr="00E12F5E">
        <w:rPr>
          <w:rFonts w:ascii="Times New Roman" w:hAnsi="Times New Roman" w:cs="Times New Roman"/>
          <w:sz w:val="24"/>
        </w:rPr>
        <w:tab/>
        <w:t xml:space="preserve">American Diabetes Association. (4) Foundations of care: education, nutrition, physical activity, smoking cessation, psychosocial care, and immunization. </w:t>
      </w:r>
      <w:r w:rsidRPr="00E12F5E">
        <w:rPr>
          <w:rFonts w:ascii="Times New Roman" w:hAnsi="Times New Roman" w:cs="Times New Roman"/>
          <w:i/>
          <w:sz w:val="24"/>
        </w:rPr>
        <w:t xml:space="preserve">Diabetes Care. </w:t>
      </w:r>
      <w:r w:rsidRPr="00E12F5E">
        <w:rPr>
          <w:rFonts w:ascii="Times New Roman" w:hAnsi="Times New Roman" w:cs="Times New Roman"/>
          <w:sz w:val="24"/>
        </w:rPr>
        <w:t>2015;38 Suppl:S20-30. doi:10.2337/dc15-S007</w:t>
      </w:r>
    </w:p>
    <w:p w14:paraId="6D0E2B90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5.</w:t>
      </w:r>
      <w:r w:rsidRPr="00E12F5E">
        <w:rPr>
          <w:rFonts w:ascii="Times New Roman" w:hAnsi="Times New Roman" w:cs="Times New Roman"/>
          <w:sz w:val="24"/>
        </w:rPr>
        <w:tab/>
        <w:t xml:space="preserve">Moreira AM, Marobin R, Escott GM, Rados DV, Silveiro SP. Telephone calls and glycemic control in type 2 diabetes: a PRISMA-compliant systematic review and meta-analysis of randomized clinical trials. </w:t>
      </w:r>
      <w:r w:rsidRPr="00E12F5E">
        <w:rPr>
          <w:rFonts w:ascii="Times New Roman" w:hAnsi="Times New Roman" w:cs="Times New Roman"/>
          <w:i/>
          <w:sz w:val="24"/>
        </w:rPr>
        <w:t xml:space="preserve">J Telemed Telecare. </w:t>
      </w:r>
      <w:r w:rsidRPr="00E12F5E">
        <w:rPr>
          <w:rFonts w:ascii="Times New Roman" w:hAnsi="Times New Roman" w:cs="Times New Roman"/>
          <w:sz w:val="24"/>
        </w:rPr>
        <w:t>2022:1357633X221102257. doi:10.1177/1357633X221102257</w:t>
      </w:r>
    </w:p>
    <w:p w14:paraId="49A7F007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6.</w:t>
      </w:r>
      <w:r w:rsidRPr="00E12F5E">
        <w:rPr>
          <w:rFonts w:ascii="Times New Roman" w:hAnsi="Times New Roman" w:cs="Times New Roman"/>
          <w:sz w:val="24"/>
        </w:rPr>
        <w:tab/>
        <w:t xml:space="preserve">Wei J, Zheng H, Wang L, Wang Q, Wei F, Bai L. Effects of telephone call intervention on cardiovascular risk factors in T2DM: a meta-analysis. </w:t>
      </w:r>
      <w:r w:rsidRPr="00E12F5E">
        <w:rPr>
          <w:rFonts w:ascii="Times New Roman" w:hAnsi="Times New Roman" w:cs="Times New Roman"/>
          <w:i/>
          <w:sz w:val="24"/>
        </w:rPr>
        <w:t xml:space="preserve">J Telemed Telecare. </w:t>
      </w:r>
      <w:r w:rsidRPr="00E12F5E">
        <w:rPr>
          <w:rFonts w:ascii="Times New Roman" w:hAnsi="Times New Roman" w:cs="Times New Roman"/>
          <w:sz w:val="24"/>
        </w:rPr>
        <w:t>2019;25(2):93-105. doi:10.1177/1357633X17745456</w:t>
      </w:r>
    </w:p>
    <w:p w14:paraId="564A935C" w14:textId="29D84306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7.</w:t>
      </w:r>
      <w:r w:rsidRPr="00E12F5E">
        <w:rPr>
          <w:rFonts w:ascii="Times New Roman" w:hAnsi="Times New Roman" w:cs="Times New Roman"/>
          <w:sz w:val="24"/>
        </w:rPr>
        <w:tab/>
        <w:t xml:space="preserve">Vogels E. Digital divide persists even as Americans with lower incomes make gains in tech adoption. June 22, 2021; </w:t>
      </w:r>
      <w:hyperlink r:id="rId12" w:history="1">
        <w:r w:rsidRPr="00E12F5E">
          <w:rPr>
            <w:rStyle w:val="Hyperlink"/>
            <w:rFonts w:ascii="Times New Roman" w:hAnsi="Times New Roman" w:cs="Times New Roman"/>
            <w:sz w:val="24"/>
          </w:rPr>
          <w:t>https://www.pewresearch.org/fact-tank/2021/06/22/digital-divide-persists-even-as-americans-with-lower-incomes-make-gains-in-tech-adoption/</w:t>
        </w:r>
      </w:hyperlink>
      <w:r w:rsidRPr="00E12F5E">
        <w:rPr>
          <w:rFonts w:ascii="Times New Roman" w:hAnsi="Times New Roman" w:cs="Times New Roman"/>
          <w:sz w:val="24"/>
        </w:rPr>
        <w:t>. Accessed July 18, 2022.</w:t>
      </w:r>
    </w:p>
    <w:p w14:paraId="5C17E517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lastRenderedPageBreak/>
        <w:t>8.</w:t>
      </w:r>
      <w:r w:rsidRPr="00E12F5E">
        <w:rPr>
          <w:rFonts w:ascii="Times New Roman" w:hAnsi="Times New Roman" w:cs="Times New Roman"/>
          <w:sz w:val="24"/>
        </w:rPr>
        <w:tab/>
        <w:t xml:space="preserve">Hossain M, Dean EB, Kaliski D. Using administrative data to examine telemedicine usage among Medicaid beneficiaries during the coronavirus disease 2019 pandemic. </w:t>
      </w:r>
      <w:r w:rsidRPr="00E12F5E">
        <w:rPr>
          <w:rFonts w:ascii="Times New Roman" w:hAnsi="Times New Roman" w:cs="Times New Roman"/>
          <w:i/>
          <w:sz w:val="24"/>
        </w:rPr>
        <w:t xml:space="preserve">Med Care. </w:t>
      </w:r>
      <w:r w:rsidRPr="00E12F5E">
        <w:rPr>
          <w:rFonts w:ascii="Times New Roman" w:hAnsi="Times New Roman" w:cs="Times New Roman"/>
          <w:sz w:val="24"/>
        </w:rPr>
        <w:t>2022;60(7):488-495. doi:10.1097/MLR.0000000000001723</w:t>
      </w:r>
    </w:p>
    <w:p w14:paraId="278EC322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9.</w:t>
      </w:r>
      <w:r w:rsidRPr="00E12F5E">
        <w:rPr>
          <w:rFonts w:ascii="Times New Roman" w:hAnsi="Times New Roman" w:cs="Times New Roman"/>
          <w:sz w:val="24"/>
        </w:rPr>
        <w:tab/>
        <w:t xml:space="preserve">Kleinman RA, Sanches M. Impacts of eliminating audio-only care on disparities in telehealth accessibility. </w:t>
      </w:r>
      <w:r w:rsidRPr="00E12F5E">
        <w:rPr>
          <w:rFonts w:ascii="Times New Roman" w:hAnsi="Times New Roman" w:cs="Times New Roman"/>
          <w:i/>
          <w:sz w:val="24"/>
        </w:rPr>
        <w:t xml:space="preserve">J Gen Intern Med. </w:t>
      </w:r>
      <w:r w:rsidRPr="00E12F5E">
        <w:rPr>
          <w:rFonts w:ascii="Times New Roman" w:hAnsi="Times New Roman" w:cs="Times New Roman"/>
          <w:sz w:val="24"/>
        </w:rPr>
        <w:t>2022;37(15):4021-4023. doi:10.1007/s11606-022-07570-w</w:t>
      </w:r>
    </w:p>
    <w:p w14:paraId="40C8944B" w14:textId="4BF1828B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0.</w:t>
      </w:r>
      <w:r w:rsidRPr="00E12F5E">
        <w:rPr>
          <w:rFonts w:ascii="Times New Roman" w:hAnsi="Times New Roman" w:cs="Times New Roman"/>
          <w:sz w:val="24"/>
        </w:rPr>
        <w:tab/>
        <w:t xml:space="preserve">Garritty C, Gartlehner G, Kamel C, et al. Cochrane rapid reviews. Interim guidance from the Cochrane Rapid Reviews Methods Group. 2020; </w:t>
      </w:r>
      <w:hyperlink r:id="rId13" w:history="1">
        <w:r w:rsidRPr="00E12F5E">
          <w:rPr>
            <w:rStyle w:val="Hyperlink"/>
            <w:rFonts w:ascii="Times New Roman" w:hAnsi="Times New Roman" w:cs="Times New Roman"/>
            <w:sz w:val="24"/>
          </w:rPr>
          <w:t>http://methods.cochrane.org/sites/methods.cochrane.org.rapidreviews/files/uploads/cochrane_rr_-_guidance-23mar2020-final.pdf</w:t>
        </w:r>
      </w:hyperlink>
      <w:r w:rsidRPr="00E12F5E">
        <w:rPr>
          <w:rFonts w:ascii="Times New Roman" w:hAnsi="Times New Roman" w:cs="Times New Roman"/>
          <w:sz w:val="24"/>
        </w:rPr>
        <w:t>.</w:t>
      </w:r>
    </w:p>
    <w:p w14:paraId="7D99B0DE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1.</w:t>
      </w:r>
      <w:r w:rsidRPr="00E12F5E">
        <w:rPr>
          <w:rFonts w:ascii="Times New Roman" w:hAnsi="Times New Roman" w:cs="Times New Roman"/>
          <w:sz w:val="24"/>
        </w:rPr>
        <w:tab/>
        <w:t xml:space="preserve">Patel S, Saavedra L, Coker-Schwimmer M, et al. Audio-only care for the management of mental health study protocol. </w:t>
      </w:r>
      <w:r w:rsidRPr="00E12F5E">
        <w:rPr>
          <w:rFonts w:ascii="Times New Roman" w:hAnsi="Times New Roman" w:cs="Times New Roman"/>
          <w:i/>
          <w:sz w:val="24"/>
        </w:rPr>
        <w:t xml:space="preserve">OSF. </w:t>
      </w:r>
      <w:r w:rsidRPr="00E12F5E">
        <w:rPr>
          <w:rFonts w:ascii="Times New Roman" w:hAnsi="Times New Roman" w:cs="Times New Roman"/>
          <w:sz w:val="24"/>
        </w:rPr>
        <w:t xml:space="preserve">2022:34. </w:t>
      </w:r>
    </w:p>
    <w:p w14:paraId="3B791A7F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2.</w:t>
      </w:r>
      <w:r w:rsidRPr="00E12F5E">
        <w:rPr>
          <w:rFonts w:ascii="Times New Roman" w:hAnsi="Times New Roman" w:cs="Times New Roman"/>
          <w:sz w:val="24"/>
        </w:rPr>
        <w:tab/>
        <w:t xml:space="preserve">Sterne JAC, Savovic J, Page MJ, et al. RoB 2: a revised tool for assessing risk of bias in randomised trials. </w:t>
      </w:r>
      <w:r w:rsidRPr="00E12F5E">
        <w:rPr>
          <w:rFonts w:ascii="Times New Roman" w:hAnsi="Times New Roman" w:cs="Times New Roman"/>
          <w:i/>
          <w:sz w:val="24"/>
        </w:rPr>
        <w:t xml:space="preserve">BMJ. </w:t>
      </w:r>
      <w:r w:rsidRPr="00E12F5E">
        <w:rPr>
          <w:rFonts w:ascii="Times New Roman" w:hAnsi="Times New Roman" w:cs="Times New Roman"/>
          <w:sz w:val="24"/>
        </w:rPr>
        <w:t>2019;366:l4898. doi:10.1136/bmj.l4898</w:t>
      </w:r>
    </w:p>
    <w:p w14:paraId="18690F64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3.</w:t>
      </w:r>
      <w:r w:rsidRPr="00E12F5E">
        <w:rPr>
          <w:rFonts w:ascii="Times New Roman" w:hAnsi="Times New Roman" w:cs="Times New Roman"/>
          <w:sz w:val="24"/>
        </w:rPr>
        <w:tab/>
        <w:t xml:space="preserve">Crowley MJ, Tarkington PE, Bosworth HB, et al. Effect of a comprehensive telehealth intervention vs telemonitoring and care coordination in patients with persistently poor type 2 diabetes control: a randomized clinical trial. </w:t>
      </w:r>
      <w:r w:rsidRPr="00E12F5E">
        <w:rPr>
          <w:rFonts w:ascii="Times New Roman" w:hAnsi="Times New Roman" w:cs="Times New Roman"/>
          <w:i/>
          <w:sz w:val="24"/>
        </w:rPr>
        <w:t xml:space="preserve">JAMA Intern Med. </w:t>
      </w:r>
      <w:r w:rsidRPr="00E12F5E">
        <w:rPr>
          <w:rFonts w:ascii="Times New Roman" w:hAnsi="Times New Roman" w:cs="Times New Roman"/>
          <w:sz w:val="24"/>
        </w:rPr>
        <w:t>2022;182(9):943-952. doi:10.1001/jamainternmed.2022.2947</w:t>
      </w:r>
    </w:p>
    <w:p w14:paraId="403C37BF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4.</w:t>
      </w:r>
      <w:r w:rsidRPr="00E12F5E">
        <w:rPr>
          <w:rFonts w:ascii="Times New Roman" w:hAnsi="Times New Roman" w:cs="Times New Roman"/>
          <w:sz w:val="24"/>
        </w:rPr>
        <w:tab/>
        <w:t xml:space="preserve">DerSimonian R, Laird N. Meta-analysis in clinical trials. </w:t>
      </w:r>
      <w:r w:rsidRPr="00E12F5E">
        <w:rPr>
          <w:rFonts w:ascii="Times New Roman" w:hAnsi="Times New Roman" w:cs="Times New Roman"/>
          <w:i/>
          <w:sz w:val="24"/>
        </w:rPr>
        <w:t xml:space="preserve">Control Clin Trials. </w:t>
      </w:r>
      <w:r w:rsidRPr="00E12F5E">
        <w:rPr>
          <w:rFonts w:ascii="Times New Roman" w:hAnsi="Times New Roman" w:cs="Times New Roman"/>
          <w:sz w:val="24"/>
        </w:rPr>
        <w:t>1986;7(3):177-188. doi:10.1016/0197-2456(86)90046-2</w:t>
      </w:r>
    </w:p>
    <w:p w14:paraId="05296AE3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5.</w:t>
      </w:r>
      <w:r w:rsidRPr="00E12F5E">
        <w:rPr>
          <w:rFonts w:ascii="Times New Roman" w:hAnsi="Times New Roman" w:cs="Times New Roman"/>
          <w:sz w:val="24"/>
        </w:rPr>
        <w:tab/>
        <w:t xml:space="preserve">Doupis J, Alexandrides T, Elisaf M, et al. Influence of supervised disease understanding and diabetes self-management on adherence to oral glucose-lowering treatment in </w:t>
      </w:r>
      <w:r w:rsidRPr="00E12F5E">
        <w:rPr>
          <w:rFonts w:ascii="Times New Roman" w:hAnsi="Times New Roman" w:cs="Times New Roman"/>
          <w:sz w:val="24"/>
        </w:rPr>
        <w:lastRenderedPageBreak/>
        <w:t xml:space="preserve">patients with type 2 diabetes. </w:t>
      </w:r>
      <w:r w:rsidRPr="00E12F5E">
        <w:rPr>
          <w:rFonts w:ascii="Times New Roman" w:hAnsi="Times New Roman" w:cs="Times New Roman"/>
          <w:i/>
          <w:sz w:val="24"/>
        </w:rPr>
        <w:t xml:space="preserve">Diabetes Ther. </w:t>
      </w:r>
      <w:r w:rsidRPr="00E12F5E">
        <w:rPr>
          <w:rFonts w:ascii="Times New Roman" w:hAnsi="Times New Roman" w:cs="Times New Roman"/>
          <w:sz w:val="24"/>
        </w:rPr>
        <w:t>2019;10(4):1407-1422. doi:10.1007/s13300-019-0648-9</w:t>
      </w:r>
    </w:p>
    <w:p w14:paraId="525CCF64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6.</w:t>
      </w:r>
      <w:r w:rsidRPr="00E12F5E">
        <w:rPr>
          <w:rFonts w:ascii="Times New Roman" w:hAnsi="Times New Roman" w:cs="Times New Roman"/>
          <w:sz w:val="24"/>
        </w:rPr>
        <w:tab/>
        <w:t xml:space="preserve">von Storch K, Graaf E, Wunderlich M, Rietz C, Polidori MC, Woopen C. Telemedicine-assisted self-management program for type 2 diabetes patients. </w:t>
      </w:r>
      <w:r w:rsidRPr="00E12F5E">
        <w:rPr>
          <w:rFonts w:ascii="Times New Roman" w:hAnsi="Times New Roman" w:cs="Times New Roman"/>
          <w:i/>
          <w:sz w:val="24"/>
        </w:rPr>
        <w:t xml:space="preserve">Diabetes Technol Ther. </w:t>
      </w:r>
      <w:r w:rsidRPr="00E12F5E">
        <w:rPr>
          <w:rFonts w:ascii="Times New Roman" w:hAnsi="Times New Roman" w:cs="Times New Roman"/>
          <w:sz w:val="24"/>
        </w:rPr>
        <w:t>2019;21(9):514-521. doi:10.1089/dia.2019.0056</w:t>
      </w:r>
    </w:p>
    <w:p w14:paraId="3CB65E12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7.</w:t>
      </w:r>
      <w:r w:rsidRPr="00E12F5E">
        <w:rPr>
          <w:rFonts w:ascii="Times New Roman" w:hAnsi="Times New Roman" w:cs="Times New Roman"/>
          <w:sz w:val="24"/>
        </w:rPr>
        <w:tab/>
        <w:t xml:space="preserve">Chamany S, Walker EA, Schechter CB, et al. Telephone intervention to improve diabetes control: a randomized trial in the New York City A1c Registry. </w:t>
      </w:r>
      <w:r w:rsidRPr="00E12F5E">
        <w:rPr>
          <w:rFonts w:ascii="Times New Roman" w:hAnsi="Times New Roman" w:cs="Times New Roman"/>
          <w:i/>
          <w:sz w:val="24"/>
        </w:rPr>
        <w:t xml:space="preserve">Am J Prev Med. </w:t>
      </w:r>
      <w:r w:rsidRPr="00E12F5E">
        <w:rPr>
          <w:rFonts w:ascii="Times New Roman" w:hAnsi="Times New Roman" w:cs="Times New Roman"/>
          <w:sz w:val="24"/>
        </w:rPr>
        <w:t>2015;49(6):832-841. doi:10.1016/j.amepre.2015.04.016</w:t>
      </w:r>
    </w:p>
    <w:p w14:paraId="26B9402D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8.</w:t>
      </w:r>
      <w:r w:rsidRPr="00E12F5E">
        <w:rPr>
          <w:rFonts w:ascii="Times New Roman" w:hAnsi="Times New Roman" w:cs="Times New Roman"/>
          <w:sz w:val="24"/>
        </w:rPr>
        <w:tab/>
        <w:t xml:space="preserve">Leichter SB, Bowman K, Adkins RA, Jelsovsky Z. Impact of remote management of diabetes via computer: the 360 study—a proof-of-concept randomized trial. </w:t>
      </w:r>
      <w:r w:rsidRPr="00E12F5E">
        <w:rPr>
          <w:rFonts w:ascii="Times New Roman" w:hAnsi="Times New Roman" w:cs="Times New Roman"/>
          <w:i/>
          <w:sz w:val="24"/>
        </w:rPr>
        <w:t xml:space="preserve">Diabetes Technol Ther. </w:t>
      </w:r>
      <w:r w:rsidRPr="00E12F5E">
        <w:rPr>
          <w:rFonts w:ascii="Times New Roman" w:hAnsi="Times New Roman" w:cs="Times New Roman"/>
          <w:sz w:val="24"/>
        </w:rPr>
        <w:t>2013;15(5):434-438. doi:10.1089/dia.2012.0323</w:t>
      </w:r>
    </w:p>
    <w:p w14:paraId="44AC442A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19.</w:t>
      </w:r>
      <w:r w:rsidRPr="00E12F5E">
        <w:rPr>
          <w:rFonts w:ascii="Times New Roman" w:hAnsi="Times New Roman" w:cs="Times New Roman"/>
          <w:sz w:val="24"/>
        </w:rPr>
        <w:tab/>
        <w:t xml:space="preserve">Peasah SK, Granitz K, Vu M, Jacob B. Effectiveness of a student pharmacist–led telephone follow-up intervention to improve hemoglobin a1c in diabetic patients. </w:t>
      </w:r>
      <w:r w:rsidRPr="00E12F5E">
        <w:rPr>
          <w:rFonts w:ascii="Times New Roman" w:hAnsi="Times New Roman" w:cs="Times New Roman"/>
          <w:i/>
          <w:sz w:val="24"/>
        </w:rPr>
        <w:t xml:space="preserve">J Pharm Pract. </w:t>
      </w:r>
      <w:r w:rsidRPr="00E12F5E">
        <w:rPr>
          <w:rFonts w:ascii="Times New Roman" w:hAnsi="Times New Roman" w:cs="Times New Roman"/>
          <w:sz w:val="24"/>
        </w:rPr>
        <w:t>2020;33(6):832-837. doi:10.1177/0897190019857409</w:t>
      </w:r>
    </w:p>
    <w:p w14:paraId="33040DFE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0.</w:t>
      </w:r>
      <w:r w:rsidRPr="00E12F5E">
        <w:rPr>
          <w:rFonts w:ascii="Times New Roman" w:hAnsi="Times New Roman" w:cs="Times New Roman"/>
          <w:sz w:val="24"/>
        </w:rPr>
        <w:tab/>
        <w:t xml:space="preserve">Nicolucci A, Cercone S, Chiriatti A, Muscas F, Gensini G. A randomized trial on home telemonitoring for the management of metabolic and cardiovascular risk in patients with type 2 diabetes. </w:t>
      </w:r>
      <w:r w:rsidRPr="00E12F5E">
        <w:rPr>
          <w:rFonts w:ascii="Times New Roman" w:hAnsi="Times New Roman" w:cs="Times New Roman"/>
          <w:i/>
          <w:sz w:val="24"/>
        </w:rPr>
        <w:t xml:space="preserve">Diabetes Technol Ther. </w:t>
      </w:r>
      <w:r w:rsidRPr="00E12F5E">
        <w:rPr>
          <w:rFonts w:ascii="Times New Roman" w:hAnsi="Times New Roman" w:cs="Times New Roman"/>
          <w:sz w:val="24"/>
        </w:rPr>
        <w:t>2015;17(8):563-570. doi:10.1089/dia.2014.0355</w:t>
      </w:r>
    </w:p>
    <w:p w14:paraId="48BA70BA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1.</w:t>
      </w:r>
      <w:r w:rsidRPr="00E12F5E">
        <w:rPr>
          <w:rFonts w:ascii="Times New Roman" w:hAnsi="Times New Roman" w:cs="Times New Roman"/>
          <w:sz w:val="24"/>
        </w:rPr>
        <w:tab/>
        <w:t xml:space="preserve">Mons U, Raum E, Krämer HU, et al. Effectiveness of a supportive telephone counseling intervention in type 2 diabetes patients: randomized controlled study. </w:t>
      </w:r>
      <w:r w:rsidRPr="00E12F5E">
        <w:rPr>
          <w:rFonts w:ascii="Times New Roman" w:hAnsi="Times New Roman" w:cs="Times New Roman"/>
          <w:i/>
          <w:sz w:val="24"/>
        </w:rPr>
        <w:t xml:space="preserve">PLoS One. </w:t>
      </w:r>
      <w:r w:rsidRPr="00E12F5E">
        <w:rPr>
          <w:rFonts w:ascii="Times New Roman" w:hAnsi="Times New Roman" w:cs="Times New Roman"/>
          <w:sz w:val="24"/>
        </w:rPr>
        <w:t>2013;8(10):e77954. doi:10.1371/journal.pone.0077954</w:t>
      </w:r>
    </w:p>
    <w:p w14:paraId="4A1E3018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2.</w:t>
      </w:r>
      <w:r w:rsidRPr="00E12F5E">
        <w:rPr>
          <w:rFonts w:ascii="Times New Roman" w:hAnsi="Times New Roman" w:cs="Times New Roman"/>
          <w:sz w:val="24"/>
        </w:rPr>
        <w:tab/>
        <w:t xml:space="preserve">McMahon GT, Fonda SJ, Gomes HE, Alexis G, Conlin PR. A randomized comparison of online- and telephone-based care management with internet training alone in adult </w:t>
      </w:r>
      <w:r w:rsidRPr="00E12F5E">
        <w:rPr>
          <w:rFonts w:ascii="Times New Roman" w:hAnsi="Times New Roman" w:cs="Times New Roman"/>
          <w:sz w:val="24"/>
        </w:rPr>
        <w:lastRenderedPageBreak/>
        <w:t xml:space="preserve">patients with poorly controlled type 2 diabetes. </w:t>
      </w:r>
      <w:r w:rsidRPr="00E12F5E">
        <w:rPr>
          <w:rFonts w:ascii="Times New Roman" w:hAnsi="Times New Roman" w:cs="Times New Roman"/>
          <w:i/>
          <w:sz w:val="24"/>
        </w:rPr>
        <w:t xml:space="preserve">Diabetes Technol Ther. </w:t>
      </w:r>
      <w:r w:rsidRPr="00E12F5E">
        <w:rPr>
          <w:rFonts w:ascii="Times New Roman" w:hAnsi="Times New Roman" w:cs="Times New Roman"/>
          <w:sz w:val="24"/>
        </w:rPr>
        <w:t>2012;14(11):1060-1067. doi:10.1089/dia.2012.0137</w:t>
      </w:r>
    </w:p>
    <w:p w14:paraId="2CB2738B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3.</w:t>
      </w:r>
      <w:r w:rsidRPr="00E12F5E">
        <w:rPr>
          <w:rFonts w:ascii="Times New Roman" w:hAnsi="Times New Roman" w:cs="Times New Roman"/>
          <w:sz w:val="24"/>
        </w:rPr>
        <w:tab/>
        <w:t xml:space="preserve">Crowley MJ, Powers BJ, Olsen MK, et al. The Cholesterol, Hypertension, And Glucose Education (CHANGE) study: results from a randomized controlled trial in African Americans with diabetes. </w:t>
      </w:r>
      <w:r w:rsidRPr="00E12F5E">
        <w:rPr>
          <w:rFonts w:ascii="Times New Roman" w:hAnsi="Times New Roman" w:cs="Times New Roman"/>
          <w:i/>
          <w:sz w:val="24"/>
        </w:rPr>
        <w:t xml:space="preserve">Am Heart J. </w:t>
      </w:r>
      <w:r w:rsidRPr="00E12F5E">
        <w:rPr>
          <w:rFonts w:ascii="Times New Roman" w:hAnsi="Times New Roman" w:cs="Times New Roman"/>
          <w:sz w:val="24"/>
        </w:rPr>
        <w:t>2013;166(1):179-186. doi:10.1016/j.ahj.2013.04.004</w:t>
      </w:r>
    </w:p>
    <w:p w14:paraId="7C65D115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4.</w:t>
      </w:r>
      <w:r w:rsidRPr="00E12F5E">
        <w:rPr>
          <w:rFonts w:ascii="Times New Roman" w:hAnsi="Times New Roman" w:cs="Times New Roman"/>
          <w:sz w:val="24"/>
        </w:rPr>
        <w:tab/>
        <w:t xml:space="preserve">Naik AD, Hundt NE, Vaughan EM, et al. Effect of telephone-delivered collaborative goal setting and behavioral activation vs enhanced usual care for depression among adults with uncontrolled diabetes: a randomized clinical trial. </w:t>
      </w:r>
      <w:r w:rsidRPr="00E12F5E">
        <w:rPr>
          <w:rFonts w:ascii="Times New Roman" w:hAnsi="Times New Roman" w:cs="Times New Roman"/>
          <w:i/>
          <w:sz w:val="24"/>
        </w:rPr>
        <w:t xml:space="preserve">JAMA Netw Open. </w:t>
      </w:r>
      <w:r w:rsidRPr="00E12F5E">
        <w:rPr>
          <w:rFonts w:ascii="Times New Roman" w:hAnsi="Times New Roman" w:cs="Times New Roman"/>
          <w:sz w:val="24"/>
        </w:rPr>
        <w:t>2019;2(8):e198634. doi:10.1001/jamanetworkopen.2019.8634</w:t>
      </w:r>
    </w:p>
    <w:p w14:paraId="5462E9CE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5.</w:t>
      </w:r>
      <w:r w:rsidRPr="00E12F5E">
        <w:rPr>
          <w:rFonts w:ascii="Times New Roman" w:hAnsi="Times New Roman" w:cs="Times New Roman"/>
          <w:sz w:val="24"/>
        </w:rPr>
        <w:tab/>
        <w:t xml:space="preserve">Lauffenburger JC, Ghazinouri R, Jan S, et al. Impact of a novel pharmacist-delivered behavioral intervention for patients with poorly-controlled diabetes: the ENhancing outcomes through Goal Assessment and Generating Engagement in Diabetes Mellitus (ENGAGE-DM) pragmatic randomized trial. </w:t>
      </w:r>
      <w:r w:rsidRPr="00E12F5E">
        <w:rPr>
          <w:rFonts w:ascii="Times New Roman" w:hAnsi="Times New Roman" w:cs="Times New Roman"/>
          <w:i/>
          <w:sz w:val="24"/>
        </w:rPr>
        <w:t xml:space="preserve">PLoS One. </w:t>
      </w:r>
      <w:r w:rsidRPr="00E12F5E">
        <w:rPr>
          <w:rFonts w:ascii="Times New Roman" w:hAnsi="Times New Roman" w:cs="Times New Roman"/>
          <w:sz w:val="24"/>
        </w:rPr>
        <w:t>2019;14(4):e0214754. doi:10.1371/journal.pone.0214754</w:t>
      </w:r>
    </w:p>
    <w:p w14:paraId="782EAB2B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6.</w:t>
      </w:r>
      <w:r w:rsidRPr="00E12F5E">
        <w:rPr>
          <w:rFonts w:ascii="Times New Roman" w:hAnsi="Times New Roman" w:cs="Times New Roman"/>
          <w:sz w:val="24"/>
        </w:rPr>
        <w:tab/>
        <w:t xml:space="preserve">O'Neil PM, Miller-Kovach K, Tuerk PW, et al. Randomized controlled trial of a nationally available weight control program tailored for adults with type 2 diabetes. </w:t>
      </w:r>
      <w:r w:rsidRPr="00E12F5E">
        <w:rPr>
          <w:rFonts w:ascii="Times New Roman" w:hAnsi="Times New Roman" w:cs="Times New Roman"/>
          <w:i/>
          <w:sz w:val="24"/>
        </w:rPr>
        <w:t xml:space="preserve">Obesity (Silver Spring). </w:t>
      </w:r>
      <w:r w:rsidRPr="00E12F5E">
        <w:rPr>
          <w:rFonts w:ascii="Times New Roman" w:hAnsi="Times New Roman" w:cs="Times New Roman"/>
          <w:sz w:val="24"/>
        </w:rPr>
        <w:t>2016;24(11):2269-2277. doi:10.1002/oby.21616</w:t>
      </w:r>
    </w:p>
    <w:p w14:paraId="7D7FAE92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7.</w:t>
      </w:r>
      <w:r w:rsidRPr="00E12F5E">
        <w:rPr>
          <w:rFonts w:ascii="Times New Roman" w:hAnsi="Times New Roman" w:cs="Times New Roman"/>
          <w:sz w:val="24"/>
        </w:rPr>
        <w:tab/>
        <w:t xml:space="preserve">Karhula T, Vuorinen AL, Rääpysjärvi K, et al. Telemonitoring and mobile phone-based health coaching among finnish diabetic and heart disease patients: randomized controlled trial. </w:t>
      </w:r>
      <w:r w:rsidRPr="00E12F5E">
        <w:rPr>
          <w:rFonts w:ascii="Times New Roman" w:hAnsi="Times New Roman" w:cs="Times New Roman"/>
          <w:i/>
          <w:sz w:val="24"/>
        </w:rPr>
        <w:t xml:space="preserve">J Med Internet Res. </w:t>
      </w:r>
      <w:r w:rsidRPr="00E12F5E">
        <w:rPr>
          <w:rFonts w:ascii="Times New Roman" w:hAnsi="Times New Roman" w:cs="Times New Roman"/>
          <w:sz w:val="24"/>
        </w:rPr>
        <w:t>2015;17(6):e153. doi:10.2196/jmir.4059</w:t>
      </w:r>
    </w:p>
    <w:p w14:paraId="750ADFE1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8.</w:t>
      </w:r>
      <w:r w:rsidRPr="00E12F5E">
        <w:rPr>
          <w:rFonts w:ascii="Times New Roman" w:hAnsi="Times New Roman" w:cs="Times New Roman"/>
          <w:sz w:val="24"/>
        </w:rPr>
        <w:tab/>
        <w:t xml:space="preserve">Varney JE, Weiland TJ, Inder WJ, Jelinek GA. Effect of hospital-based telephone coaching on glycaemic control and adherence to management guidelines in type 2 </w:t>
      </w:r>
      <w:r w:rsidRPr="00E12F5E">
        <w:rPr>
          <w:rFonts w:ascii="Times New Roman" w:hAnsi="Times New Roman" w:cs="Times New Roman"/>
          <w:sz w:val="24"/>
        </w:rPr>
        <w:lastRenderedPageBreak/>
        <w:t xml:space="preserve">diabetes, a randomised controlled trial. </w:t>
      </w:r>
      <w:r w:rsidRPr="00E12F5E">
        <w:rPr>
          <w:rFonts w:ascii="Times New Roman" w:hAnsi="Times New Roman" w:cs="Times New Roman"/>
          <w:i/>
          <w:sz w:val="24"/>
        </w:rPr>
        <w:t xml:space="preserve">Intern Med J. </w:t>
      </w:r>
      <w:r w:rsidRPr="00E12F5E">
        <w:rPr>
          <w:rFonts w:ascii="Times New Roman" w:hAnsi="Times New Roman" w:cs="Times New Roman"/>
          <w:sz w:val="24"/>
        </w:rPr>
        <w:t>2014;44(9):890-897. doi:10.1111/imj.12515</w:t>
      </w:r>
    </w:p>
    <w:p w14:paraId="5173BF45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29.</w:t>
      </w:r>
      <w:r w:rsidRPr="00E12F5E">
        <w:rPr>
          <w:rFonts w:ascii="Times New Roman" w:hAnsi="Times New Roman" w:cs="Times New Roman"/>
          <w:sz w:val="24"/>
        </w:rPr>
        <w:tab/>
        <w:t xml:space="preserve">Eakin EG, Winkler EA, Dunstan DW, et al. Living well with diabetes: 24-month outcomes from a randomized trial of telephone-delivered weight loss and physical activity intervention to improve glycemic control. </w:t>
      </w:r>
      <w:r w:rsidRPr="00E12F5E">
        <w:rPr>
          <w:rFonts w:ascii="Times New Roman" w:hAnsi="Times New Roman" w:cs="Times New Roman"/>
          <w:i/>
          <w:sz w:val="24"/>
        </w:rPr>
        <w:t xml:space="preserve">Diabetes Care. </w:t>
      </w:r>
      <w:r w:rsidRPr="00E12F5E">
        <w:rPr>
          <w:rFonts w:ascii="Times New Roman" w:hAnsi="Times New Roman" w:cs="Times New Roman"/>
          <w:sz w:val="24"/>
        </w:rPr>
        <w:t>2014;37(8):2177-2185. doi:10.2337/dc13-2427</w:t>
      </w:r>
    </w:p>
    <w:p w14:paraId="00E28894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0.</w:t>
      </w:r>
      <w:r w:rsidRPr="00E12F5E">
        <w:rPr>
          <w:rFonts w:ascii="Times New Roman" w:hAnsi="Times New Roman" w:cs="Times New Roman"/>
          <w:sz w:val="24"/>
        </w:rPr>
        <w:tab/>
        <w:t xml:space="preserve">Van Dyck D, De Greef K, Deforche B, et al. The relationship between changes in steps/day and health outcomes after a pedometer-based physical activity intervention with telephone support in type 2 diabetes patients. </w:t>
      </w:r>
      <w:r w:rsidRPr="00E12F5E">
        <w:rPr>
          <w:rFonts w:ascii="Times New Roman" w:hAnsi="Times New Roman" w:cs="Times New Roman"/>
          <w:i/>
          <w:sz w:val="24"/>
        </w:rPr>
        <w:t xml:space="preserve">Health Educ Res. </w:t>
      </w:r>
      <w:r w:rsidRPr="00E12F5E">
        <w:rPr>
          <w:rFonts w:ascii="Times New Roman" w:hAnsi="Times New Roman" w:cs="Times New Roman"/>
          <w:sz w:val="24"/>
        </w:rPr>
        <w:t>2013;28(3):539-545. doi:10.1093/her/cyt038</w:t>
      </w:r>
    </w:p>
    <w:p w14:paraId="642847A8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1.</w:t>
      </w:r>
      <w:r w:rsidRPr="00E12F5E">
        <w:rPr>
          <w:rFonts w:ascii="Times New Roman" w:hAnsi="Times New Roman" w:cs="Times New Roman"/>
          <w:sz w:val="24"/>
        </w:rPr>
        <w:tab/>
        <w:t xml:space="preserve">Patja K, Absetz P, Auvinen A, et al. Health coaching by telephony to support self-care in chronic diseases: clinical outcomes from the TERVA randomized controlled trial. </w:t>
      </w:r>
      <w:r w:rsidRPr="00E12F5E">
        <w:rPr>
          <w:rFonts w:ascii="Times New Roman" w:hAnsi="Times New Roman" w:cs="Times New Roman"/>
          <w:i/>
          <w:sz w:val="24"/>
        </w:rPr>
        <w:t xml:space="preserve">BMC Health Serv Res. </w:t>
      </w:r>
      <w:r w:rsidRPr="00E12F5E">
        <w:rPr>
          <w:rFonts w:ascii="Times New Roman" w:hAnsi="Times New Roman" w:cs="Times New Roman"/>
          <w:sz w:val="24"/>
        </w:rPr>
        <w:t>2012;12:147. doi:10.1186/1472-6963-12-147</w:t>
      </w:r>
    </w:p>
    <w:p w14:paraId="6EC6BE86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2.</w:t>
      </w:r>
      <w:r w:rsidRPr="00E12F5E">
        <w:rPr>
          <w:rFonts w:ascii="Times New Roman" w:hAnsi="Times New Roman" w:cs="Times New Roman"/>
          <w:sz w:val="24"/>
        </w:rPr>
        <w:tab/>
        <w:t xml:space="preserve">Baron JS, Hirani S, Newman SP. A randomised, controlled trial of the effects of a mobile telehealth intervention on clinical and patient-reported outcomes in people with poorly controlled diabetes. </w:t>
      </w:r>
      <w:r w:rsidRPr="00E12F5E">
        <w:rPr>
          <w:rFonts w:ascii="Times New Roman" w:hAnsi="Times New Roman" w:cs="Times New Roman"/>
          <w:i/>
          <w:sz w:val="24"/>
        </w:rPr>
        <w:t xml:space="preserve">J Telemed Telecare. </w:t>
      </w:r>
      <w:r w:rsidRPr="00E12F5E">
        <w:rPr>
          <w:rFonts w:ascii="Times New Roman" w:hAnsi="Times New Roman" w:cs="Times New Roman"/>
          <w:sz w:val="24"/>
        </w:rPr>
        <w:t>2017;23(2):207-216. doi:10.1177/1357633x16631628</w:t>
      </w:r>
    </w:p>
    <w:p w14:paraId="710F8C1E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3.</w:t>
      </w:r>
      <w:r w:rsidRPr="00E12F5E">
        <w:rPr>
          <w:rFonts w:ascii="Times New Roman" w:hAnsi="Times New Roman" w:cs="Times New Roman"/>
          <w:sz w:val="24"/>
        </w:rPr>
        <w:tab/>
        <w:t xml:space="preserve">Gudban N, Yehuda I, Nasir W, Soboh S, Tamir S, Blum A. Effect of telemedicine dietary intervention for endothelial function in patients with type 2 diabetes mellitus on mediterranean diet. </w:t>
      </w:r>
      <w:r w:rsidRPr="00E12F5E">
        <w:rPr>
          <w:rFonts w:ascii="Times New Roman" w:hAnsi="Times New Roman" w:cs="Times New Roman"/>
          <w:i/>
          <w:sz w:val="24"/>
        </w:rPr>
        <w:t xml:space="preserve">Isr Med Assoc J. </w:t>
      </w:r>
      <w:r w:rsidRPr="00E12F5E">
        <w:rPr>
          <w:rFonts w:ascii="Times New Roman" w:hAnsi="Times New Roman" w:cs="Times New Roman"/>
          <w:sz w:val="24"/>
        </w:rPr>
        <w:t xml:space="preserve">2021;23(2):89-93. </w:t>
      </w:r>
    </w:p>
    <w:p w14:paraId="00D7AAE5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4.</w:t>
      </w:r>
      <w:r w:rsidRPr="00E12F5E">
        <w:rPr>
          <w:rFonts w:ascii="Times New Roman" w:hAnsi="Times New Roman" w:cs="Times New Roman"/>
          <w:sz w:val="24"/>
        </w:rPr>
        <w:tab/>
        <w:t xml:space="preserve">O'Connor PJ, Schmittdiel JA, Pathak RD, et al. Randomized trial of telephone outreach to improve medication adherence and metabolic control in adults with diabetes. </w:t>
      </w:r>
      <w:r w:rsidRPr="00E12F5E">
        <w:rPr>
          <w:rFonts w:ascii="Times New Roman" w:hAnsi="Times New Roman" w:cs="Times New Roman"/>
          <w:i/>
          <w:sz w:val="24"/>
        </w:rPr>
        <w:t xml:space="preserve">Diabetes Care. </w:t>
      </w:r>
      <w:r w:rsidRPr="00E12F5E">
        <w:rPr>
          <w:rFonts w:ascii="Times New Roman" w:hAnsi="Times New Roman" w:cs="Times New Roman"/>
          <w:sz w:val="24"/>
        </w:rPr>
        <w:t>2014;37(12):3317-3324. doi:10.2337/dc14-0596</w:t>
      </w:r>
    </w:p>
    <w:p w14:paraId="035E05D3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lastRenderedPageBreak/>
        <w:t>35.</w:t>
      </w:r>
      <w:r w:rsidRPr="00E12F5E">
        <w:rPr>
          <w:rFonts w:ascii="Times New Roman" w:hAnsi="Times New Roman" w:cs="Times New Roman"/>
          <w:sz w:val="24"/>
        </w:rPr>
        <w:tab/>
        <w:t xml:space="preserve">Crowley MJ, Edelman D, McAndrew AT, et al. Practical telemedicine for veterans with persistently poor diabetes control: a randomized pilot trial. </w:t>
      </w:r>
      <w:r w:rsidRPr="00E12F5E">
        <w:rPr>
          <w:rFonts w:ascii="Times New Roman" w:hAnsi="Times New Roman" w:cs="Times New Roman"/>
          <w:i/>
          <w:sz w:val="24"/>
        </w:rPr>
        <w:t xml:space="preserve">Telemed J E Health. </w:t>
      </w:r>
      <w:r w:rsidRPr="00E12F5E">
        <w:rPr>
          <w:rFonts w:ascii="Times New Roman" w:hAnsi="Times New Roman" w:cs="Times New Roman"/>
          <w:sz w:val="24"/>
        </w:rPr>
        <w:t>2016;22(5):376-384. doi:10.1089/tmj.2015.0145</w:t>
      </w:r>
    </w:p>
    <w:p w14:paraId="3436997F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6.</w:t>
      </w:r>
      <w:r w:rsidRPr="00E12F5E">
        <w:rPr>
          <w:rFonts w:ascii="Times New Roman" w:hAnsi="Times New Roman" w:cs="Times New Roman"/>
          <w:sz w:val="24"/>
        </w:rPr>
        <w:tab/>
        <w:t xml:space="preserve">Levy N, Moynihan V, Nilo A, et al. The Mobile Insulin Titration Intervention (MITI) for Insulin adjustment in an urban, low-income population: randomized controlled trial. </w:t>
      </w:r>
      <w:r w:rsidRPr="00E12F5E">
        <w:rPr>
          <w:rFonts w:ascii="Times New Roman" w:hAnsi="Times New Roman" w:cs="Times New Roman"/>
          <w:i/>
          <w:sz w:val="24"/>
        </w:rPr>
        <w:t xml:space="preserve">J Med Internet Res. </w:t>
      </w:r>
      <w:r w:rsidRPr="00E12F5E">
        <w:rPr>
          <w:rFonts w:ascii="Times New Roman" w:hAnsi="Times New Roman" w:cs="Times New Roman"/>
          <w:sz w:val="24"/>
        </w:rPr>
        <w:t>2015;17(7):e180. doi:10.2196/jmir.4716</w:t>
      </w:r>
    </w:p>
    <w:p w14:paraId="537661A0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7.</w:t>
      </w:r>
      <w:r w:rsidRPr="00E12F5E">
        <w:rPr>
          <w:rFonts w:ascii="Times New Roman" w:hAnsi="Times New Roman" w:cs="Times New Roman"/>
          <w:sz w:val="24"/>
        </w:rPr>
        <w:tab/>
        <w:t xml:space="preserve">Schechter CB, Walker EA, Ortega FM, Chamany S, Silver LD. Costs and effects of a telephonic diabetes self-management support intervention using health educators. </w:t>
      </w:r>
      <w:r w:rsidRPr="00E12F5E">
        <w:rPr>
          <w:rFonts w:ascii="Times New Roman" w:hAnsi="Times New Roman" w:cs="Times New Roman"/>
          <w:i/>
          <w:sz w:val="24"/>
        </w:rPr>
        <w:t xml:space="preserve">J Diabetes Complications. </w:t>
      </w:r>
      <w:r w:rsidRPr="00E12F5E">
        <w:rPr>
          <w:rFonts w:ascii="Times New Roman" w:hAnsi="Times New Roman" w:cs="Times New Roman"/>
          <w:sz w:val="24"/>
        </w:rPr>
        <w:t>2016;30(2):300-305. doi:10.1016/j.jdiacomp.2015.11.017</w:t>
      </w:r>
    </w:p>
    <w:p w14:paraId="2ADAE731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8.</w:t>
      </w:r>
      <w:r w:rsidRPr="00E12F5E">
        <w:rPr>
          <w:rFonts w:ascii="Times New Roman" w:hAnsi="Times New Roman" w:cs="Times New Roman"/>
          <w:sz w:val="24"/>
        </w:rPr>
        <w:tab/>
        <w:t xml:space="preserve">Ehde DM, Elzea JL, Verrall AM, Gibbons LE, Smith AE, Amtmann D. Efficacy of a telephone-delivered self-management intervention for persons with multiple sclerosis: a randomized controlled trial with a one-year follow-up. </w:t>
      </w:r>
      <w:r w:rsidRPr="00E12F5E">
        <w:rPr>
          <w:rFonts w:ascii="Times New Roman" w:hAnsi="Times New Roman" w:cs="Times New Roman"/>
          <w:i/>
          <w:sz w:val="24"/>
        </w:rPr>
        <w:t xml:space="preserve">Arch Phys Med Rehabil. </w:t>
      </w:r>
      <w:r w:rsidRPr="00E12F5E">
        <w:rPr>
          <w:rFonts w:ascii="Times New Roman" w:hAnsi="Times New Roman" w:cs="Times New Roman"/>
          <w:sz w:val="24"/>
        </w:rPr>
        <w:t>2015;96(11):1945-1958.e1942. doi:10.1016/j.apmr.2015.07.015</w:t>
      </w:r>
    </w:p>
    <w:p w14:paraId="201B82E7" w14:textId="25771239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39.</w:t>
      </w:r>
      <w:r w:rsidRPr="00E12F5E">
        <w:rPr>
          <w:rFonts w:ascii="Times New Roman" w:hAnsi="Times New Roman" w:cs="Times New Roman"/>
          <w:sz w:val="24"/>
        </w:rPr>
        <w:tab/>
        <w:t xml:space="preserve">United Nations Development Programme. Human Development Index (HDI). 2022; </w:t>
      </w:r>
      <w:hyperlink r:id="rId14" w:anchor="/indicies/HDI" w:history="1">
        <w:r w:rsidRPr="00E12F5E">
          <w:rPr>
            <w:rStyle w:val="Hyperlink"/>
            <w:rFonts w:ascii="Times New Roman" w:hAnsi="Times New Roman" w:cs="Times New Roman"/>
            <w:sz w:val="24"/>
          </w:rPr>
          <w:t>https://hdr.undp.org/data-center/human-development-index#/indicies/HDI</w:t>
        </w:r>
      </w:hyperlink>
      <w:r w:rsidRPr="00E12F5E">
        <w:rPr>
          <w:rFonts w:ascii="Times New Roman" w:hAnsi="Times New Roman" w:cs="Times New Roman"/>
          <w:sz w:val="24"/>
        </w:rPr>
        <w:t>. Accessed July 18, 2022.</w:t>
      </w:r>
    </w:p>
    <w:p w14:paraId="07DF0596" w14:textId="77777777" w:rsidR="002F05BA" w:rsidRPr="00E12F5E" w:rsidRDefault="002F05BA" w:rsidP="00E12F5E">
      <w:pPr>
        <w:pStyle w:val="EndNoteBibliography"/>
        <w:spacing w:line="480" w:lineRule="auto"/>
        <w:rPr>
          <w:rFonts w:ascii="Times New Roman" w:hAnsi="Times New Roman" w:cs="Times New Roman"/>
          <w:sz w:val="24"/>
        </w:rPr>
      </w:pPr>
      <w:r w:rsidRPr="00E12F5E">
        <w:rPr>
          <w:rFonts w:ascii="Times New Roman" w:hAnsi="Times New Roman" w:cs="Times New Roman"/>
          <w:sz w:val="24"/>
        </w:rPr>
        <w:t>40.</w:t>
      </w:r>
      <w:r w:rsidRPr="00E12F5E">
        <w:rPr>
          <w:rFonts w:ascii="Times New Roman" w:hAnsi="Times New Roman" w:cs="Times New Roman"/>
          <w:sz w:val="24"/>
        </w:rPr>
        <w:tab/>
        <w:t xml:space="preserve">Eldridge S, Campbell MK, Campbell MJ, et al. Revised cochrane risk of bias tool for randomized trials (RoB 2): additional considerations for cluster-randomized trials (RoB 2 CRT). 2020. </w:t>
      </w:r>
    </w:p>
    <w:p w14:paraId="3244FB05" w14:textId="5A79A5EB" w:rsidR="00906EC3" w:rsidRPr="002106A0" w:rsidRDefault="00906EC3" w:rsidP="00F7261C">
      <w:pPr>
        <w:pStyle w:val="1-References"/>
      </w:pPr>
      <w:r w:rsidRPr="00E12F5E">
        <w:fldChar w:fldCharType="end"/>
      </w:r>
    </w:p>
    <w:p w14:paraId="0C3C34F4" w14:textId="11EA5A4C" w:rsidR="00906EC3" w:rsidRDefault="00906EC3" w:rsidP="007B0388">
      <w:pPr>
        <w:keepNext/>
        <w:keepLines/>
        <w:spacing w:before="240" w:after="120"/>
        <w:outlineLvl w:val="0"/>
      </w:pPr>
    </w:p>
    <w:sectPr w:rsidR="00906EC3" w:rsidSect="007B0388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FACEB2" w14:textId="77777777" w:rsidR="00527743" w:rsidRDefault="00527743" w:rsidP="001F4986">
      <w:r>
        <w:separator/>
      </w:r>
    </w:p>
  </w:endnote>
  <w:endnote w:type="continuationSeparator" w:id="0">
    <w:p w14:paraId="736AB4AD" w14:textId="77777777" w:rsidR="00527743" w:rsidRDefault="00527743" w:rsidP="001F4986">
      <w:r>
        <w:continuationSeparator/>
      </w:r>
    </w:p>
  </w:endnote>
  <w:endnote w:type="continuationNotice" w:id="1">
    <w:p w14:paraId="6D4C1CA9" w14:textId="77777777" w:rsidR="00527743" w:rsidRDefault="0052774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tone Sans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erif CJK SC">
    <w:altName w:val="Calibri"/>
    <w:charset w:val="01"/>
    <w:family w:val="auto"/>
    <w:pitch w:val="variable"/>
  </w:font>
  <w:font w:name="Lohit Devanagari">
    <w:altName w:val="Cambria"/>
    <w:panose1 w:val="00000000000000000000"/>
    <w:charset w:val="00"/>
    <w:family w:val="roman"/>
    <w:notTrueType/>
    <w:pitch w:val="default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195101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542015" w14:textId="5658BEF5" w:rsidR="00CB1915" w:rsidRDefault="00CB1915" w:rsidP="00CB191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252299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6A33E3" w14:textId="77777777" w:rsidR="00FC4D39" w:rsidRDefault="007707D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3E726D" w14:textId="77777777" w:rsidR="00527743" w:rsidRDefault="00527743" w:rsidP="001F4986">
      <w:r>
        <w:separator/>
      </w:r>
    </w:p>
  </w:footnote>
  <w:footnote w:type="continuationSeparator" w:id="0">
    <w:p w14:paraId="7908B92F" w14:textId="77777777" w:rsidR="00527743" w:rsidRDefault="00527743" w:rsidP="001F4986">
      <w:r>
        <w:continuationSeparator/>
      </w:r>
    </w:p>
  </w:footnote>
  <w:footnote w:type="continuationNotice" w:id="1">
    <w:p w14:paraId="6B4FEB73" w14:textId="77777777" w:rsidR="00527743" w:rsidRDefault="0052774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F427C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C905F9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0DCB00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DE686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41CB48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67A83C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622A35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F20B5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BA4268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4E03E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4167AF3"/>
    <w:multiLevelType w:val="hybridMultilevel"/>
    <w:tmpl w:val="2870A8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17932019"/>
    <w:multiLevelType w:val="hybridMultilevel"/>
    <w:tmpl w:val="6E40E6D4"/>
    <w:lvl w:ilvl="0" w:tplc="0E82F2C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81030B"/>
    <w:multiLevelType w:val="hybridMultilevel"/>
    <w:tmpl w:val="B20AA7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DA57D70"/>
    <w:multiLevelType w:val="hybridMultilevel"/>
    <w:tmpl w:val="FA9CE88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3F80E91"/>
    <w:multiLevelType w:val="hybridMultilevel"/>
    <w:tmpl w:val="12187F28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5" w15:restartNumberingAfterBreak="0">
    <w:nsid w:val="2579520C"/>
    <w:multiLevelType w:val="hybridMultilevel"/>
    <w:tmpl w:val="20E673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60B2F5E"/>
    <w:multiLevelType w:val="hybridMultilevel"/>
    <w:tmpl w:val="33CA2412"/>
    <w:lvl w:ilvl="0" w:tplc="645ED00C">
      <w:start w:val="1"/>
      <w:numFmt w:val="bullet"/>
      <w:pStyle w:val="Table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8C303D2"/>
    <w:multiLevelType w:val="hybridMultilevel"/>
    <w:tmpl w:val="9872F21E"/>
    <w:lvl w:ilvl="0" w:tplc="27E26E9A">
      <w:start w:val="1"/>
      <w:numFmt w:val="bullet"/>
      <w:pStyle w:val="SummaryBoxBullet"/>
      <w:lvlText w:val=""/>
      <w:lvlJc w:val="left"/>
      <w:pPr>
        <w:ind w:left="720" w:hanging="360"/>
      </w:pPr>
      <w:rPr>
        <w:rFonts w:ascii="Wingdings 3" w:hAnsi="Wingdings 3" w:hint="default"/>
        <w:sz w:val="20"/>
        <w:szCs w:val="20"/>
      </w:rPr>
    </w:lvl>
    <w:lvl w:ilvl="1" w:tplc="5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667D48"/>
    <w:multiLevelType w:val="hybridMultilevel"/>
    <w:tmpl w:val="298C26F4"/>
    <w:lvl w:ilvl="0" w:tplc="A8E0256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C0773D"/>
    <w:multiLevelType w:val="hybridMultilevel"/>
    <w:tmpl w:val="C21C3B7E"/>
    <w:lvl w:ilvl="0" w:tplc="C2CC89B0">
      <w:numFmt w:val="bullet"/>
      <w:lvlText w:val=""/>
      <w:lvlJc w:val="left"/>
      <w:pPr>
        <w:ind w:left="510" w:hanging="360"/>
      </w:pPr>
      <w:rPr>
        <w:rFonts w:ascii="Wingdings" w:eastAsia="MS Mincho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2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70" w:hanging="360"/>
      </w:pPr>
      <w:rPr>
        <w:rFonts w:ascii="Wingdings" w:hAnsi="Wingdings" w:hint="default"/>
      </w:rPr>
    </w:lvl>
  </w:abstractNum>
  <w:abstractNum w:abstractNumId="20" w15:restartNumberingAfterBreak="0">
    <w:nsid w:val="47D617C0"/>
    <w:multiLevelType w:val="hybridMultilevel"/>
    <w:tmpl w:val="9EC8D898"/>
    <w:lvl w:ilvl="0" w:tplc="BC70BA54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E00B6C"/>
    <w:multiLevelType w:val="hybridMultilevel"/>
    <w:tmpl w:val="9C7CD478"/>
    <w:lvl w:ilvl="0" w:tplc="A76E9AC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E276FA"/>
    <w:multiLevelType w:val="hybridMultilevel"/>
    <w:tmpl w:val="D19E1C98"/>
    <w:lvl w:ilvl="0" w:tplc="CBC853F8">
      <w:numFmt w:val="bullet"/>
      <w:lvlText w:val=""/>
      <w:lvlJc w:val="left"/>
      <w:pPr>
        <w:ind w:left="36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70D6137"/>
    <w:multiLevelType w:val="hybridMultilevel"/>
    <w:tmpl w:val="46189A12"/>
    <w:lvl w:ilvl="0" w:tplc="2118005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87F4EBB"/>
    <w:multiLevelType w:val="hybridMultilevel"/>
    <w:tmpl w:val="320EAEB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73CE07F9"/>
    <w:multiLevelType w:val="hybridMultilevel"/>
    <w:tmpl w:val="249AA6E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48C0004"/>
    <w:multiLevelType w:val="hybridMultilevel"/>
    <w:tmpl w:val="4D24E59E"/>
    <w:lvl w:ilvl="0" w:tplc="93523C06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927735900">
    <w:abstractNumId w:val="22"/>
  </w:num>
  <w:num w:numId="2" w16cid:durableId="1180042154">
    <w:abstractNumId w:val="13"/>
  </w:num>
  <w:num w:numId="3" w16cid:durableId="1587227652">
    <w:abstractNumId w:val="12"/>
  </w:num>
  <w:num w:numId="4" w16cid:durableId="1934893475">
    <w:abstractNumId w:val="11"/>
  </w:num>
  <w:num w:numId="5" w16cid:durableId="574365695">
    <w:abstractNumId w:val="25"/>
  </w:num>
  <w:num w:numId="6" w16cid:durableId="600795793">
    <w:abstractNumId w:val="14"/>
  </w:num>
  <w:num w:numId="7" w16cid:durableId="74598425">
    <w:abstractNumId w:val="18"/>
  </w:num>
  <w:num w:numId="8" w16cid:durableId="1325813530">
    <w:abstractNumId w:val="23"/>
  </w:num>
  <w:num w:numId="9" w16cid:durableId="516624643">
    <w:abstractNumId w:val="21"/>
  </w:num>
  <w:num w:numId="10" w16cid:durableId="278024716">
    <w:abstractNumId w:val="20"/>
  </w:num>
  <w:num w:numId="11" w16cid:durableId="570583092">
    <w:abstractNumId w:val="19"/>
  </w:num>
  <w:num w:numId="12" w16cid:durableId="107180530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435323446">
    <w:abstractNumId w:val="17"/>
  </w:num>
  <w:num w:numId="14" w16cid:durableId="2022200447">
    <w:abstractNumId w:val="16"/>
  </w:num>
  <w:num w:numId="15" w16cid:durableId="2036804742">
    <w:abstractNumId w:val="24"/>
  </w:num>
  <w:num w:numId="16" w16cid:durableId="559751619">
    <w:abstractNumId w:val="26"/>
  </w:num>
  <w:num w:numId="17" w16cid:durableId="409231757">
    <w:abstractNumId w:val="17"/>
  </w:num>
  <w:num w:numId="18" w16cid:durableId="567886232">
    <w:abstractNumId w:val="16"/>
  </w:num>
  <w:num w:numId="19" w16cid:durableId="1842508120">
    <w:abstractNumId w:val="9"/>
  </w:num>
  <w:num w:numId="20" w16cid:durableId="506679464">
    <w:abstractNumId w:val="7"/>
  </w:num>
  <w:num w:numId="21" w16cid:durableId="2084644408">
    <w:abstractNumId w:val="6"/>
  </w:num>
  <w:num w:numId="22" w16cid:durableId="1666401355">
    <w:abstractNumId w:val="5"/>
  </w:num>
  <w:num w:numId="23" w16cid:durableId="947397580">
    <w:abstractNumId w:val="4"/>
  </w:num>
  <w:num w:numId="24" w16cid:durableId="2109230916">
    <w:abstractNumId w:val="8"/>
  </w:num>
  <w:num w:numId="25" w16cid:durableId="390470557">
    <w:abstractNumId w:val="3"/>
  </w:num>
  <w:num w:numId="26" w16cid:durableId="2048215698">
    <w:abstractNumId w:val="2"/>
  </w:num>
  <w:num w:numId="27" w16cid:durableId="319847802">
    <w:abstractNumId w:val="1"/>
  </w:num>
  <w:num w:numId="28" w16cid:durableId="46270584">
    <w:abstractNumId w:val="0"/>
  </w:num>
  <w:num w:numId="29" w16cid:durableId="12241008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efaultTableStyle w:val="AHRQ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_DOI_no_periods_in_journal_titl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v229dx3rrav4e905wx9sv2a0x2dw9deted&quot;&gt;AORR Final Searches - Last 10 Years&lt;record-ids&gt;&lt;item&gt;455&lt;/item&gt;&lt;item&gt;468&lt;/item&gt;&lt;item&gt;520&lt;/item&gt;&lt;item&gt;939&lt;/item&gt;&lt;item&gt;1062&lt;/item&gt;&lt;item&gt;1141&lt;/item&gt;&lt;item&gt;1144&lt;/item&gt;&lt;item&gt;1149&lt;/item&gt;&lt;item&gt;1171&lt;/item&gt;&lt;item&gt;1340&lt;/item&gt;&lt;item&gt;1386&lt;/item&gt;&lt;item&gt;1440&lt;/item&gt;&lt;item&gt;1509&lt;/item&gt;&lt;item&gt;1518&lt;/item&gt;&lt;item&gt;1582&lt;/item&gt;&lt;item&gt;1765&lt;/item&gt;&lt;item&gt;1808&lt;/item&gt;&lt;item&gt;2038&lt;/item&gt;&lt;item&gt;2188&lt;/item&gt;&lt;item&gt;2189&lt;/item&gt;&lt;item&gt;2197&lt;/item&gt;&lt;item&gt;2218&lt;/item&gt;&lt;item&gt;2242&lt;/item&gt;&lt;item&gt;2249&lt;/item&gt;&lt;item&gt;2256&lt;/item&gt;&lt;item&gt;2269&lt;/item&gt;&lt;item&gt;2270&lt;/item&gt;&lt;item&gt;2313&lt;/item&gt;&lt;item&gt;2322&lt;/item&gt;&lt;item&gt;2323&lt;/item&gt;&lt;item&gt;2324&lt;/item&gt;&lt;item&gt;2325&lt;/item&gt;&lt;item&gt;2450&lt;/item&gt;&lt;item&gt;2451&lt;/item&gt;&lt;item&gt;2452&lt;/item&gt;&lt;item&gt;2455&lt;/item&gt;&lt;item&gt;2456&lt;/item&gt;&lt;item&gt;2457&lt;/item&gt;&lt;item&gt;2462&lt;/item&gt;&lt;item&gt;2464&lt;/item&gt;&lt;/record-ids&gt;&lt;/item&gt;&lt;/Libraries&gt;"/>
  </w:docVars>
  <w:rsids>
    <w:rsidRoot w:val="004F512F"/>
    <w:rsid w:val="00000275"/>
    <w:rsid w:val="0000048A"/>
    <w:rsid w:val="00000544"/>
    <w:rsid w:val="00000D79"/>
    <w:rsid w:val="00000DBC"/>
    <w:rsid w:val="00001392"/>
    <w:rsid w:val="000015FE"/>
    <w:rsid w:val="000016D2"/>
    <w:rsid w:val="00001D20"/>
    <w:rsid w:val="00002042"/>
    <w:rsid w:val="00002F39"/>
    <w:rsid w:val="0000318B"/>
    <w:rsid w:val="00003704"/>
    <w:rsid w:val="000039A3"/>
    <w:rsid w:val="00003CA0"/>
    <w:rsid w:val="00004324"/>
    <w:rsid w:val="0000448D"/>
    <w:rsid w:val="000051A5"/>
    <w:rsid w:val="0000539D"/>
    <w:rsid w:val="000053AE"/>
    <w:rsid w:val="000056A2"/>
    <w:rsid w:val="00005B62"/>
    <w:rsid w:val="00005C3F"/>
    <w:rsid w:val="00005DEB"/>
    <w:rsid w:val="00005FD6"/>
    <w:rsid w:val="0000637F"/>
    <w:rsid w:val="00006EE7"/>
    <w:rsid w:val="00007010"/>
    <w:rsid w:val="000076CE"/>
    <w:rsid w:val="000078C8"/>
    <w:rsid w:val="00007955"/>
    <w:rsid w:val="00007AAE"/>
    <w:rsid w:val="00007ECB"/>
    <w:rsid w:val="00007F2C"/>
    <w:rsid w:val="0001034B"/>
    <w:rsid w:val="0001095C"/>
    <w:rsid w:val="00010D9C"/>
    <w:rsid w:val="00010E89"/>
    <w:rsid w:val="000114F8"/>
    <w:rsid w:val="00011640"/>
    <w:rsid w:val="00011C54"/>
    <w:rsid w:val="00012708"/>
    <w:rsid w:val="00012A85"/>
    <w:rsid w:val="00012AFF"/>
    <w:rsid w:val="00012B1E"/>
    <w:rsid w:val="0001322F"/>
    <w:rsid w:val="00013AC7"/>
    <w:rsid w:val="00013D4E"/>
    <w:rsid w:val="00014024"/>
    <w:rsid w:val="00014422"/>
    <w:rsid w:val="00014FEB"/>
    <w:rsid w:val="00015AA0"/>
    <w:rsid w:val="00016575"/>
    <w:rsid w:val="00016956"/>
    <w:rsid w:val="00016A4A"/>
    <w:rsid w:val="00016D3D"/>
    <w:rsid w:val="000174A0"/>
    <w:rsid w:val="000175F6"/>
    <w:rsid w:val="00017605"/>
    <w:rsid w:val="00017700"/>
    <w:rsid w:val="00020358"/>
    <w:rsid w:val="000208C8"/>
    <w:rsid w:val="0002149C"/>
    <w:rsid w:val="000216CB"/>
    <w:rsid w:val="000218D2"/>
    <w:rsid w:val="00021B3D"/>
    <w:rsid w:val="00021C31"/>
    <w:rsid w:val="00021D46"/>
    <w:rsid w:val="00021D71"/>
    <w:rsid w:val="00021F9B"/>
    <w:rsid w:val="0002267F"/>
    <w:rsid w:val="00022F46"/>
    <w:rsid w:val="00023133"/>
    <w:rsid w:val="000249AE"/>
    <w:rsid w:val="000251EA"/>
    <w:rsid w:val="00025201"/>
    <w:rsid w:val="00025470"/>
    <w:rsid w:val="00025569"/>
    <w:rsid w:val="000257F7"/>
    <w:rsid w:val="00025866"/>
    <w:rsid w:val="00025C70"/>
    <w:rsid w:val="00026116"/>
    <w:rsid w:val="000264E1"/>
    <w:rsid w:val="000270B0"/>
    <w:rsid w:val="00027821"/>
    <w:rsid w:val="00027F5F"/>
    <w:rsid w:val="000301F8"/>
    <w:rsid w:val="00030604"/>
    <w:rsid w:val="0003081C"/>
    <w:rsid w:val="00030D2F"/>
    <w:rsid w:val="00030F04"/>
    <w:rsid w:val="0003120F"/>
    <w:rsid w:val="000312DE"/>
    <w:rsid w:val="00031538"/>
    <w:rsid w:val="0003161A"/>
    <w:rsid w:val="00031C22"/>
    <w:rsid w:val="000320A6"/>
    <w:rsid w:val="000320D5"/>
    <w:rsid w:val="00032175"/>
    <w:rsid w:val="0003219D"/>
    <w:rsid w:val="000336D8"/>
    <w:rsid w:val="00033C05"/>
    <w:rsid w:val="00033D86"/>
    <w:rsid w:val="00033EC2"/>
    <w:rsid w:val="00033FAD"/>
    <w:rsid w:val="0003413F"/>
    <w:rsid w:val="000342A0"/>
    <w:rsid w:val="00034390"/>
    <w:rsid w:val="00034826"/>
    <w:rsid w:val="00034A47"/>
    <w:rsid w:val="00034B3E"/>
    <w:rsid w:val="00034B5B"/>
    <w:rsid w:val="00034DA4"/>
    <w:rsid w:val="00035A3B"/>
    <w:rsid w:val="00035D94"/>
    <w:rsid w:val="0003626B"/>
    <w:rsid w:val="00036BA3"/>
    <w:rsid w:val="00036BBE"/>
    <w:rsid w:val="00036FE0"/>
    <w:rsid w:val="000371A4"/>
    <w:rsid w:val="0003770F"/>
    <w:rsid w:val="000405AC"/>
    <w:rsid w:val="00040CA5"/>
    <w:rsid w:val="00040DF7"/>
    <w:rsid w:val="00040F84"/>
    <w:rsid w:val="0004119A"/>
    <w:rsid w:val="000417A9"/>
    <w:rsid w:val="0004218A"/>
    <w:rsid w:val="00042513"/>
    <w:rsid w:val="0004255D"/>
    <w:rsid w:val="00042BC4"/>
    <w:rsid w:val="00042F5F"/>
    <w:rsid w:val="000432D5"/>
    <w:rsid w:val="000438BD"/>
    <w:rsid w:val="00043A08"/>
    <w:rsid w:val="00044021"/>
    <w:rsid w:val="0004459D"/>
    <w:rsid w:val="00044A69"/>
    <w:rsid w:val="00044A80"/>
    <w:rsid w:val="000453BE"/>
    <w:rsid w:val="00045713"/>
    <w:rsid w:val="0004579B"/>
    <w:rsid w:val="000457EF"/>
    <w:rsid w:val="00045B67"/>
    <w:rsid w:val="00045BBA"/>
    <w:rsid w:val="000468AC"/>
    <w:rsid w:val="0004738E"/>
    <w:rsid w:val="00047708"/>
    <w:rsid w:val="00047AC1"/>
    <w:rsid w:val="00047E6D"/>
    <w:rsid w:val="00047EB0"/>
    <w:rsid w:val="00047EC2"/>
    <w:rsid w:val="00050288"/>
    <w:rsid w:val="000502AD"/>
    <w:rsid w:val="0005051E"/>
    <w:rsid w:val="0005097C"/>
    <w:rsid w:val="000509D2"/>
    <w:rsid w:val="000513E7"/>
    <w:rsid w:val="0005142E"/>
    <w:rsid w:val="000516B6"/>
    <w:rsid w:val="000516BE"/>
    <w:rsid w:val="00051986"/>
    <w:rsid w:val="000525AF"/>
    <w:rsid w:val="000525D8"/>
    <w:rsid w:val="000526F7"/>
    <w:rsid w:val="00053563"/>
    <w:rsid w:val="00054028"/>
    <w:rsid w:val="000541E8"/>
    <w:rsid w:val="000542C4"/>
    <w:rsid w:val="000546EE"/>
    <w:rsid w:val="000549C7"/>
    <w:rsid w:val="00054A61"/>
    <w:rsid w:val="00054AC2"/>
    <w:rsid w:val="00054E30"/>
    <w:rsid w:val="000550BA"/>
    <w:rsid w:val="00055743"/>
    <w:rsid w:val="000558D7"/>
    <w:rsid w:val="00055B79"/>
    <w:rsid w:val="00055BE8"/>
    <w:rsid w:val="00056724"/>
    <w:rsid w:val="00056A60"/>
    <w:rsid w:val="00056A81"/>
    <w:rsid w:val="00056E5B"/>
    <w:rsid w:val="00057B2C"/>
    <w:rsid w:val="00060390"/>
    <w:rsid w:val="00060446"/>
    <w:rsid w:val="00060A35"/>
    <w:rsid w:val="000615F3"/>
    <w:rsid w:val="00061755"/>
    <w:rsid w:val="000617ED"/>
    <w:rsid w:val="00061AB4"/>
    <w:rsid w:val="00061C6D"/>
    <w:rsid w:val="000623E4"/>
    <w:rsid w:val="00062A2C"/>
    <w:rsid w:val="00063757"/>
    <w:rsid w:val="000637D2"/>
    <w:rsid w:val="00063D95"/>
    <w:rsid w:val="000649B7"/>
    <w:rsid w:val="00065FF4"/>
    <w:rsid w:val="00066253"/>
    <w:rsid w:val="00067343"/>
    <w:rsid w:val="0006774E"/>
    <w:rsid w:val="00067750"/>
    <w:rsid w:val="00067943"/>
    <w:rsid w:val="000679A3"/>
    <w:rsid w:val="00067C8D"/>
    <w:rsid w:val="00067D43"/>
    <w:rsid w:val="00067D82"/>
    <w:rsid w:val="000706EC"/>
    <w:rsid w:val="000707DB"/>
    <w:rsid w:val="00071369"/>
    <w:rsid w:val="00071458"/>
    <w:rsid w:val="00071814"/>
    <w:rsid w:val="00071CF6"/>
    <w:rsid w:val="00072166"/>
    <w:rsid w:val="000725D8"/>
    <w:rsid w:val="000727B9"/>
    <w:rsid w:val="00072B1D"/>
    <w:rsid w:val="00072CF3"/>
    <w:rsid w:val="0007353B"/>
    <w:rsid w:val="00073615"/>
    <w:rsid w:val="00073877"/>
    <w:rsid w:val="000743CB"/>
    <w:rsid w:val="00074832"/>
    <w:rsid w:val="0007491A"/>
    <w:rsid w:val="00074FD0"/>
    <w:rsid w:val="00075454"/>
    <w:rsid w:val="000754C4"/>
    <w:rsid w:val="00075AC3"/>
    <w:rsid w:val="00075DBE"/>
    <w:rsid w:val="00075E8D"/>
    <w:rsid w:val="00076295"/>
    <w:rsid w:val="00076B61"/>
    <w:rsid w:val="00076DF8"/>
    <w:rsid w:val="000774FF"/>
    <w:rsid w:val="000778F5"/>
    <w:rsid w:val="00077CB8"/>
    <w:rsid w:val="00077E11"/>
    <w:rsid w:val="00077F1B"/>
    <w:rsid w:val="00077FEB"/>
    <w:rsid w:val="00080127"/>
    <w:rsid w:val="000803DD"/>
    <w:rsid w:val="0008083A"/>
    <w:rsid w:val="00080B24"/>
    <w:rsid w:val="00080D08"/>
    <w:rsid w:val="000811BC"/>
    <w:rsid w:val="00081339"/>
    <w:rsid w:val="00081479"/>
    <w:rsid w:val="000816AA"/>
    <w:rsid w:val="00081754"/>
    <w:rsid w:val="000819B8"/>
    <w:rsid w:val="00081ECB"/>
    <w:rsid w:val="000821A2"/>
    <w:rsid w:val="00082A9C"/>
    <w:rsid w:val="00082CE2"/>
    <w:rsid w:val="00083430"/>
    <w:rsid w:val="000844D5"/>
    <w:rsid w:val="00084705"/>
    <w:rsid w:val="0008473E"/>
    <w:rsid w:val="00084877"/>
    <w:rsid w:val="000848E5"/>
    <w:rsid w:val="00084C06"/>
    <w:rsid w:val="00084C65"/>
    <w:rsid w:val="00084CB7"/>
    <w:rsid w:val="00084DDD"/>
    <w:rsid w:val="00084F14"/>
    <w:rsid w:val="00084F64"/>
    <w:rsid w:val="0008578E"/>
    <w:rsid w:val="0008628D"/>
    <w:rsid w:val="00086617"/>
    <w:rsid w:val="00086AF9"/>
    <w:rsid w:val="00086DCE"/>
    <w:rsid w:val="000872BA"/>
    <w:rsid w:val="00087CC7"/>
    <w:rsid w:val="00090038"/>
    <w:rsid w:val="000903B7"/>
    <w:rsid w:val="0009079D"/>
    <w:rsid w:val="0009082F"/>
    <w:rsid w:val="00090AB5"/>
    <w:rsid w:val="00090D4D"/>
    <w:rsid w:val="00091155"/>
    <w:rsid w:val="000916FE"/>
    <w:rsid w:val="0009198B"/>
    <w:rsid w:val="00091B34"/>
    <w:rsid w:val="00091CCB"/>
    <w:rsid w:val="000939C9"/>
    <w:rsid w:val="00093CCE"/>
    <w:rsid w:val="00093E1F"/>
    <w:rsid w:val="000941EB"/>
    <w:rsid w:val="0009478A"/>
    <w:rsid w:val="00094EAB"/>
    <w:rsid w:val="00095114"/>
    <w:rsid w:val="0009530C"/>
    <w:rsid w:val="00095523"/>
    <w:rsid w:val="00095792"/>
    <w:rsid w:val="0009589C"/>
    <w:rsid w:val="00095F24"/>
    <w:rsid w:val="0009616C"/>
    <w:rsid w:val="000961FC"/>
    <w:rsid w:val="0009702B"/>
    <w:rsid w:val="00097139"/>
    <w:rsid w:val="000972C0"/>
    <w:rsid w:val="0009767D"/>
    <w:rsid w:val="000A0627"/>
    <w:rsid w:val="000A09A5"/>
    <w:rsid w:val="000A0A34"/>
    <w:rsid w:val="000A105C"/>
    <w:rsid w:val="000A1140"/>
    <w:rsid w:val="000A122D"/>
    <w:rsid w:val="000A1895"/>
    <w:rsid w:val="000A19C8"/>
    <w:rsid w:val="000A1F7F"/>
    <w:rsid w:val="000A201D"/>
    <w:rsid w:val="000A25FB"/>
    <w:rsid w:val="000A3156"/>
    <w:rsid w:val="000A3336"/>
    <w:rsid w:val="000A33C0"/>
    <w:rsid w:val="000A3475"/>
    <w:rsid w:val="000A3551"/>
    <w:rsid w:val="000A389D"/>
    <w:rsid w:val="000A38F9"/>
    <w:rsid w:val="000A40D7"/>
    <w:rsid w:val="000A4151"/>
    <w:rsid w:val="000A4BA5"/>
    <w:rsid w:val="000A4C76"/>
    <w:rsid w:val="000A542E"/>
    <w:rsid w:val="000A5586"/>
    <w:rsid w:val="000A6013"/>
    <w:rsid w:val="000A7F85"/>
    <w:rsid w:val="000B02AC"/>
    <w:rsid w:val="000B03BB"/>
    <w:rsid w:val="000B0487"/>
    <w:rsid w:val="000B0495"/>
    <w:rsid w:val="000B04EE"/>
    <w:rsid w:val="000B066E"/>
    <w:rsid w:val="000B1B2D"/>
    <w:rsid w:val="000B20F4"/>
    <w:rsid w:val="000B2118"/>
    <w:rsid w:val="000B2631"/>
    <w:rsid w:val="000B2E19"/>
    <w:rsid w:val="000B341A"/>
    <w:rsid w:val="000B3429"/>
    <w:rsid w:val="000B35B5"/>
    <w:rsid w:val="000B35E5"/>
    <w:rsid w:val="000B3745"/>
    <w:rsid w:val="000B37F2"/>
    <w:rsid w:val="000B3A6A"/>
    <w:rsid w:val="000B3FFB"/>
    <w:rsid w:val="000B42FC"/>
    <w:rsid w:val="000B457C"/>
    <w:rsid w:val="000B4662"/>
    <w:rsid w:val="000B4680"/>
    <w:rsid w:val="000B49FD"/>
    <w:rsid w:val="000B5035"/>
    <w:rsid w:val="000B5C4F"/>
    <w:rsid w:val="000B6A68"/>
    <w:rsid w:val="000B6AAC"/>
    <w:rsid w:val="000B77F3"/>
    <w:rsid w:val="000B7EEC"/>
    <w:rsid w:val="000C01D5"/>
    <w:rsid w:val="000C0726"/>
    <w:rsid w:val="000C0B44"/>
    <w:rsid w:val="000C0FE9"/>
    <w:rsid w:val="000C10E6"/>
    <w:rsid w:val="000C1375"/>
    <w:rsid w:val="000C15F4"/>
    <w:rsid w:val="000C20CB"/>
    <w:rsid w:val="000C20FA"/>
    <w:rsid w:val="000C2171"/>
    <w:rsid w:val="000C2798"/>
    <w:rsid w:val="000C27CD"/>
    <w:rsid w:val="000C3032"/>
    <w:rsid w:val="000C363A"/>
    <w:rsid w:val="000C3B1F"/>
    <w:rsid w:val="000C3CC5"/>
    <w:rsid w:val="000C3D22"/>
    <w:rsid w:val="000C3D4F"/>
    <w:rsid w:val="000C3F3B"/>
    <w:rsid w:val="000C4535"/>
    <w:rsid w:val="000C4B41"/>
    <w:rsid w:val="000C4CBE"/>
    <w:rsid w:val="000C5207"/>
    <w:rsid w:val="000C57D6"/>
    <w:rsid w:val="000C5D06"/>
    <w:rsid w:val="000C63D4"/>
    <w:rsid w:val="000C665B"/>
    <w:rsid w:val="000C69C8"/>
    <w:rsid w:val="000C6A1B"/>
    <w:rsid w:val="000C6A98"/>
    <w:rsid w:val="000C6C57"/>
    <w:rsid w:val="000C6CA5"/>
    <w:rsid w:val="000C6DD5"/>
    <w:rsid w:val="000C6E25"/>
    <w:rsid w:val="000C70DE"/>
    <w:rsid w:val="000C7480"/>
    <w:rsid w:val="000D1659"/>
    <w:rsid w:val="000D2481"/>
    <w:rsid w:val="000D280F"/>
    <w:rsid w:val="000D2A45"/>
    <w:rsid w:val="000D2F19"/>
    <w:rsid w:val="000D32C1"/>
    <w:rsid w:val="000D398F"/>
    <w:rsid w:val="000D46F0"/>
    <w:rsid w:val="000D489D"/>
    <w:rsid w:val="000D5630"/>
    <w:rsid w:val="000D569E"/>
    <w:rsid w:val="000D5AD2"/>
    <w:rsid w:val="000D5D69"/>
    <w:rsid w:val="000D6364"/>
    <w:rsid w:val="000D6934"/>
    <w:rsid w:val="000D71CC"/>
    <w:rsid w:val="000D76BF"/>
    <w:rsid w:val="000D7B1C"/>
    <w:rsid w:val="000DEC03"/>
    <w:rsid w:val="000E0CD3"/>
    <w:rsid w:val="000E12E9"/>
    <w:rsid w:val="000E1FC3"/>
    <w:rsid w:val="000E2D30"/>
    <w:rsid w:val="000E389E"/>
    <w:rsid w:val="000E3BAA"/>
    <w:rsid w:val="000E3E17"/>
    <w:rsid w:val="000E3F00"/>
    <w:rsid w:val="000E4094"/>
    <w:rsid w:val="000E418D"/>
    <w:rsid w:val="000E45ED"/>
    <w:rsid w:val="000E4EB0"/>
    <w:rsid w:val="000E50BE"/>
    <w:rsid w:val="000E5799"/>
    <w:rsid w:val="000E5DA0"/>
    <w:rsid w:val="000E5E74"/>
    <w:rsid w:val="000E61BC"/>
    <w:rsid w:val="000E6227"/>
    <w:rsid w:val="000E6706"/>
    <w:rsid w:val="000E6781"/>
    <w:rsid w:val="000E67FE"/>
    <w:rsid w:val="000E6D3A"/>
    <w:rsid w:val="000E7310"/>
    <w:rsid w:val="000E745D"/>
    <w:rsid w:val="000E7641"/>
    <w:rsid w:val="000E7A83"/>
    <w:rsid w:val="000F00C8"/>
    <w:rsid w:val="000F0549"/>
    <w:rsid w:val="000F056B"/>
    <w:rsid w:val="000F0936"/>
    <w:rsid w:val="000F0B1B"/>
    <w:rsid w:val="000F147B"/>
    <w:rsid w:val="000F14F9"/>
    <w:rsid w:val="000F1E37"/>
    <w:rsid w:val="000F1F17"/>
    <w:rsid w:val="000F25B6"/>
    <w:rsid w:val="000F2680"/>
    <w:rsid w:val="000F2C39"/>
    <w:rsid w:val="000F2F3E"/>
    <w:rsid w:val="000F312B"/>
    <w:rsid w:val="000F3326"/>
    <w:rsid w:val="000F3A1E"/>
    <w:rsid w:val="000F3CAC"/>
    <w:rsid w:val="000F3EF2"/>
    <w:rsid w:val="000F3FEA"/>
    <w:rsid w:val="000F4688"/>
    <w:rsid w:val="000F4840"/>
    <w:rsid w:val="000F48F8"/>
    <w:rsid w:val="000F4AC6"/>
    <w:rsid w:val="000F4B9E"/>
    <w:rsid w:val="000F4DB9"/>
    <w:rsid w:val="000F52FD"/>
    <w:rsid w:val="000F5497"/>
    <w:rsid w:val="000F6412"/>
    <w:rsid w:val="000F646F"/>
    <w:rsid w:val="000F67A1"/>
    <w:rsid w:val="000F6B72"/>
    <w:rsid w:val="000F6BF5"/>
    <w:rsid w:val="000F6C30"/>
    <w:rsid w:val="000F6D93"/>
    <w:rsid w:val="000F76B3"/>
    <w:rsid w:val="000F7935"/>
    <w:rsid w:val="001008F8"/>
    <w:rsid w:val="0010096C"/>
    <w:rsid w:val="00100B10"/>
    <w:rsid w:val="00101022"/>
    <w:rsid w:val="00101A5A"/>
    <w:rsid w:val="00102FE9"/>
    <w:rsid w:val="001030BD"/>
    <w:rsid w:val="00104B93"/>
    <w:rsid w:val="00104C0E"/>
    <w:rsid w:val="001053F9"/>
    <w:rsid w:val="00105731"/>
    <w:rsid w:val="00105B24"/>
    <w:rsid w:val="00105B38"/>
    <w:rsid w:val="00106038"/>
    <w:rsid w:val="00106151"/>
    <w:rsid w:val="001063EF"/>
    <w:rsid w:val="00106A23"/>
    <w:rsid w:val="00107216"/>
    <w:rsid w:val="00107558"/>
    <w:rsid w:val="001079A7"/>
    <w:rsid w:val="00107CF3"/>
    <w:rsid w:val="001103AC"/>
    <w:rsid w:val="001105E6"/>
    <w:rsid w:val="001108B8"/>
    <w:rsid w:val="00110A47"/>
    <w:rsid w:val="00110BCF"/>
    <w:rsid w:val="00110CD0"/>
    <w:rsid w:val="00110D5D"/>
    <w:rsid w:val="0011152F"/>
    <w:rsid w:val="00111EFB"/>
    <w:rsid w:val="00111FA2"/>
    <w:rsid w:val="00111FEE"/>
    <w:rsid w:val="001122AC"/>
    <w:rsid w:val="00112448"/>
    <w:rsid w:val="0011247C"/>
    <w:rsid w:val="0011280C"/>
    <w:rsid w:val="00112B38"/>
    <w:rsid w:val="00112CC3"/>
    <w:rsid w:val="00112FF3"/>
    <w:rsid w:val="001133B2"/>
    <w:rsid w:val="001134F8"/>
    <w:rsid w:val="001137D9"/>
    <w:rsid w:val="00114079"/>
    <w:rsid w:val="001142C1"/>
    <w:rsid w:val="001146EC"/>
    <w:rsid w:val="00114989"/>
    <w:rsid w:val="00115295"/>
    <w:rsid w:val="001159C9"/>
    <w:rsid w:val="00115E2A"/>
    <w:rsid w:val="0011635E"/>
    <w:rsid w:val="00116588"/>
    <w:rsid w:val="001166FB"/>
    <w:rsid w:val="00116793"/>
    <w:rsid w:val="00116EDA"/>
    <w:rsid w:val="001170E4"/>
    <w:rsid w:val="00117E0C"/>
    <w:rsid w:val="00117FD0"/>
    <w:rsid w:val="0012042D"/>
    <w:rsid w:val="00120C9D"/>
    <w:rsid w:val="00120E2B"/>
    <w:rsid w:val="00120E79"/>
    <w:rsid w:val="001210BA"/>
    <w:rsid w:val="0012120B"/>
    <w:rsid w:val="0012199E"/>
    <w:rsid w:val="00121BDF"/>
    <w:rsid w:val="0012205E"/>
    <w:rsid w:val="0012278C"/>
    <w:rsid w:val="00122A4E"/>
    <w:rsid w:val="00122CD7"/>
    <w:rsid w:val="001232F5"/>
    <w:rsid w:val="001234A0"/>
    <w:rsid w:val="00123AD4"/>
    <w:rsid w:val="00123C99"/>
    <w:rsid w:val="00123DB6"/>
    <w:rsid w:val="00124237"/>
    <w:rsid w:val="001242E8"/>
    <w:rsid w:val="0012432E"/>
    <w:rsid w:val="00124787"/>
    <w:rsid w:val="00124A50"/>
    <w:rsid w:val="00124BDF"/>
    <w:rsid w:val="00124CCA"/>
    <w:rsid w:val="00125769"/>
    <w:rsid w:val="00126393"/>
    <w:rsid w:val="00126E05"/>
    <w:rsid w:val="00127077"/>
    <w:rsid w:val="001276E8"/>
    <w:rsid w:val="00127803"/>
    <w:rsid w:val="0012792D"/>
    <w:rsid w:val="00130116"/>
    <w:rsid w:val="001307A2"/>
    <w:rsid w:val="00130D17"/>
    <w:rsid w:val="00130D3A"/>
    <w:rsid w:val="00130F61"/>
    <w:rsid w:val="00131E7E"/>
    <w:rsid w:val="00131F3E"/>
    <w:rsid w:val="00132269"/>
    <w:rsid w:val="001323EB"/>
    <w:rsid w:val="001325A3"/>
    <w:rsid w:val="00132AD9"/>
    <w:rsid w:val="00132F27"/>
    <w:rsid w:val="00133037"/>
    <w:rsid w:val="001330C9"/>
    <w:rsid w:val="00133552"/>
    <w:rsid w:val="00133A13"/>
    <w:rsid w:val="00133E33"/>
    <w:rsid w:val="001346A1"/>
    <w:rsid w:val="0013545E"/>
    <w:rsid w:val="001367EE"/>
    <w:rsid w:val="0013683E"/>
    <w:rsid w:val="00136CEA"/>
    <w:rsid w:val="00136E19"/>
    <w:rsid w:val="00136F80"/>
    <w:rsid w:val="00137183"/>
    <w:rsid w:val="00137913"/>
    <w:rsid w:val="00137AB6"/>
    <w:rsid w:val="00137CFA"/>
    <w:rsid w:val="00137EB3"/>
    <w:rsid w:val="00140092"/>
    <w:rsid w:val="001409EB"/>
    <w:rsid w:val="00140BA5"/>
    <w:rsid w:val="001412DA"/>
    <w:rsid w:val="0014170A"/>
    <w:rsid w:val="00141780"/>
    <w:rsid w:val="00141939"/>
    <w:rsid w:val="00141FDF"/>
    <w:rsid w:val="00143557"/>
    <w:rsid w:val="001436A7"/>
    <w:rsid w:val="00143A8F"/>
    <w:rsid w:val="00143C06"/>
    <w:rsid w:val="00143EDE"/>
    <w:rsid w:val="00144581"/>
    <w:rsid w:val="00144C51"/>
    <w:rsid w:val="00144E6B"/>
    <w:rsid w:val="001451E3"/>
    <w:rsid w:val="00145346"/>
    <w:rsid w:val="00146011"/>
    <w:rsid w:val="00146D1E"/>
    <w:rsid w:val="00147046"/>
    <w:rsid w:val="00147607"/>
    <w:rsid w:val="00147A5D"/>
    <w:rsid w:val="00150EE9"/>
    <w:rsid w:val="001511B2"/>
    <w:rsid w:val="001519C4"/>
    <w:rsid w:val="00151D33"/>
    <w:rsid w:val="00151F3B"/>
    <w:rsid w:val="0015253A"/>
    <w:rsid w:val="00153050"/>
    <w:rsid w:val="0015347A"/>
    <w:rsid w:val="001534E8"/>
    <w:rsid w:val="00153C88"/>
    <w:rsid w:val="0015404C"/>
    <w:rsid w:val="00154325"/>
    <w:rsid w:val="00154AB0"/>
    <w:rsid w:val="00154B57"/>
    <w:rsid w:val="00155902"/>
    <w:rsid w:val="00155AD0"/>
    <w:rsid w:val="00155D56"/>
    <w:rsid w:val="00155EC9"/>
    <w:rsid w:val="00156114"/>
    <w:rsid w:val="00156396"/>
    <w:rsid w:val="00156F8D"/>
    <w:rsid w:val="00157CD8"/>
    <w:rsid w:val="00157EE9"/>
    <w:rsid w:val="001603F2"/>
    <w:rsid w:val="00160788"/>
    <w:rsid w:val="001608D9"/>
    <w:rsid w:val="00160AC9"/>
    <w:rsid w:val="00160BF1"/>
    <w:rsid w:val="001611DC"/>
    <w:rsid w:val="001611DD"/>
    <w:rsid w:val="00161815"/>
    <w:rsid w:val="00161BAC"/>
    <w:rsid w:val="0016287A"/>
    <w:rsid w:val="001629C8"/>
    <w:rsid w:val="00162C72"/>
    <w:rsid w:val="0016311A"/>
    <w:rsid w:val="00163C72"/>
    <w:rsid w:val="00163EBE"/>
    <w:rsid w:val="001647CF"/>
    <w:rsid w:val="00164A21"/>
    <w:rsid w:val="0016583D"/>
    <w:rsid w:val="00165877"/>
    <w:rsid w:val="00166313"/>
    <w:rsid w:val="001663E4"/>
    <w:rsid w:val="001664E8"/>
    <w:rsid w:val="00166D1A"/>
    <w:rsid w:val="00170099"/>
    <w:rsid w:val="00171115"/>
    <w:rsid w:val="001711A5"/>
    <w:rsid w:val="001717BD"/>
    <w:rsid w:val="0017224C"/>
    <w:rsid w:val="001729F6"/>
    <w:rsid w:val="0017398F"/>
    <w:rsid w:val="00173AD2"/>
    <w:rsid w:val="00173D4E"/>
    <w:rsid w:val="001740AB"/>
    <w:rsid w:val="001741A1"/>
    <w:rsid w:val="00174363"/>
    <w:rsid w:val="001743B9"/>
    <w:rsid w:val="001747B1"/>
    <w:rsid w:val="00174BA1"/>
    <w:rsid w:val="00174D88"/>
    <w:rsid w:val="00175558"/>
    <w:rsid w:val="00175910"/>
    <w:rsid w:val="00175E77"/>
    <w:rsid w:val="00176429"/>
    <w:rsid w:val="001768CA"/>
    <w:rsid w:val="00176B74"/>
    <w:rsid w:val="0017719D"/>
    <w:rsid w:val="001771DC"/>
    <w:rsid w:val="0017733C"/>
    <w:rsid w:val="001778DA"/>
    <w:rsid w:val="00177B09"/>
    <w:rsid w:val="00177F47"/>
    <w:rsid w:val="001801E0"/>
    <w:rsid w:val="00180757"/>
    <w:rsid w:val="0018099A"/>
    <w:rsid w:val="001817B8"/>
    <w:rsid w:val="00181903"/>
    <w:rsid w:val="00181A1F"/>
    <w:rsid w:val="00181B28"/>
    <w:rsid w:val="00181E18"/>
    <w:rsid w:val="00181F84"/>
    <w:rsid w:val="00182353"/>
    <w:rsid w:val="00182916"/>
    <w:rsid w:val="00182B4D"/>
    <w:rsid w:val="00183361"/>
    <w:rsid w:val="0018369F"/>
    <w:rsid w:val="001837A6"/>
    <w:rsid w:val="001839E9"/>
    <w:rsid w:val="00183E3B"/>
    <w:rsid w:val="00183EB7"/>
    <w:rsid w:val="00184768"/>
    <w:rsid w:val="00184B26"/>
    <w:rsid w:val="00184DDF"/>
    <w:rsid w:val="00185376"/>
    <w:rsid w:val="001854CD"/>
    <w:rsid w:val="00185B9A"/>
    <w:rsid w:val="00186593"/>
    <w:rsid w:val="001869D3"/>
    <w:rsid w:val="00186E95"/>
    <w:rsid w:val="00187084"/>
    <w:rsid w:val="00187662"/>
    <w:rsid w:val="00187A8A"/>
    <w:rsid w:val="00187C4E"/>
    <w:rsid w:val="00187CD8"/>
    <w:rsid w:val="0019042E"/>
    <w:rsid w:val="001905C6"/>
    <w:rsid w:val="0019085F"/>
    <w:rsid w:val="00191381"/>
    <w:rsid w:val="001913BB"/>
    <w:rsid w:val="001913D8"/>
    <w:rsid w:val="0019173D"/>
    <w:rsid w:val="001917E9"/>
    <w:rsid w:val="00191852"/>
    <w:rsid w:val="00191955"/>
    <w:rsid w:val="00191C2A"/>
    <w:rsid w:val="00191CE1"/>
    <w:rsid w:val="00191EFB"/>
    <w:rsid w:val="001920E0"/>
    <w:rsid w:val="001921E4"/>
    <w:rsid w:val="0019221B"/>
    <w:rsid w:val="001929BB"/>
    <w:rsid w:val="00192F64"/>
    <w:rsid w:val="001932BE"/>
    <w:rsid w:val="001934FB"/>
    <w:rsid w:val="00193584"/>
    <w:rsid w:val="00193829"/>
    <w:rsid w:val="0019474E"/>
    <w:rsid w:val="00194B38"/>
    <w:rsid w:val="00194B5D"/>
    <w:rsid w:val="00194C76"/>
    <w:rsid w:val="00194C7F"/>
    <w:rsid w:val="00194EDA"/>
    <w:rsid w:val="00195351"/>
    <w:rsid w:val="001957DF"/>
    <w:rsid w:val="001958F5"/>
    <w:rsid w:val="00195EE1"/>
    <w:rsid w:val="00195F77"/>
    <w:rsid w:val="001963D4"/>
    <w:rsid w:val="00197397"/>
    <w:rsid w:val="00197546"/>
    <w:rsid w:val="00197B3B"/>
    <w:rsid w:val="00197B41"/>
    <w:rsid w:val="001A06B6"/>
    <w:rsid w:val="001A074D"/>
    <w:rsid w:val="001A0989"/>
    <w:rsid w:val="001A13C4"/>
    <w:rsid w:val="001A14C0"/>
    <w:rsid w:val="001A162D"/>
    <w:rsid w:val="001A18D8"/>
    <w:rsid w:val="001A1FEB"/>
    <w:rsid w:val="001A235C"/>
    <w:rsid w:val="001A2590"/>
    <w:rsid w:val="001A2658"/>
    <w:rsid w:val="001A2690"/>
    <w:rsid w:val="001A39CC"/>
    <w:rsid w:val="001A4510"/>
    <w:rsid w:val="001A47E2"/>
    <w:rsid w:val="001A4B3F"/>
    <w:rsid w:val="001A5795"/>
    <w:rsid w:val="001A5F57"/>
    <w:rsid w:val="001A6803"/>
    <w:rsid w:val="001A6A66"/>
    <w:rsid w:val="001A6E68"/>
    <w:rsid w:val="001A6EB6"/>
    <w:rsid w:val="001A7A90"/>
    <w:rsid w:val="001A7C43"/>
    <w:rsid w:val="001B01B1"/>
    <w:rsid w:val="001B0247"/>
    <w:rsid w:val="001B035E"/>
    <w:rsid w:val="001B042F"/>
    <w:rsid w:val="001B0580"/>
    <w:rsid w:val="001B0F6B"/>
    <w:rsid w:val="001B14AC"/>
    <w:rsid w:val="001B1513"/>
    <w:rsid w:val="001B24D9"/>
    <w:rsid w:val="001B2DE2"/>
    <w:rsid w:val="001B3655"/>
    <w:rsid w:val="001B3696"/>
    <w:rsid w:val="001B3C27"/>
    <w:rsid w:val="001B3CD1"/>
    <w:rsid w:val="001B418D"/>
    <w:rsid w:val="001B454B"/>
    <w:rsid w:val="001B4C2D"/>
    <w:rsid w:val="001B5134"/>
    <w:rsid w:val="001B53BC"/>
    <w:rsid w:val="001B585F"/>
    <w:rsid w:val="001B625C"/>
    <w:rsid w:val="001B636C"/>
    <w:rsid w:val="001B745B"/>
    <w:rsid w:val="001B79C2"/>
    <w:rsid w:val="001B7FA7"/>
    <w:rsid w:val="001C0A56"/>
    <w:rsid w:val="001C0FFC"/>
    <w:rsid w:val="001C1419"/>
    <w:rsid w:val="001C1679"/>
    <w:rsid w:val="001C174D"/>
    <w:rsid w:val="001C1B89"/>
    <w:rsid w:val="001C1F10"/>
    <w:rsid w:val="001C23F8"/>
    <w:rsid w:val="001C34B3"/>
    <w:rsid w:val="001C3612"/>
    <w:rsid w:val="001C365E"/>
    <w:rsid w:val="001C3688"/>
    <w:rsid w:val="001C3835"/>
    <w:rsid w:val="001C3BD4"/>
    <w:rsid w:val="001C40A8"/>
    <w:rsid w:val="001C4370"/>
    <w:rsid w:val="001C456A"/>
    <w:rsid w:val="001C531E"/>
    <w:rsid w:val="001C5655"/>
    <w:rsid w:val="001C59BA"/>
    <w:rsid w:val="001C5F56"/>
    <w:rsid w:val="001C601D"/>
    <w:rsid w:val="001C60B9"/>
    <w:rsid w:val="001C60BE"/>
    <w:rsid w:val="001C652F"/>
    <w:rsid w:val="001C657C"/>
    <w:rsid w:val="001C65D7"/>
    <w:rsid w:val="001C6787"/>
    <w:rsid w:val="001C68E7"/>
    <w:rsid w:val="001C6A13"/>
    <w:rsid w:val="001C6A26"/>
    <w:rsid w:val="001C6A42"/>
    <w:rsid w:val="001C6B60"/>
    <w:rsid w:val="001C7101"/>
    <w:rsid w:val="001C737D"/>
    <w:rsid w:val="001C74A5"/>
    <w:rsid w:val="001C7582"/>
    <w:rsid w:val="001C76E7"/>
    <w:rsid w:val="001C7748"/>
    <w:rsid w:val="001C77EF"/>
    <w:rsid w:val="001C7ABF"/>
    <w:rsid w:val="001C7AF0"/>
    <w:rsid w:val="001C7C2E"/>
    <w:rsid w:val="001D00A2"/>
    <w:rsid w:val="001D012D"/>
    <w:rsid w:val="001D02B1"/>
    <w:rsid w:val="001D0410"/>
    <w:rsid w:val="001D07DE"/>
    <w:rsid w:val="001D0C00"/>
    <w:rsid w:val="001D10B3"/>
    <w:rsid w:val="001D10C0"/>
    <w:rsid w:val="001D1562"/>
    <w:rsid w:val="001D1578"/>
    <w:rsid w:val="001D1946"/>
    <w:rsid w:val="001D3179"/>
    <w:rsid w:val="001D326F"/>
    <w:rsid w:val="001D32AF"/>
    <w:rsid w:val="001D412E"/>
    <w:rsid w:val="001D4778"/>
    <w:rsid w:val="001D4792"/>
    <w:rsid w:val="001D4976"/>
    <w:rsid w:val="001D4B78"/>
    <w:rsid w:val="001D5407"/>
    <w:rsid w:val="001D5693"/>
    <w:rsid w:val="001D56E0"/>
    <w:rsid w:val="001D5BF6"/>
    <w:rsid w:val="001D5C95"/>
    <w:rsid w:val="001D5FE5"/>
    <w:rsid w:val="001D65F7"/>
    <w:rsid w:val="001D682B"/>
    <w:rsid w:val="001D6A98"/>
    <w:rsid w:val="001D6AE1"/>
    <w:rsid w:val="001D6B7B"/>
    <w:rsid w:val="001D73AD"/>
    <w:rsid w:val="001D73CC"/>
    <w:rsid w:val="001D7735"/>
    <w:rsid w:val="001D783D"/>
    <w:rsid w:val="001D78DD"/>
    <w:rsid w:val="001D7C84"/>
    <w:rsid w:val="001D7D85"/>
    <w:rsid w:val="001E0094"/>
    <w:rsid w:val="001E08BC"/>
    <w:rsid w:val="001E0F60"/>
    <w:rsid w:val="001E1748"/>
    <w:rsid w:val="001E1CEC"/>
    <w:rsid w:val="001E24D6"/>
    <w:rsid w:val="001E2538"/>
    <w:rsid w:val="001E2580"/>
    <w:rsid w:val="001E2629"/>
    <w:rsid w:val="001E2718"/>
    <w:rsid w:val="001E2762"/>
    <w:rsid w:val="001E29D1"/>
    <w:rsid w:val="001E3480"/>
    <w:rsid w:val="001E399C"/>
    <w:rsid w:val="001E3B7F"/>
    <w:rsid w:val="001E3DDE"/>
    <w:rsid w:val="001E41E5"/>
    <w:rsid w:val="001E4295"/>
    <w:rsid w:val="001E4C16"/>
    <w:rsid w:val="001E4D63"/>
    <w:rsid w:val="001E54C6"/>
    <w:rsid w:val="001E62D1"/>
    <w:rsid w:val="001E62EE"/>
    <w:rsid w:val="001E6670"/>
    <w:rsid w:val="001E6686"/>
    <w:rsid w:val="001E6A03"/>
    <w:rsid w:val="001E6C2B"/>
    <w:rsid w:val="001E6F57"/>
    <w:rsid w:val="001E727F"/>
    <w:rsid w:val="001E7440"/>
    <w:rsid w:val="001E7593"/>
    <w:rsid w:val="001E76AA"/>
    <w:rsid w:val="001E7E0C"/>
    <w:rsid w:val="001E7F47"/>
    <w:rsid w:val="001F0208"/>
    <w:rsid w:val="001F09F2"/>
    <w:rsid w:val="001F0AD4"/>
    <w:rsid w:val="001F0D45"/>
    <w:rsid w:val="001F185F"/>
    <w:rsid w:val="001F1F85"/>
    <w:rsid w:val="001F28BB"/>
    <w:rsid w:val="001F29BD"/>
    <w:rsid w:val="001F3D99"/>
    <w:rsid w:val="001F431B"/>
    <w:rsid w:val="001F4986"/>
    <w:rsid w:val="001F4A0C"/>
    <w:rsid w:val="001F4AC1"/>
    <w:rsid w:val="001F4B58"/>
    <w:rsid w:val="001F4CC7"/>
    <w:rsid w:val="001F4F28"/>
    <w:rsid w:val="001F511C"/>
    <w:rsid w:val="001F5331"/>
    <w:rsid w:val="001F5A0D"/>
    <w:rsid w:val="001F664F"/>
    <w:rsid w:val="001F6D56"/>
    <w:rsid w:val="001F72A9"/>
    <w:rsid w:val="001F72CD"/>
    <w:rsid w:val="001F7A9A"/>
    <w:rsid w:val="001F7C77"/>
    <w:rsid w:val="001F7DA5"/>
    <w:rsid w:val="002001F1"/>
    <w:rsid w:val="00200419"/>
    <w:rsid w:val="00200711"/>
    <w:rsid w:val="00200742"/>
    <w:rsid w:val="00200A42"/>
    <w:rsid w:val="00200BB3"/>
    <w:rsid w:val="0020173D"/>
    <w:rsid w:val="00201808"/>
    <w:rsid w:val="00201A76"/>
    <w:rsid w:val="00201DFA"/>
    <w:rsid w:val="0020208C"/>
    <w:rsid w:val="00202387"/>
    <w:rsid w:val="00202714"/>
    <w:rsid w:val="00202D26"/>
    <w:rsid w:val="00203394"/>
    <w:rsid w:val="0020460C"/>
    <w:rsid w:val="00204A07"/>
    <w:rsid w:val="00204D6B"/>
    <w:rsid w:val="00204DA0"/>
    <w:rsid w:val="00204FC0"/>
    <w:rsid w:val="002057B3"/>
    <w:rsid w:val="00205DA7"/>
    <w:rsid w:val="002064D9"/>
    <w:rsid w:val="00206686"/>
    <w:rsid w:val="00206D8E"/>
    <w:rsid w:val="00206E78"/>
    <w:rsid w:val="00210576"/>
    <w:rsid w:val="002106A0"/>
    <w:rsid w:val="00210731"/>
    <w:rsid w:val="00210809"/>
    <w:rsid w:val="0021089C"/>
    <w:rsid w:val="00210C4E"/>
    <w:rsid w:val="00210DB1"/>
    <w:rsid w:val="0021147C"/>
    <w:rsid w:val="002118F8"/>
    <w:rsid w:val="002119D0"/>
    <w:rsid w:val="00212236"/>
    <w:rsid w:val="00213150"/>
    <w:rsid w:val="00213389"/>
    <w:rsid w:val="0021353E"/>
    <w:rsid w:val="002137A1"/>
    <w:rsid w:val="002139A4"/>
    <w:rsid w:val="00213BFD"/>
    <w:rsid w:val="00213D65"/>
    <w:rsid w:val="00213E08"/>
    <w:rsid w:val="00213EE9"/>
    <w:rsid w:val="0021421C"/>
    <w:rsid w:val="002145A9"/>
    <w:rsid w:val="002145BB"/>
    <w:rsid w:val="00214A6B"/>
    <w:rsid w:val="00214B18"/>
    <w:rsid w:val="0021561E"/>
    <w:rsid w:val="00215BD9"/>
    <w:rsid w:val="00216180"/>
    <w:rsid w:val="0021624D"/>
    <w:rsid w:val="00216819"/>
    <w:rsid w:val="00216E17"/>
    <w:rsid w:val="0021738B"/>
    <w:rsid w:val="002174A0"/>
    <w:rsid w:val="00217B19"/>
    <w:rsid w:val="002202BF"/>
    <w:rsid w:val="0022051D"/>
    <w:rsid w:val="00220D2E"/>
    <w:rsid w:val="00220E1A"/>
    <w:rsid w:val="002210B1"/>
    <w:rsid w:val="002221BA"/>
    <w:rsid w:val="002222CC"/>
    <w:rsid w:val="00222A20"/>
    <w:rsid w:val="002233EA"/>
    <w:rsid w:val="002234A6"/>
    <w:rsid w:val="00223CF3"/>
    <w:rsid w:val="00223D6E"/>
    <w:rsid w:val="00223FD1"/>
    <w:rsid w:val="002245C1"/>
    <w:rsid w:val="00224758"/>
    <w:rsid w:val="00224BAC"/>
    <w:rsid w:val="0022530F"/>
    <w:rsid w:val="00225683"/>
    <w:rsid w:val="00225C13"/>
    <w:rsid w:val="0022607D"/>
    <w:rsid w:val="0022613B"/>
    <w:rsid w:val="00226915"/>
    <w:rsid w:val="00226998"/>
    <w:rsid w:val="00226A5B"/>
    <w:rsid w:val="00227278"/>
    <w:rsid w:val="00227693"/>
    <w:rsid w:val="0022792E"/>
    <w:rsid w:val="00227B2F"/>
    <w:rsid w:val="00227B83"/>
    <w:rsid w:val="00227DED"/>
    <w:rsid w:val="00227EEA"/>
    <w:rsid w:val="00230059"/>
    <w:rsid w:val="002305FC"/>
    <w:rsid w:val="002309E2"/>
    <w:rsid w:val="0023101B"/>
    <w:rsid w:val="002313ED"/>
    <w:rsid w:val="00231589"/>
    <w:rsid w:val="0023199E"/>
    <w:rsid w:val="00232126"/>
    <w:rsid w:val="00232A65"/>
    <w:rsid w:val="00232B4E"/>
    <w:rsid w:val="00232D10"/>
    <w:rsid w:val="00233025"/>
    <w:rsid w:val="00233047"/>
    <w:rsid w:val="0023371A"/>
    <w:rsid w:val="00233821"/>
    <w:rsid w:val="002351C0"/>
    <w:rsid w:val="00235367"/>
    <w:rsid w:val="002355F0"/>
    <w:rsid w:val="00235B17"/>
    <w:rsid w:val="00235C8D"/>
    <w:rsid w:val="00235CDB"/>
    <w:rsid w:val="00235F5E"/>
    <w:rsid w:val="00236090"/>
    <w:rsid w:val="0023644A"/>
    <w:rsid w:val="002364D6"/>
    <w:rsid w:val="00236FFA"/>
    <w:rsid w:val="00237643"/>
    <w:rsid w:val="0024019F"/>
    <w:rsid w:val="00240217"/>
    <w:rsid w:val="00240499"/>
    <w:rsid w:val="00240BBB"/>
    <w:rsid w:val="00240F74"/>
    <w:rsid w:val="002411CB"/>
    <w:rsid w:val="002415A3"/>
    <w:rsid w:val="0024173B"/>
    <w:rsid w:val="00241906"/>
    <w:rsid w:val="00242239"/>
    <w:rsid w:val="002422B8"/>
    <w:rsid w:val="002424F1"/>
    <w:rsid w:val="002428C9"/>
    <w:rsid w:val="002428E2"/>
    <w:rsid w:val="0024304C"/>
    <w:rsid w:val="00243081"/>
    <w:rsid w:val="0024316C"/>
    <w:rsid w:val="00243F38"/>
    <w:rsid w:val="0024446E"/>
    <w:rsid w:val="00244BD3"/>
    <w:rsid w:val="00244F6B"/>
    <w:rsid w:val="0024531B"/>
    <w:rsid w:val="00245B10"/>
    <w:rsid w:val="00245D7B"/>
    <w:rsid w:val="00246418"/>
    <w:rsid w:val="0024644E"/>
    <w:rsid w:val="0024661D"/>
    <w:rsid w:val="00246AA4"/>
    <w:rsid w:val="00246AAC"/>
    <w:rsid w:val="00246C6B"/>
    <w:rsid w:val="00246F1D"/>
    <w:rsid w:val="002471C0"/>
    <w:rsid w:val="00247278"/>
    <w:rsid w:val="00247573"/>
    <w:rsid w:val="0024783F"/>
    <w:rsid w:val="00247EDB"/>
    <w:rsid w:val="00250511"/>
    <w:rsid w:val="00250A33"/>
    <w:rsid w:val="00250B35"/>
    <w:rsid w:val="00251309"/>
    <w:rsid w:val="00251663"/>
    <w:rsid w:val="002517F9"/>
    <w:rsid w:val="00253590"/>
    <w:rsid w:val="0025368D"/>
    <w:rsid w:val="002539C6"/>
    <w:rsid w:val="00253CA9"/>
    <w:rsid w:val="0025451A"/>
    <w:rsid w:val="00254706"/>
    <w:rsid w:val="002549D8"/>
    <w:rsid w:val="00254BC6"/>
    <w:rsid w:val="00254D6B"/>
    <w:rsid w:val="00254FC1"/>
    <w:rsid w:val="002555A2"/>
    <w:rsid w:val="00255733"/>
    <w:rsid w:val="0025573B"/>
    <w:rsid w:val="0025582D"/>
    <w:rsid w:val="002559F0"/>
    <w:rsid w:val="002563E7"/>
    <w:rsid w:val="0025703A"/>
    <w:rsid w:val="00257284"/>
    <w:rsid w:val="00257642"/>
    <w:rsid w:val="002576EB"/>
    <w:rsid w:val="002578E0"/>
    <w:rsid w:val="00257A8C"/>
    <w:rsid w:val="00257C96"/>
    <w:rsid w:val="00257E91"/>
    <w:rsid w:val="00257FF0"/>
    <w:rsid w:val="00260476"/>
    <w:rsid w:val="002609B5"/>
    <w:rsid w:val="002611D2"/>
    <w:rsid w:val="002613B1"/>
    <w:rsid w:val="0026161B"/>
    <w:rsid w:val="00261C5D"/>
    <w:rsid w:val="00261E28"/>
    <w:rsid w:val="002621D3"/>
    <w:rsid w:val="0026237C"/>
    <w:rsid w:val="002623FA"/>
    <w:rsid w:val="0026315C"/>
    <w:rsid w:val="002634A3"/>
    <w:rsid w:val="0026364B"/>
    <w:rsid w:val="00263683"/>
    <w:rsid w:val="00263AA7"/>
    <w:rsid w:val="00263B41"/>
    <w:rsid w:val="00263CC0"/>
    <w:rsid w:val="00263D31"/>
    <w:rsid w:val="0026418C"/>
    <w:rsid w:val="00264190"/>
    <w:rsid w:val="00264575"/>
    <w:rsid w:val="00264A6A"/>
    <w:rsid w:val="002661B2"/>
    <w:rsid w:val="002666D4"/>
    <w:rsid w:val="0026681C"/>
    <w:rsid w:val="00266A63"/>
    <w:rsid w:val="00266D29"/>
    <w:rsid w:val="00266E71"/>
    <w:rsid w:val="002674D3"/>
    <w:rsid w:val="0027051B"/>
    <w:rsid w:val="00270787"/>
    <w:rsid w:val="0027079D"/>
    <w:rsid w:val="002709B2"/>
    <w:rsid w:val="00270B07"/>
    <w:rsid w:val="00270B47"/>
    <w:rsid w:val="00270BDE"/>
    <w:rsid w:val="002713BB"/>
    <w:rsid w:val="00271DDC"/>
    <w:rsid w:val="0027279A"/>
    <w:rsid w:val="00272A78"/>
    <w:rsid w:val="00272D55"/>
    <w:rsid w:val="0027317B"/>
    <w:rsid w:val="00273311"/>
    <w:rsid w:val="002736E8"/>
    <w:rsid w:val="00273B5F"/>
    <w:rsid w:val="00273B80"/>
    <w:rsid w:val="00273C10"/>
    <w:rsid w:val="00273DCF"/>
    <w:rsid w:val="002740E5"/>
    <w:rsid w:val="00274B6E"/>
    <w:rsid w:val="002750A1"/>
    <w:rsid w:val="0027517D"/>
    <w:rsid w:val="00275365"/>
    <w:rsid w:val="00275758"/>
    <w:rsid w:val="00275911"/>
    <w:rsid w:val="002759DE"/>
    <w:rsid w:val="00275C54"/>
    <w:rsid w:val="002762A9"/>
    <w:rsid w:val="002765E9"/>
    <w:rsid w:val="0027677B"/>
    <w:rsid w:val="00276CAE"/>
    <w:rsid w:val="00276E72"/>
    <w:rsid w:val="00276FAE"/>
    <w:rsid w:val="00277252"/>
    <w:rsid w:val="00277669"/>
    <w:rsid w:val="00277C46"/>
    <w:rsid w:val="00277F05"/>
    <w:rsid w:val="00277F2B"/>
    <w:rsid w:val="00280013"/>
    <w:rsid w:val="0028018D"/>
    <w:rsid w:val="002803BA"/>
    <w:rsid w:val="002804E8"/>
    <w:rsid w:val="002804E9"/>
    <w:rsid w:val="00280628"/>
    <w:rsid w:val="00280673"/>
    <w:rsid w:val="00280774"/>
    <w:rsid w:val="0028085E"/>
    <w:rsid w:val="00280B77"/>
    <w:rsid w:val="00280F2B"/>
    <w:rsid w:val="00281102"/>
    <w:rsid w:val="00281729"/>
    <w:rsid w:val="0028196A"/>
    <w:rsid w:val="00281C83"/>
    <w:rsid w:val="00281D3A"/>
    <w:rsid w:val="00281DC1"/>
    <w:rsid w:val="00281F79"/>
    <w:rsid w:val="00282146"/>
    <w:rsid w:val="00282772"/>
    <w:rsid w:val="002836DB"/>
    <w:rsid w:val="00283B91"/>
    <w:rsid w:val="00284677"/>
    <w:rsid w:val="002849E6"/>
    <w:rsid w:val="00284C98"/>
    <w:rsid w:val="0028502D"/>
    <w:rsid w:val="00285694"/>
    <w:rsid w:val="00286117"/>
    <w:rsid w:val="002865D6"/>
    <w:rsid w:val="002867E5"/>
    <w:rsid w:val="00286AA2"/>
    <w:rsid w:val="00286C3D"/>
    <w:rsid w:val="00286E8D"/>
    <w:rsid w:val="002870CB"/>
    <w:rsid w:val="002872B0"/>
    <w:rsid w:val="00287303"/>
    <w:rsid w:val="00287603"/>
    <w:rsid w:val="00287752"/>
    <w:rsid w:val="00287AD2"/>
    <w:rsid w:val="00287C39"/>
    <w:rsid w:val="00287DF0"/>
    <w:rsid w:val="002903A7"/>
    <w:rsid w:val="00290741"/>
    <w:rsid w:val="00290D37"/>
    <w:rsid w:val="00291A80"/>
    <w:rsid w:val="00291EB6"/>
    <w:rsid w:val="00292146"/>
    <w:rsid w:val="002925BA"/>
    <w:rsid w:val="00292874"/>
    <w:rsid w:val="0029446D"/>
    <w:rsid w:val="00294EAD"/>
    <w:rsid w:val="002950F5"/>
    <w:rsid w:val="00295346"/>
    <w:rsid w:val="0029595C"/>
    <w:rsid w:val="002959B6"/>
    <w:rsid w:val="00296034"/>
    <w:rsid w:val="00296A51"/>
    <w:rsid w:val="00296F90"/>
    <w:rsid w:val="002975FB"/>
    <w:rsid w:val="002976C5"/>
    <w:rsid w:val="00297BAE"/>
    <w:rsid w:val="00297BFA"/>
    <w:rsid w:val="00297D04"/>
    <w:rsid w:val="00297E90"/>
    <w:rsid w:val="002A006F"/>
    <w:rsid w:val="002A00B5"/>
    <w:rsid w:val="002A0360"/>
    <w:rsid w:val="002A0534"/>
    <w:rsid w:val="002A05B0"/>
    <w:rsid w:val="002A0BFC"/>
    <w:rsid w:val="002A0C7E"/>
    <w:rsid w:val="002A12BF"/>
    <w:rsid w:val="002A1471"/>
    <w:rsid w:val="002A228F"/>
    <w:rsid w:val="002A2314"/>
    <w:rsid w:val="002A25C7"/>
    <w:rsid w:val="002A2638"/>
    <w:rsid w:val="002A2E43"/>
    <w:rsid w:val="002A326A"/>
    <w:rsid w:val="002A341E"/>
    <w:rsid w:val="002A3643"/>
    <w:rsid w:val="002A3681"/>
    <w:rsid w:val="002A3B07"/>
    <w:rsid w:val="002A3C2B"/>
    <w:rsid w:val="002A3FE8"/>
    <w:rsid w:val="002A4744"/>
    <w:rsid w:val="002A4A8D"/>
    <w:rsid w:val="002A528B"/>
    <w:rsid w:val="002A5AC9"/>
    <w:rsid w:val="002A6078"/>
    <w:rsid w:val="002A62F5"/>
    <w:rsid w:val="002A6C06"/>
    <w:rsid w:val="002A77BB"/>
    <w:rsid w:val="002A7AE7"/>
    <w:rsid w:val="002B047C"/>
    <w:rsid w:val="002B0858"/>
    <w:rsid w:val="002B0CF1"/>
    <w:rsid w:val="002B0E45"/>
    <w:rsid w:val="002B10A5"/>
    <w:rsid w:val="002B2416"/>
    <w:rsid w:val="002B262D"/>
    <w:rsid w:val="002B27E0"/>
    <w:rsid w:val="002B2D99"/>
    <w:rsid w:val="002B2DD3"/>
    <w:rsid w:val="002B3A07"/>
    <w:rsid w:val="002B4774"/>
    <w:rsid w:val="002B514C"/>
    <w:rsid w:val="002B54C6"/>
    <w:rsid w:val="002B5755"/>
    <w:rsid w:val="002B5860"/>
    <w:rsid w:val="002B5962"/>
    <w:rsid w:val="002B5BF6"/>
    <w:rsid w:val="002B5C8B"/>
    <w:rsid w:val="002B6BCC"/>
    <w:rsid w:val="002B78B7"/>
    <w:rsid w:val="002B7DA9"/>
    <w:rsid w:val="002B7F60"/>
    <w:rsid w:val="002C00DE"/>
    <w:rsid w:val="002C04DE"/>
    <w:rsid w:val="002C04E9"/>
    <w:rsid w:val="002C0ACF"/>
    <w:rsid w:val="002C10C3"/>
    <w:rsid w:val="002C12FB"/>
    <w:rsid w:val="002C1C46"/>
    <w:rsid w:val="002C20B7"/>
    <w:rsid w:val="002C2200"/>
    <w:rsid w:val="002C27E8"/>
    <w:rsid w:val="002C29C0"/>
    <w:rsid w:val="002C2A7F"/>
    <w:rsid w:val="002C2BBD"/>
    <w:rsid w:val="002C2C63"/>
    <w:rsid w:val="002C2F51"/>
    <w:rsid w:val="002C308B"/>
    <w:rsid w:val="002C344D"/>
    <w:rsid w:val="002C396F"/>
    <w:rsid w:val="002C3B15"/>
    <w:rsid w:val="002C3B1D"/>
    <w:rsid w:val="002C3BBD"/>
    <w:rsid w:val="002C3F94"/>
    <w:rsid w:val="002C4284"/>
    <w:rsid w:val="002C496C"/>
    <w:rsid w:val="002C4C8C"/>
    <w:rsid w:val="002C4DF2"/>
    <w:rsid w:val="002C4F8F"/>
    <w:rsid w:val="002C52C0"/>
    <w:rsid w:val="002C5BCC"/>
    <w:rsid w:val="002C5DBD"/>
    <w:rsid w:val="002C612F"/>
    <w:rsid w:val="002C66A4"/>
    <w:rsid w:val="002C670B"/>
    <w:rsid w:val="002C6D91"/>
    <w:rsid w:val="002C70B0"/>
    <w:rsid w:val="002C7A4B"/>
    <w:rsid w:val="002C7CA5"/>
    <w:rsid w:val="002D00EF"/>
    <w:rsid w:val="002D054B"/>
    <w:rsid w:val="002D0640"/>
    <w:rsid w:val="002D087E"/>
    <w:rsid w:val="002D0899"/>
    <w:rsid w:val="002D0A4D"/>
    <w:rsid w:val="002D0A79"/>
    <w:rsid w:val="002D1478"/>
    <w:rsid w:val="002D17D0"/>
    <w:rsid w:val="002D1AC8"/>
    <w:rsid w:val="002D24DC"/>
    <w:rsid w:val="002D2C04"/>
    <w:rsid w:val="002D39AA"/>
    <w:rsid w:val="002D3CA7"/>
    <w:rsid w:val="002D3F91"/>
    <w:rsid w:val="002D4649"/>
    <w:rsid w:val="002D4707"/>
    <w:rsid w:val="002D509A"/>
    <w:rsid w:val="002D5227"/>
    <w:rsid w:val="002D523B"/>
    <w:rsid w:val="002D56EC"/>
    <w:rsid w:val="002D5E26"/>
    <w:rsid w:val="002D62BD"/>
    <w:rsid w:val="002D64DD"/>
    <w:rsid w:val="002D6DF3"/>
    <w:rsid w:val="002D750A"/>
    <w:rsid w:val="002D75F2"/>
    <w:rsid w:val="002D7885"/>
    <w:rsid w:val="002E01C0"/>
    <w:rsid w:val="002E01EB"/>
    <w:rsid w:val="002E046C"/>
    <w:rsid w:val="002E0B99"/>
    <w:rsid w:val="002E0B9D"/>
    <w:rsid w:val="002E0E35"/>
    <w:rsid w:val="002E0FB0"/>
    <w:rsid w:val="002E10C6"/>
    <w:rsid w:val="002E1667"/>
    <w:rsid w:val="002E1824"/>
    <w:rsid w:val="002E19A9"/>
    <w:rsid w:val="002E1C98"/>
    <w:rsid w:val="002E2198"/>
    <w:rsid w:val="002E242F"/>
    <w:rsid w:val="002E26CA"/>
    <w:rsid w:val="002E2A4D"/>
    <w:rsid w:val="002E2C04"/>
    <w:rsid w:val="002E3163"/>
    <w:rsid w:val="002E35D5"/>
    <w:rsid w:val="002E397E"/>
    <w:rsid w:val="002E4030"/>
    <w:rsid w:val="002E48E5"/>
    <w:rsid w:val="002E52A4"/>
    <w:rsid w:val="002E5672"/>
    <w:rsid w:val="002E5822"/>
    <w:rsid w:val="002E58F5"/>
    <w:rsid w:val="002E6284"/>
    <w:rsid w:val="002E6315"/>
    <w:rsid w:val="002E64D9"/>
    <w:rsid w:val="002E7173"/>
    <w:rsid w:val="002E71FA"/>
    <w:rsid w:val="002E7458"/>
    <w:rsid w:val="002E74D5"/>
    <w:rsid w:val="002E77AC"/>
    <w:rsid w:val="002E7B03"/>
    <w:rsid w:val="002F02CB"/>
    <w:rsid w:val="002F05BA"/>
    <w:rsid w:val="002F070F"/>
    <w:rsid w:val="002F075C"/>
    <w:rsid w:val="002F0AFE"/>
    <w:rsid w:val="002F1075"/>
    <w:rsid w:val="002F163D"/>
    <w:rsid w:val="002F1DED"/>
    <w:rsid w:val="002F1F23"/>
    <w:rsid w:val="002F23AA"/>
    <w:rsid w:val="002F295F"/>
    <w:rsid w:val="002F2C5C"/>
    <w:rsid w:val="002F3477"/>
    <w:rsid w:val="002F3BFD"/>
    <w:rsid w:val="002F3D15"/>
    <w:rsid w:val="002F4230"/>
    <w:rsid w:val="002F435B"/>
    <w:rsid w:val="002F48E7"/>
    <w:rsid w:val="002F4AE1"/>
    <w:rsid w:val="002F4BAF"/>
    <w:rsid w:val="002F5976"/>
    <w:rsid w:val="002F5EB3"/>
    <w:rsid w:val="002F604D"/>
    <w:rsid w:val="002F6537"/>
    <w:rsid w:val="002F667B"/>
    <w:rsid w:val="002F675A"/>
    <w:rsid w:val="002F68E1"/>
    <w:rsid w:val="002F6A61"/>
    <w:rsid w:val="002F7418"/>
    <w:rsid w:val="002F7556"/>
    <w:rsid w:val="00300053"/>
    <w:rsid w:val="00300624"/>
    <w:rsid w:val="00300736"/>
    <w:rsid w:val="00300F01"/>
    <w:rsid w:val="00300FCB"/>
    <w:rsid w:val="0030102E"/>
    <w:rsid w:val="00301122"/>
    <w:rsid w:val="0030121C"/>
    <w:rsid w:val="00301442"/>
    <w:rsid w:val="003016CC"/>
    <w:rsid w:val="0030181D"/>
    <w:rsid w:val="00302018"/>
    <w:rsid w:val="003021BC"/>
    <w:rsid w:val="00302920"/>
    <w:rsid w:val="00302B5E"/>
    <w:rsid w:val="00302BA4"/>
    <w:rsid w:val="00302F8D"/>
    <w:rsid w:val="003030CE"/>
    <w:rsid w:val="00303202"/>
    <w:rsid w:val="003032D3"/>
    <w:rsid w:val="0030399E"/>
    <w:rsid w:val="00303BFE"/>
    <w:rsid w:val="00303DED"/>
    <w:rsid w:val="00303F2B"/>
    <w:rsid w:val="00304109"/>
    <w:rsid w:val="00304B99"/>
    <w:rsid w:val="00304CFC"/>
    <w:rsid w:val="00304E4B"/>
    <w:rsid w:val="00304ECF"/>
    <w:rsid w:val="003050C0"/>
    <w:rsid w:val="00306279"/>
    <w:rsid w:val="003062B3"/>
    <w:rsid w:val="0030652A"/>
    <w:rsid w:val="00306627"/>
    <w:rsid w:val="00306C79"/>
    <w:rsid w:val="00306F71"/>
    <w:rsid w:val="003070E1"/>
    <w:rsid w:val="00307AC1"/>
    <w:rsid w:val="00307ED2"/>
    <w:rsid w:val="00310109"/>
    <w:rsid w:val="00310278"/>
    <w:rsid w:val="00310469"/>
    <w:rsid w:val="003104A2"/>
    <w:rsid w:val="00310C8C"/>
    <w:rsid w:val="003114A2"/>
    <w:rsid w:val="00311AA7"/>
    <w:rsid w:val="0031267C"/>
    <w:rsid w:val="00312A28"/>
    <w:rsid w:val="00312A80"/>
    <w:rsid w:val="0031368A"/>
    <w:rsid w:val="00314250"/>
    <w:rsid w:val="00314C53"/>
    <w:rsid w:val="00315203"/>
    <w:rsid w:val="00315877"/>
    <w:rsid w:val="003158B2"/>
    <w:rsid w:val="00315C67"/>
    <w:rsid w:val="00315C9C"/>
    <w:rsid w:val="00315D57"/>
    <w:rsid w:val="00315EAB"/>
    <w:rsid w:val="003161AD"/>
    <w:rsid w:val="00316F9D"/>
    <w:rsid w:val="00317DF1"/>
    <w:rsid w:val="00317E9D"/>
    <w:rsid w:val="003200BB"/>
    <w:rsid w:val="0032084E"/>
    <w:rsid w:val="00320A81"/>
    <w:rsid w:val="00320BF4"/>
    <w:rsid w:val="00320E1F"/>
    <w:rsid w:val="00321075"/>
    <w:rsid w:val="0032175F"/>
    <w:rsid w:val="00321D0C"/>
    <w:rsid w:val="00322112"/>
    <w:rsid w:val="00322254"/>
    <w:rsid w:val="0032249D"/>
    <w:rsid w:val="003227F6"/>
    <w:rsid w:val="003231AB"/>
    <w:rsid w:val="003231BB"/>
    <w:rsid w:val="0032325E"/>
    <w:rsid w:val="00323273"/>
    <w:rsid w:val="0032358A"/>
    <w:rsid w:val="003238FB"/>
    <w:rsid w:val="003240F4"/>
    <w:rsid w:val="0032420C"/>
    <w:rsid w:val="00324838"/>
    <w:rsid w:val="003252EE"/>
    <w:rsid w:val="003258B0"/>
    <w:rsid w:val="00325AA6"/>
    <w:rsid w:val="00325AF6"/>
    <w:rsid w:val="00325D77"/>
    <w:rsid w:val="003266F2"/>
    <w:rsid w:val="00326773"/>
    <w:rsid w:val="00327118"/>
    <w:rsid w:val="0032734A"/>
    <w:rsid w:val="0032768D"/>
    <w:rsid w:val="0032788A"/>
    <w:rsid w:val="00327B96"/>
    <w:rsid w:val="00327CCB"/>
    <w:rsid w:val="0033043F"/>
    <w:rsid w:val="00330668"/>
    <w:rsid w:val="00330B0B"/>
    <w:rsid w:val="00330B67"/>
    <w:rsid w:val="003319FF"/>
    <w:rsid w:val="00331B93"/>
    <w:rsid w:val="00331DD5"/>
    <w:rsid w:val="0033234E"/>
    <w:rsid w:val="003324FA"/>
    <w:rsid w:val="00332F72"/>
    <w:rsid w:val="00333077"/>
    <w:rsid w:val="003332A5"/>
    <w:rsid w:val="0033338E"/>
    <w:rsid w:val="00333472"/>
    <w:rsid w:val="003335EA"/>
    <w:rsid w:val="00333644"/>
    <w:rsid w:val="003339A0"/>
    <w:rsid w:val="00333C1C"/>
    <w:rsid w:val="00334B8A"/>
    <w:rsid w:val="00334E87"/>
    <w:rsid w:val="003351E6"/>
    <w:rsid w:val="00335B83"/>
    <w:rsid w:val="003361FE"/>
    <w:rsid w:val="003362B6"/>
    <w:rsid w:val="00336AC6"/>
    <w:rsid w:val="00336EB9"/>
    <w:rsid w:val="00337002"/>
    <w:rsid w:val="00337121"/>
    <w:rsid w:val="003372E2"/>
    <w:rsid w:val="0033746E"/>
    <w:rsid w:val="0033770F"/>
    <w:rsid w:val="00337C9F"/>
    <w:rsid w:val="003401F6"/>
    <w:rsid w:val="0034080C"/>
    <w:rsid w:val="00340C14"/>
    <w:rsid w:val="00340CBD"/>
    <w:rsid w:val="00340CC5"/>
    <w:rsid w:val="00340E1D"/>
    <w:rsid w:val="0034119B"/>
    <w:rsid w:val="00341983"/>
    <w:rsid w:val="00341ABA"/>
    <w:rsid w:val="00342868"/>
    <w:rsid w:val="00342B34"/>
    <w:rsid w:val="00343314"/>
    <w:rsid w:val="00344566"/>
    <w:rsid w:val="0034505F"/>
    <w:rsid w:val="00345E8A"/>
    <w:rsid w:val="00345FAD"/>
    <w:rsid w:val="003462E1"/>
    <w:rsid w:val="0034642B"/>
    <w:rsid w:val="00347111"/>
    <w:rsid w:val="00347239"/>
    <w:rsid w:val="0034775F"/>
    <w:rsid w:val="00350B1F"/>
    <w:rsid w:val="00350BCF"/>
    <w:rsid w:val="00351790"/>
    <w:rsid w:val="003518E6"/>
    <w:rsid w:val="0035199E"/>
    <w:rsid w:val="00351A32"/>
    <w:rsid w:val="00351F99"/>
    <w:rsid w:val="00351FBD"/>
    <w:rsid w:val="00352445"/>
    <w:rsid w:val="00353AEF"/>
    <w:rsid w:val="00354483"/>
    <w:rsid w:val="0035448E"/>
    <w:rsid w:val="00354D8A"/>
    <w:rsid w:val="0035501C"/>
    <w:rsid w:val="00355105"/>
    <w:rsid w:val="003555B5"/>
    <w:rsid w:val="0035560E"/>
    <w:rsid w:val="00355ED8"/>
    <w:rsid w:val="00356341"/>
    <w:rsid w:val="00356893"/>
    <w:rsid w:val="00356D64"/>
    <w:rsid w:val="00357735"/>
    <w:rsid w:val="00357A4D"/>
    <w:rsid w:val="00357C91"/>
    <w:rsid w:val="00357D1B"/>
    <w:rsid w:val="00357D58"/>
    <w:rsid w:val="003603FD"/>
    <w:rsid w:val="0036076F"/>
    <w:rsid w:val="003608B8"/>
    <w:rsid w:val="003613D3"/>
    <w:rsid w:val="00361701"/>
    <w:rsid w:val="00361C46"/>
    <w:rsid w:val="003623BA"/>
    <w:rsid w:val="00362866"/>
    <w:rsid w:val="0036289B"/>
    <w:rsid w:val="00362E18"/>
    <w:rsid w:val="00363229"/>
    <w:rsid w:val="0036371E"/>
    <w:rsid w:val="0036382F"/>
    <w:rsid w:val="003638E9"/>
    <w:rsid w:val="0036525F"/>
    <w:rsid w:val="00365374"/>
    <w:rsid w:val="00365715"/>
    <w:rsid w:val="00365D84"/>
    <w:rsid w:val="00365EED"/>
    <w:rsid w:val="0036629B"/>
    <w:rsid w:val="003665E2"/>
    <w:rsid w:val="00366D0E"/>
    <w:rsid w:val="00366D51"/>
    <w:rsid w:val="00366DB8"/>
    <w:rsid w:val="003670A0"/>
    <w:rsid w:val="00367D1D"/>
    <w:rsid w:val="003704D2"/>
    <w:rsid w:val="0037056B"/>
    <w:rsid w:val="003707C3"/>
    <w:rsid w:val="00371050"/>
    <w:rsid w:val="003714CE"/>
    <w:rsid w:val="003718FA"/>
    <w:rsid w:val="00371A79"/>
    <w:rsid w:val="0037215F"/>
    <w:rsid w:val="00372170"/>
    <w:rsid w:val="00372862"/>
    <w:rsid w:val="0037295B"/>
    <w:rsid w:val="0037304B"/>
    <w:rsid w:val="00373399"/>
    <w:rsid w:val="00373526"/>
    <w:rsid w:val="00373AD4"/>
    <w:rsid w:val="00373B96"/>
    <w:rsid w:val="003740CB"/>
    <w:rsid w:val="003741E9"/>
    <w:rsid w:val="00374687"/>
    <w:rsid w:val="00374D35"/>
    <w:rsid w:val="0037507A"/>
    <w:rsid w:val="00375834"/>
    <w:rsid w:val="0037612B"/>
    <w:rsid w:val="0037664F"/>
    <w:rsid w:val="00376954"/>
    <w:rsid w:val="00377160"/>
    <w:rsid w:val="003774E3"/>
    <w:rsid w:val="0037773B"/>
    <w:rsid w:val="00377864"/>
    <w:rsid w:val="00377CA8"/>
    <w:rsid w:val="003805DA"/>
    <w:rsid w:val="003806F7"/>
    <w:rsid w:val="003807C5"/>
    <w:rsid w:val="00380948"/>
    <w:rsid w:val="00380A00"/>
    <w:rsid w:val="00380C30"/>
    <w:rsid w:val="00380CFE"/>
    <w:rsid w:val="00380D07"/>
    <w:rsid w:val="00380D68"/>
    <w:rsid w:val="0038131C"/>
    <w:rsid w:val="00381462"/>
    <w:rsid w:val="00381575"/>
    <w:rsid w:val="0038184A"/>
    <w:rsid w:val="00382211"/>
    <w:rsid w:val="0038241E"/>
    <w:rsid w:val="003825F6"/>
    <w:rsid w:val="00382969"/>
    <w:rsid w:val="00382F02"/>
    <w:rsid w:val="00382F70"/>
    <w:rsid w:val="0038329A"/>
    <w:rsid w:val="003833E7"/>
    <w:rsid w:val="003835C5"/>
    <w:rsid w:val="00383603"/>
    <w:rsid w:val="00383BD4"/>
    <w:rsid w:val="00383D6D"/>
    <w:rsid w:val="00384A60"/>
    <w:rsid w:val="0038563B"/>
    <w:rsid w:val="00386033"/>
    <w:rsid w:val="0038661D"/>
    <w:rsid w:val="00386CB9"/>
    <w:rsid w:val="00386D73"/>
    <w:rsid w:val="00386F5A"/>
    <w:rsid w:val="00386FE5"/>
    <w:rsid w:val="00387530"/>
    <w:rsid w:val="003875B9"/>
    <w:rsid w:val="003878F0"/>
    <w:rsid w:val="00387AB9"/>
    <w:rsid w:val="0039018C"/>
    <w:rsid w:val="00390608"/>
    <w:rsid w:val="0039110A"/>
    <w:rsid w:val="003911FF"/>
    <w:rsid w:val="0039159A"/>
    <w:rsid w:val="0039224B"/>
    <w:rsid w:val="00392550"/>
    <w:rsid w:val="00392780"/>
    <w:rsid w:val="003935DA"/>
    <w:rsid w:val="0039367F"/>
    <w:rsid w:val="003937E9"/>
    <w:rsid w:val="00393A65"/>
    <w:rsid w:val="00393B99"/>
    <w:rsid w:val="00393EF2"/>
    <w:rsid w:val="0039462F"/>
    <w:rsid w:val="0039478F"/>
    <w:rsid w:val="003947C4"/>
    <w:rsid w:val="003948F0"/>
    <w:rsid w:val="0039490D"/>
    <w:rsid w:val="00394C5C"/>
    <w:rsid w:val="00394CAF"/>
    <w:rsid w:val="00394F73"/>
    <w:rsid w:val="003950DB"/>
    <w:rsid w:val="00395684"/>
    <w:rsid w:val="0039624C"/>
    <w:rsid w:val="00396262"/>
    <w:rsid w:val="00396264"/>
    <w:rsid w:val="003962F3"/>
    <w:rsid w:val="00396438"/>
    <w:rsid w:val="003965B9"/>
    <w:rsid w:val="0039670B"/>
    <w:rsid w:val="00396B34"/>
    <w:rsid w:val="00396C2C"/>
    <w:rsid w:val="00397016"/>
    <w:rsid w:val="0039755F"/>
    <w:rsid w:val="00397568"/>
    <w:rsid w:val="00397639"/>
    <w:rsid w:val="003978B4"/>
    <w:rsid w:val="003979F0"/>
    <w:rsid w:val="00397FCB"/>
    <w:rsid w:val="003A00A7"/>
    <w:rsid w:val="003A0113"/>
    <w:rsid w:val="003A086A"/>
    <w:rsid w:val="003A1579"/>
    <w:rsid w:val="003A1804"/>
    <w:rsid w:val="003A1F47"/>
    <w:rsid w:val="003A1FE8"/>
    <w:rsid w:val="003A2346"/>
    <w:rsid w:val="003A23DC"/>
    <w:rsid w:val="003A248E"/>
    <w:rsid w:val="003A2881"/>
    <w:rsid w:val="003A299E"/>
    <w:rsid w:val="003A2A9E"/>
    <w:rsid w:val="003A2C25"/>
    <w:rsid w:val="003A2F5B"/>
    <w:rsid w:val="003A301E"/>
    <w:rsid w:val="003A3022"/>
    <w:rsid w:val="003A3DDD"/>
    <w:rsid w:val="003A4051"/>
    <w:rsid w:val="003A41E8"/>
    <w:rsid w:val="003A4262"/>
    <w:rsid w:val="003A4791"/>
    <w:rsid w:val="003A51CE"/>
    <w:rsid w:val="003A531D"/>
    <w:rsid w:val="003A5B8F"/>
    <w:rsid w:val="003A5F25"/>
    <w:rsid w:val="003A5FAA"/>
    <w:rsid w:val="003A6372"/>
    <w:rsid w:val="003A63B2"/>
    <w:rsid w:val="003A6825"/>
    <w:rsid w:val="003A69AD"/>
    <w:rsid w:val="003A6A0E"/>
    <w:rsid w:val="003A6BB8"/>
    <w:rsid w:val="003A723A"/>
    <w:rsid w:val="003A7B22"/>
    <w:rsid w:val="003A7D13"/>
    <w:rsid w:val="003A7DE6"/>
    <w:rsid w:val="003B018C"/>
    <w:rsid w:val="003B03BB"/>
    <w:rsid w:val="003B05A2"/>
    <w:rsid w:val="003B0F31"/>
    <w:rsid w:val="003B116B"/>
    <w:rsid w:val="003B1652"/>
    <w:rsid w:val="003B1928"/>
    <w:rsid w:val="003B24D3"/>
    <w:rsid w:val="003B25AB"/>
    <w:rsid w:val="003B2962"/>
    <w:rsid w:val="003B2F13"/>
    <w:rsid w:val="003B302F"/>
    <w:rsid w:val="003B315E"/>
    <w:rsid w:val="003B319C"/>
    <w:rsid w:val="003B39BA"/>
    <w:rsid w:val="003B3E61"/>
    <w:rsid w:val="003B43A0"/>
    <w:rsid w:val="003B4D92"/>
    <w:rsid w:val="003B53F3"/>
    <w:rsid w:val="003B5C7A"/>
    <w:rsid w:val="003B6054"/>
    <w:rsid w:val="003B613F"/>
    <w:rsid w:val="003B62E2"/>
    <w:rsid w:val="003B6450"/>
    <w:rsid w:val="003B65F9"/>
    <w:rsid w:val="003B7638"/>
    <w:rsid w:val="003B7AFA"/>
    <w:rsid w:val="003C0A62"/>
    <w:rsid w:val="003C12A2"/>
    <w:rsid w:val="003C1446"/>
    <w:rsid w:val="003C1FD5"/>
    <w:rsid w:val="003C252C"/>
    <w:rsid w:val="003C2F44"/>
    <w:rsid w:val="003C2FC7"/>
    <w:rsid w:val="003C3354"/>
    <w:rsid w:val="003C373F"/>
    <w:rsid w:val="003C3E04"/>
    <w:rsid w:val="003C47B5"/>
    <w:rsid w:val="003C48F1"/>
    <w:rsid w:val="003C4A1E"/>
    <w:rsid w:val="003C4B16"/>
    <w:rsid w:val="003C4E64"/>
    <w:rsid w:val="003C5114"/>
    <w:rsid w:val="003C5688"/>
    <w:rsid w:val="003C56DC"/>
    <w:rsid w:val="003C57E4"/>
    <w:rsid w:val="003C6034"/>
    <w:rsid w:val="003C648A"/>
    <w:rsid w:val="003C67D6"/>
    <w:rsid w:val="003C6831"/>
    <w:rsid w:val="003C6CE9"/>
    <w:rsid w:val="003C6F12"/>
    <w:rsid w:val="003C73CD"/>
    <w:rsid w:val="003C74DB"/>
    <w:rsid w:val="003C77B9"/>
    <w:rsid w:val="003C7970"/>
    <w:rsid w:val="003D0344"/>
    <w:rsid w:val="003D04A1"/>
    <w:rsid w:val="003D05F1"/>
    <w:rsid w:val="003D0C9E"/>
    <w:rsid w:val="003D0F76"/>
    <w:rsid w:val="003D1583"/>
    <w:rsid w:val="003D16E4"/>
    <w:rsid w:val="003D1772"/>
    <w:rsid w:val="003D179A"/>
    <w:rsid w:val="003D1EED"/>
    <w:rsid w:val="003D1F1A"/>
    <w:rsid w:val="003D1FC6"/>
    <w:rsid w:val="003D2D84"/>
    <w:rsid w:val="003D2E51"/>
    <w:rsid w:val="003D32EB"/>
    <w:rsid w:val="003D35F1"/>
    <w:rsid w:val="003D3677"/>
    <w:rsid w:val="003D3C77"/>
    <w:rsid w:val="003D4B94"/>
    <w:rsid w:val="003D4D6F"/>
    <w:rsid w:val="003D50C5"/>
    <w:rsid w:val="003D59B9"/>
    <w:rsid w:val="003D69B8"/>
    <w:rsid w:val="003D6C2F"/>
    <w:rsid w:val="003D6FCF"/>
    <w:rsid w:val="003D703E"/>
    <w:rsid w:val="003D736B"/>
    <w:rsid w:val="003D77BA"/>
    <w:rsid w:val="003E020B"/>
    <w:rsid w:val="003E042E"/>
    <w:rsid w:val="003E09D5"/>
    <w:rsid w:val="003E0D7F"/>
    <w:rsid w:val="003E0ECF"/>
    <w:rsid w:val="003E0ED2"/>
    <w:rsid w:val="003E122D"/>
    <w:rsid w:val="003E1301"/>
    <w:rsid w:val="003E1C58"/>
    <w:rsid w:val="003E27A8"/>
    <w:rsid w:val="003E2846"/>
    <w:rsid w:val="003E284E"/>
    <w:rsid w:val="003E2FAD"/>
    <w:rsid w:val="003E32D7"/>
    <w:rsid w:val="003E37C1"/>
    <w:rsid w:val="003E3F17"/>
    <w:rsid w:val="003E47E1"/>
    <w:rsid w:val="003E4B2C"/>
    <w:rsid w:val="003E51E9"/>
    <w:rsid w:val="003E6184"/>
    <w:rsid w:val="003E6E7D"/>
    <w:rsid w:val="003E7F96"/>
    <w:rsid w:val="003F01EC"/>
    <w:rsid w:val="003F034E"/>
    <w:rsid w:val="003F1004"/>
    <w:rsid w:val="003F11DA"/>
    <w:rsid w:val="003F1274"/>
    <w:rsid w:val="003F13C0"/>
    <w:rsid w:val="003F1B21"/>
    <w:rsid w:val="003F1B43"/>
    <w:rsid w:val="003F221D"/>
    <w:rsid w:val="003F2379"/>
    <w:rsid w:val="003F2894"/>
    <w:rsid w:val="003F289A"/>
    <w:rsid w:val="003F2C39"/>
    <w:rsid w:val="003F2CCC"/>
    <w:rsid w:val="003F2FB1"/>
    <w:rsid w:val="003F34B7"/>
    <w:rsid w:val="003F3BB4"/>
    <w:rsid w:val="003F3BEC"/>
    <w:rsid w:val="003F3CA8"/>
    <w:rsid w:val="003F3D16"/>
    <w:rsid w:val="003F3D59"/>
    <w:rsid w:val="003F42B7"/>
    <w:rsid w:val="003F4302"/>
    <w:rsid w:val="003F4553"/>
    <w:rsid w:val="003F4985"/>
    <w:rsid w:val="003F5A4A"/>
    <w:rsid w:val="003F5C24"/>
    <w:rsid w:val="003F6322"/>
    <w:rsid w:val="003F6A4D"/>
    <w:rsid w:val="003F6E24"/>
    <w:rsid w:val="003F6E4D"/>
    <w:rsid w:val="003F74C4"/>
    <w:rsid w:val="003F7C39"/>
    <w:rsid w:val="003F7C82"/>
    <w:rsid w:val="003F7FB3"/>
    <w:rsid w:val="004003EE"/>
    <w:rsid w:val="00400FDA"/>
    <w:rsid w:val="00401197"/>
    <w:rsid w:val="00401393"/>
    <w:rsid w:val="00401452"/>
    <w:rsid w:val="004015CD"/>
    <w:rsid w:val="00402829"/>
    <w:rsid w:val="00402961"/>
    <w:rsid w:val="00402B77"/>
    <w:rsid w:val="00403273"/>
    <w:rsid w:val="004034D4"/>
    <w:rsid w:val="00403CBD"/>
    <w:rsid w:val="004046D3"/>
    <w:rsid w:val="00404C38"/>
    <w:rsid w:val="00405322"/>
    <w:rsid w:val="00405437"/>
    <w:rsid w:val="004054BC"/>
    <w:rsid w:val="004055C4"/>
    <w:rsid w:val="00405A7D"/>
    <w:rsid w:val="00405D87"/>
    <w:rsid w:val="004066D1"/>
    <w:rsid w:val="004073D5"/>
    <w:rsid w:val="00407512"/>
    <w:rsid w:val="004076B3"/>
    <w:rsid w:val="004076CE"/>
    <w:rsid w:val="00407A08"/>
    <w:rsid w:val="00407D68"/>
    <w:rsid w:val="004101E6"/>
    <w:rsid w:val="00410DDA"/>
    <w:rsid w:val="00411573"/>
    <w:rsid w:val="00412812"/>
    <w:rsid w:val="00412840"/>
    <w:rsid w:val="00412AE4"/>
    <w:rsid w:val="00412DFC"/>
    <w:rsid w:val="00413485"/>
    <w:rsid w:val="00413775"/>
    <w:rsid w:val="0041378D"/>
    <w:rsid w:val="00413965"/>
    <w:rsid w:val="004143CC"/>
    <w:rsid w:val="00414558"/>
    <w:rsid w:val="004145FC"/>
    <w:rsid w:val="00414CE3"/>
    <w:rsid w:val="00414D07"/>
    <w:rsid w:val="00414E14"/>
    <w:rsid w:val="004158CD"/>
    <w:rsid w:val="004158CE"/>
    <w:rsid w:val="00416176"/>
    <w:rsid w:val="0041641C"/>
    <w:rsid w:val="0041689D"/>
    <w:rsid w:val="00416940"/>
    <w:rsid w:val="004174DB"/>
    <w:rsid w:val="00417B4F"/>
    <w:rsid w:val="00420987"/>
    <w:rsid w:val="00420BC9"/>
    <w:rsid w:val="00420C7D"/>
    <w:rsid w:val="00420EB5"/>
    <w:rsid w:val="00420F10"/>
    <w:rsid w:val="00421B41"/>
    <w:rsid w:val="00421BED"/>
    <w:rsid w:val="00421E8C"/>
    <w:rsid w:val="004225D1"/>
    <w:rsid w:val="004228BB"/>
    <w:rsid w:val="00422A22"/>
    <w:rsid w:val="00422CC6"/>
    <w:rsid w:val="004231AB"/>
    <w:rsid w:val="004232C4"/>
    <w:rsid w:val="004232E4"/>
    <w:rsid w:val="00423407"/>
    <w:rsid w:val="00424120"/>
    <w:rsid w:val="00424371"/>
    <w:rsid w:val="004243BB"/>
    <w:rsid w:val="0042443E"/>
    <w:rsid w:val="004249D3"/>
    <w:rsid w:val="00424CB8"/>
    <w:rsid w:val="00424FD6"/>
    <w:rsid w:val="00425077"/>
    <w:rsid w:val="004250C7"/>
    <w:rsid w:val="00425DA1"/>
    <w:rsid w:val="00425DA4"/>
    <w:rsid w:val="00426B7F"/>
    <w:rsid w:val="00426BA6"/>
    <w:rsid w:val="00426F6E"/>
    <w:rsid w:val="00427554"/>
    <w:rsid w:val="00427A1B"/>
    <w:rsid w:val="0043092E"/>
    <w:rsid w:val="004310A0"/>
    <w:rsid w:val="00431554"/>
    <w:rsid w:val="00431A61"/>
    <w:rsid w:val="00431C2B"/>
    <w:rsid w:val="00431E6E"/>
    <w:rsid w:val="004320BF"/>
    <w:rsid w:val="00432125"/>
    <w:rsid w:val="004321E9"/>
    <w:rsid w:val="004323F4"/>
    <w:rsid w:val="00432453"/>
    <w:rsid w:val="00432856"/>
    <w:rsid w:val="00432A82"/>
    <w:rsid w:val="00432E41"/>
    <w:rsid w:val="00433215"/>
    <w:rsid w:val="0043335D"/>
    <w:rsid w:val="004344E6"/>
    <w:rsid w:val="00434BA0"/>
    <w:rsid w:val="00434C21"/>
    <w:rsid w:val="00435252"/>
    <w:rsid w:val="00435653"/>
    <w:rsid w:val="004359B6"/>
    <w:rsid w:val="00436762"/>
    <w:rsid w:val="00436A00"/>
    <w:rsid w:val="00436DFD"/>
    <w:rsid w:val="00436F78"/>
    <w:rsid w:val="004370AC"/>
    <w:rsid w:val="00437EA5"/>
    <w:rsid w:val="00440597"/>
    <w:rsid w:val="00440726"/>
    <w:rsid w:val="00440E07"/>
    <w:rsid w:val="00440FE9"/>
    <w:rsid w:val="0044138D"/>
    <w:rsid w:val="00441BC6"/>
    <w:rsid w:val="00441C7D"/>
    <w:rsid w:val="00442471"/>
    <w:rsid w:val="004429C7"/>
    <w:rsid w:val="0044323B"/>
    <w:rsid w:val="004432D0"/>
    <w:rsid w:val="00443FC0"/>
    <w:rsid w:val="00444910"/>
    <w:rsid w:val="00444CEA"/>
    <w:rsid w:val="00444D59"/>
    <w:rsid w:val="00444E1E"/>
    <w:rsid w:val="00445542"/>
    <w:rsid w:val="004455F5"/>
    <w:rsid w:val="004457FB"/>
    <w:rsid w:val="00445864"/>
    <w:rsid w:val="004458CE"/>
    <w:rsid w:val="00445DC2"/>
    <w:rsid w:val="0044634E"/>
    <w:rsid w:val="00446946"/>
    <w:rsid w:val="00446BA9"/>
    <w:rsid w:val="00446D95"/>
    <w:rsid w:val="00447051"/>
    <w:rsid w:val="00447084"/>
    <w:rsid w:val="004472AA"/>
    <w:rsid w:val="00447B67"/>
    <w:rsid w:val="00447D74"/>
    <w:rsid w:val="00447F89"/>
    <w:rsid w:val="004501CD"/>
    <w:rsid w:val="00450B3D"/>
    <w:rsid w:val="004515D5"/>
    <w:rsid w:val="004516F4"/>
    <w:rsid w:val="004517C8"/>
    <w:rsid w:val="004517F8"/>
    <w:rsid w:val="00451958"/>
    <w:rsid w:val="00451AB4"/>
    <w:rsid w:val="00451CC9"/>
    <w:rsid w:val="00451D19"/>
    <w:rsid w:val="00452141"/>
    <w:rsid w:val="004521C3"/>
    <w:rsid w:val="004522C9"/>
    <w:rsid w:val="004525B0"/>
    <w:rsid w:val="0045420E"/>
    <w:rsid w:val="00454538"/>
    <w:rsid w:val="004546A8"/>
    <w:rsid w:val="00454CC7"/>
    <w:rsid w:val="00454CD1"/>
    <w:rsid w:val="00454EE5"/>
    <w:rsid w:val="00454FB0"/>
    <w:rsid w:val="00455076"/>
    <w:rsid w:val="004552C0"/>
    <w:rsid w:val="0045555A"/>
    <w:rsid w:val="0045571A"/>
    <w:rsid w:val="004558D3"/>
    <w:rsid w:val="00455A58"/>
    <w:rsid w:val="00455AEC"/>
    <w:rsid w:val="00455CA6"/>
    <w:rsid w:val="00455F1F"/>
    <w:rsid w:val="004562D2"/>
    <w:rsid w:val="00456637"/>
    <w:rsid w:val="004567D3"/>
    <w:rsid w:val="0045718B"/>
    <w:rsid w:val="0045719B"/>
    <w:rsid w:val="00457E72"/>
    <w:rsid w:val="00460F1D"/>
    <w:rsid w:val="004612D9"/>
    <w:rsid w:val="00461403"/>
    <w:rsid w:val="004625B0"/>
    <w:rsid w:val="00462E16"/>
    <w:rsid w:val="004636BB"/>
    <w:rsid w:val="00463A0A"/>
    <w:rsid w:val="0046442E"/>
    <w:rsid w:val="00464C14"/>
    <w:rsid w:val="00465270"/>
    <w:rsid w:val="004657AE"/>
    <w:rsid w:val="00465F86"/>
    <w:rsid w:val="004662CE"/>
    <w:rsid w:val="004666B6"/>
    <w:rsid w:val="0046691D"/>
    <w:rsid w:val="00466A5D"/>
    <w:rsid w:val="00466B1A"/>
    <w:rsid w:val="004670A0"/>
    <w:rsid w:val="00467155"/>
    <w:rsid w:val="00467219"/>
    <w:rsid w:val="0046721F"/>
    <w:rsid w:val="004673A9"/>
    <w:rsid w:val="004679F2"/>
    <w:rsid w:val="00467E01"/>
    <w:rsid w:val="00470D09"/>
    <w:rsid w:val="00470DF0"/>
    <w:rsid w:val="00470E66"/>
    <w:rsid w:val="00470EBE"/>
    <w:rsid w:val="00471885"/>
    <w:rsid w:val="00471C45"/>
    <w:rsid w:val="00471E0C"/>
    <w:rsid w:val="004722FB"/>
    <w:rsid w:val="00472FD5"/>
    <w:rsid w:val="00473081"/>
    <w:rsid w:val="0047312E"/>
    <w:rsid w:val="00473920"/>
    <w:rsid w:val="00473ECA"/>
    <w:rsid w:val="00474737"/>
    <w:rsid w:val="00474AD8"/>
    <w:rsid w:val="00474D85"/>
    <w:rsid w:val="004750C1"/>
    <w:rsid w:val="004751AB"/>
    <w:rsid w:val="004754C0"/>
    <w:rsid w:val="00475658"/>
    <w:rsid w:val="00475734"/>
    <w:rsid w:val="0047593D"/>
    <w:rsid w:val="00475A65"/>
    <w:rsid w:val="00475C53"/>
    <w:rsid w:val="00475D91"/>
    <w:rsid w:val="00475EB9"/>
    <w:rsid w:val="004763FA"/>
    <w:rsid w:val="004764D4"/>
    <w:rsid w:val="004765AD"/>
    <w:rsid w:val="00476A57"/>
    <w:rsid w:val="004770F6"/>
    <w:rsid w:val="004776BE"/>
    <w:rsid w:val="0047799A"/>
    <w:rsid w:val="00480283"/>
    <w:rsid w:val="004802B7"/>
    <w:rsid w:val="0048042C"/>
    <w:rsid w:val="004809B3"/>
    <w:rsid w:val="00480BE5"/>
    <w:rsid w:val="004811B7"/>
    <w:rsid w:val="004816D8"/>
    <w:rsid w:val="004816ED"/>
    <w:rsid w:val="00482295"/>
    <w:rsid w:val="00482619"/>
    <w:rsid w:val="0048271B"/>
    <w:rsid w:val="0048273A"/>
    <w:rsid w:val="00482A81"/>
    <w:rsid w:val="004834D3"/>
    <w:rsid w:val="0048350F"/>
    <w:rsid w:val="00484B22"/>
    <w:rsid w:val="00484D0F"/>
    <w:rsid w:val="00484FD2"/>
    <w:rsid w:val="00485258"/>
    <w:rsid w:val="00485928"/>
    <w:rsid w:val="00485FC7"/>
    <w:rsid w:val="00486925"/>
    <w:rsid w:val="004869E6"/>
    <w:rsid w:val="00486B28"/>
    <w:rsid w:val="00486C8B"/>
    <w:rsid w:val="00486CB3"/>
    <w:rsid w:val="00486D92"/>
    <w:rsid w:val="004871C9"/>
    <w:rsid w:val="0048722B"/>
    <w:rsid w:val="004879CF"/>
    <w:rsid w:val="00490353"/>
    <w:rsid w:val="004904C0"/>
    <w:rsid w:val="00490675"/>
    <w:rsid w:val="00490C73"/>
    <w:rsid w:val="00491276"/>
    <w:rsid w:val="0049128E"/>
    <w:rsid w:val="00491640"/>
    <w:rsid w:val="0049197F"/>
    <w:rsid w:val="00491AC7"/>
    <w:rsid w:val="00492182"/>
    <w:rsid w:val="00493353"/>
    <w:rsid w:val="0049337C"/>
    <w:rsid w:val="00493CD3"/>
    <w:rsid w:val="00493CE7"/>
    <w:rsid w:val="0049476F"/>
    <w:rsid w:val="00494D2F"/>
    <w:rsid w:val="00495191"/>
    <w:rsid w:val="004958D1"/>
    <w:rsid w:val="00495BCE"/>
    <w:rsid w:val="00495D4B"/>
    <w:rsid w:val="00495E76"/>
    <w:rsid w:val="00496655"/>
    <w:rsid w:val="00497429"/>
    <w:rsid w:val="00497594"/>
    <w:rsid w:val="00497811"/>
    <w:rsid w:val="004979C5"/>
    <w:rsid w:val="004979EF"/>
    <w:rsid w:val="00497F36"/>
    <w:rsid w:val="0049C8F2"/>
    <w:rsid w:val="004A010A"/>
    <w:rsid w:val="004A03B2"/>
    <w:rsid w:val="004A0804"/>
    <w:rsid w:val="004A0B26"/>
    <w:rsid w:val="004A0E92"/>
    <w:rsid w:val="004A1412"/>
    <w:rsid w:val="004A1508"/>
    <w:rsid w:val="004A1611"/>
    <w:rsid w:val="004A1A8F"/>
    <w:rsid w:val="004A207F"/>
    <w:rsid w:val="004A25BC"/>
    <w:rsid w:val="004A2884"/>
    <w:rsid w:val="004A28E0"/>
    <w:rsid w:val="004A2993"/>
    <w:rsid w:val="004A2C52"/>
    <w:rsid w:val="004A2EB8"/>
    <w:rsid w:val="004A30D1"/>
    <w:rsid w:val="004A32BD"/>
    <w:rsid w:val="004A3337"/>
    <w:rsid w:val="004A3F38"/>
    <w:rsid w:val="004A40DE"/>
    <w:rsid w:val="004A472C"/>
    <w:rsid w:val="004A4EC1"/>
    <w:rsid w:val="004A4F68"/>
    <w:rsid w:val="004A4FAA"/>
    <w:rsid w:val="004A5167"/>
    <w:rsid w:val="004A51AD"/>
    <w:rsid w:val="004A53A6"/>
    <w:rsid w:val="004A59A5"/>
    <w:rsid w:val="004A5C90"/>
    <w:rsid w:val="004A5CA8"/>
    <w:rsid w:val="004A61C2"/>
    <w:rsid w:val="004A67E2"/>
    <w:rsid w:val="004A6BD6"/>
    <w:rsid w:val="004A715E"/>
    <w:rsid w:val="004A721C"/>
    <w:rsid w:val="004A72BF"/>
    <w:rsid w:val="004A741E"/>
    <w:rsid w:val="004A7517"/>
    <w:rsid w:val="004A75E1"/>
    <w:rsid w:val="004A7AC3"/>
    <w:rsid w:val="004A7C25"/>
    <w:rsid w:val="004B07D7"/>
    <w:rsid w:val="004B0908"/>
    <w:rsid w:val="004B0B04"/>
    <w:rsid w:val="004B0D5A"/>
    <w:rsid w:val="004B0DBC"/>
    <w:rsid w:val="004B0FF2"/>
    <w:rsid w:val="004B1CBC"/>
    <w:rsid w:val="004B2294"/>
    <w:rsid w:val="004B249E"/>
    <w:rsid w:val="004B263D"/>
    <w:rsid w:val="004B2CD2"/>
    <w:rsid w:val="004B2D21"/>
    <w:rsid w:val="004B3157"/>
    <w:rsid w:val="004B392A"/>
    <w:rsid w:val="004B3D69"/>
    <w:rsid w:val="004B4173"/>
    <w:rsid w:val="004B43D7"/>
    <w:rsid w:val="004B46E2"/>
    <w:rsid w:val="004B4954"/>
    <w:rsid w:val="004B4987"/>
    <w:rsid w:val="004B4A0F"/>
    <w:rsid w:val="004B5201"/>
    <w:rsid w:val="004B5297"/>
    <w:rsid w:val="004B52CE"/>
    <w:rsid w:val="004B536A"/>
    <w:rsid w:val="004B577E"/>
    <w:rsid w:val="004B6368"/>
    <w:rsid w:val="004B64ED"/>
    <w:rsid w:val="004B6796"/>
    <w:rsid w:val="004B69D3"/>
    <w:rsid w:val="004B6C83"/>
    <w:rsid w:val="004B75A5"/>
    <w:rsid w:val="004B77DF"/>
    <w:rsid w:val="004B7A0D"/>
    <w:rsid w:val="004B7CB6"/>
    <w:rsid w:val="004C0380"/>
    <w:rsid w:val="004C0E64"/>
    <w:rsid w:val="004C0F0F"/>
    <w:rsid w:val="004C13FB"/>
    <w:rsid w:val="004C1A1F"/>
    <w:rsid w:val="004C1B58"/>
    <w:rsid w:val="004C1F36"/>
    <w:rsid w:val="004C26BC"/>
    <w:rsid w:val="004C298D"/>
    <w:rsid w:val="004C2CFB"/>
    <w:rsid w:val="004C2DE4"/>
    <w:rsid w:val="004C2EE5"/>
    <w:rsid w:val="004C3B7F"/>
    <w:rsid w:val="004C3E7F"/>
    <w:rsid w:val="004C4926"/>
    <w:rsid w:val="004C4949"/>
    <w:rsid w:val="004C4CDA"/>
    <w:rsid w:val="004C4E20"/>
    <w:rsid w:val="004C57B3"/>
    <w:rsid w:val="004C57D0"/>
    <w:rsid w:val="004C5DA7"/>
    <w:rsid w:val="004C632D"/>
    <w:rsid w:val="004C6485"/>
    <w:rsid w:val="004C6753"/>
    <w:rsid w:val="004C6A57"/>
    <w:rsid w:val="004C6B63"/>
    <w:rsid w:val="004C6E45"/>
    <w:rsid w:val="004C6F2D"/>
    <w:rsid w:val="004C71C1"/>
    <w:rsid w:val="004C73F4"/>
    <w:rsid w:val="004C7455"/>
    <w:rsid w:val="004D07B2"/>
    <w:rsid w:val="004D0A50"/>
    <w:rsid w:val="004D0A61"/>
    <w:rsid w:val="004D0FC7"/>
    <w:rsid w:val="004D1194"/>
    <w:rsid w:val="004D165A"/>
    <w:rsid w:val="004D1872"/>
    <w:rsid w:val="004D1A70"/>
    <w:rsid w:val="004D1E86"/>
    <w:rsid w:val="004D200B"/>
    <w:rsid w:val="004D311A"/>
    <w:rsid w:val="004D3B2D"/>
    <w:rsid w:val="004D3C01"/>
    <w:rsid w:val="004D3C19"/>
    <w:rsid w:val="004D3D30"/>
    <w:rsid w:val="004D3E94"/>
    <w:rsid w:val="004D3EC6"/>
    <w:rsid w:val="004D4536"/>
    <w:rsid w:val="004D487B"/>
    <w:rsid w:val="004D4BB7"/>
    <w:rsid w:val="004D51A5"/>
    <w:rsid w:val="004D523E"/>
    <w:rsid w:val="004D5256"/>
    <w:rsid w:val="004D5C72"/>
    <w:rsid w:val="004D5D4A"/>
    <w:rsid w:val="004D5E89"/>
    <w:rsid w:val="004D5EA4"/>
    <w:rsid w:val="004D611E"/>
    <w:rsid w:val="004D6546"/>
    <w:rsid w:val="004D6659"/>
    <w:rsid w:val="004D6C1A"/>
    <w:rsid w:val="004D6D31"/>
    <w:rsid w:val="004D752B"/>
    <w:rsid w:val="004D7A22"/>
    <w:rsid w:val="004E07F0"/>
    <w:rsid w:val="004E18F2"/>
    <w:rsid w:val="004E1E1E"/>
    <w:rsid w:val="004E21E0"/>
    <w:rsid w:val="004E224E"/>
    <w:rsid w:val="004E2290"/>
    <w:rsid w:val="004E2597"/>
    <w:rsid w:val="004E25E2"/>
    <w:rsid w:val="004E27E8"/>
    <w:rsid w:val="004E2A60"/>
    <w:rsid w:val="004E2A87"/>
    <w:rsid w:val="004E2AD6"/>
    <w:rsid w:val="004E2AEB"/>
    <w:rsid w:val="004E3364"/>
    <w:rsid w:val="004E3A4D"/>
    <w:rsid w:val="004E3A84"/>
    <w:rsid w:val="004E3C4A"/>
    <w:rsid w:val="004E4066"/>
    <w:rsid w:val="004E40C3"/>
    <w:rsid w:val="004E4291"/>
    <w:rsid w:val="004E42A8"/>
    <w:rsid w:val="004E4B05"/>
    <w:rsid w:val="004E4DBA"/>
    <w:rsid w:val="004E53D0"/>
    <w:rsid w:val="004E5449"/>
    <w:rsid w:val="004E554E"/>
    <w:rsid w:val="004E5B42"/>
    <w:rsid w:val="004E5BBA"/>
    <w:rsid w:val="004E5E0D"/>
    <w:rsid w:val="004E6262"/>
    <w:rsid w:val="004E674F"/>
    <w:rsid w:val="004E6AA4"/>
    <w:rsid w:val="004E6D24"/>
    <w:rsid w:val="004E7336"/>
    <w:rsid w:val="004E7799"/>
    <w:rsid w:val="004E7868"/>
    <w:rsid w:val="004E7B4C"/>
    <w:rsid w:val="004F075A"/>
    <w:rsid w:val="004F09D6"/>
    <w:rsid w:val="004F0E7C"/>
    <w:rsid w:val="004F11B0"/>
    <w:rsid w:val="004F126C"/>
    <w:rsid w:val="004F1355"/>
    <w:rsid w:val="004F1C66"/>
    <w:rsid w:val="004F2044"/>
    <w:rsid w:val="004F2200"/>
    <w:rsid w:val="004F240F"/>
    <w:rsid w:val="004F2BDF"/>
    <w:rsid w:val="004F3015"/>
    <w:rsid w:val="004F3174"/>
    <w:rsid w:val="004F3543"/>
    <w:rsid w:val="004F3E5C"/>
    <w:rsid w:val="004F3E60"/>
    <w:rsid w:val="004F498E"/>
    <w:rsid w:val="004F4DB5"/>
    <w:rsid w:val="004F512F"/>
    <w:rsid w:val="004F545B"/>
    <w:rsid w:val="004F577F"/>
    <w:rsid w:val="004F5960"/>
    <w:rsid w:val="004F5BF4"/>
    <w:rsid w:val="004F604D"/>
    <w:rsid w:val="004F60BE"/>
    <w:rsid w:val="004F6BB4"/>
    <w:rsid w:val="004F6E8D"/>
    <w:rsid w:val="004F7058"/>
    <w:rsid w:val="004F7D28"/>
    <w:rsid w:val="005000C6"/>
    <w:rsid w:val="005002A4"/>
    <w:rsid w:val="00500504"/>
    <w:rsid w:val="0050053A"/>
    <w:rsid w:val="005007D6"/>
    <w:rsid w:val="00500912"/>
    <w:rsid w:val="00500D10"/>
    <w:rsid w:val="00501057"/>
    <w:rsid w:val="0050122F"/>
    <w:rsid w:val="00501424"/>
    <w:rsid w:val="005017DE"/>
    <w:rsid w:val="00501B1D"/>
    <w:rsid w:val="00501D8C"/>
    <w:rsid w:val="00501DDA"/>
    <w:rsid w:val="00501E91"/>
    <w:rsid w:val="00501F61"/>
    <w:rsid w:val="00502001"/>
    <w:rsid w:val="005022AE"/>
    <w:rsid w:val="00502447"/>
    <w:rsid w:val="0050334B"/>
    <w:rsid w:val="005035F9"/>
    <w:rsid w:val="00503AC5"/>
    <w:rsid w:val="00503C71"/>
    <w:rsid w:val="00504057"/>
    <w:rsid w:val="00504170"/>
    <w:rsid w:val="00504811"/>
    <w:rsid w:val="00504EB3"/>
    <w:rsid w:val="00505370"/>
    <w:rsid w:val="0050610D"/>
    <w:rsid w:val="00506165"/>
    <w:rsid w:val="0050692F"/>
    <w:rsid w:val="00506975"/>
    <w:rsid w:val="00506C69"/>
    <w:rsid w:val="00507506"/>
    <w:rsid w:val="00507806"/>
    <w:rsid w:val="005101A9"/>
    <w:rsid w:val="0051041F"/>
    <w:rsid w:val="00510524"/>
    <w:rsid w:val="00510A76"/>
    <w:rsid w:val="00510D77"/>
    <w:rsid w:val="005116D3"/>
    <w:rsid w:val="005118B4"/>
    <w:rsid w:val="00511B78"/>
    <w:rsid w:val="00512061"/>
    <w:rsid w:val="00512079"/>
    <w:rsid w:val="00512268"/>
    <w:rsid w:val="00512DAF"/>
    <w:rsid w:val="00512E51"/>
    <w:rsid w:val="0051300C"/>
    <w:rsid w:val="00513604"/>
    <w:rsid w:val="00513833"/>
    <w:rsid w:val="00513AEA"/>
    <w:rsid w:val="00513D27"/>
    <w:rsid w:val="00513E69"/>
    <w:rsid w:val="00513FCC"/>
    <w:rsid w:val="00514D98"/>
    <w:rsid w:val="00515676"/>
    <w:rsid w:val="00515D6A"/>
    <w:rsid w:val="00516016"/>
    <w:rsid w:val="00516394"/>
    <w:rsid w:val="005164F5"/>
    <w:rsid w:val="005176CA"/>
    <w:rsid w:val="00517DAA"/>
    <w:rsid w:val="00517FDD"/>
    <w:rsid w:val="005200BD"/>
    <w:rsid w:val="005204A1"/>
    <w:rsid w:val="005204EE"/>
    <w:rsid w:val="005206A0"/>
    <w:rsid w:val="00520768"/>
    <w:rsid w:val="0052090B"/>
    <w:rsid w:val="00520D40"/>
    <w:rsid w:val="005213BC"/>
    <w:rsid w:val="0052149E"/>
    <w:rsid w:val="005215AF"/>
    <w:rsid w:val="00521DC1"/>
    <w:rsid w:val="0052233F"/>
    <w:rsid w:val="0052275A"/>
    <w:rsid w:val="00522A4C"/>
    <w:rsid w:val="00522B91"/>
    <w:rsid w:val="00522D70"/>
    <w:rsid w:val="00522E81"/>
    <w:rsid w:val="00522F33"/>
    <w:rsid w:val="00522F3B"/>
    <w:rsid w:val="0052325A"/>
    <w:rsid w:val="00523310"/>
    <w:rsid w:val="00523DE1"/>
    <w:rsid w:val="00523FEE"/>
    <w:rsid w:val="0052439D"/>
    <w:rsid w:val="00524481"/>
    <w:rsid w:val="005248BC"/>
    <w:rsid w:val="005248D7"/>
    <w:rsid w:val="00524B5C"/>
    <w:rsid w:val="00524E35"/>
    <w:rsid w:val="00524E97"/>
    <w:rsid w:val="00524FD6"/>
    <w:rsid w:val="00525034"/>
    <w:rsid w:val="00525174"/>
    <w:rsid w:val="005251C8"/>
    <w:rsid w:val="00525762"/>
    <w:rsid w:val="005257C6"/>
    <w:rsid w:val="00525A21"/>
    <w:rsid w:val="00525A6A"/>
    <w:rsid w:val="00526B78"/>
    <w:rsid w:val="00526E63"/>
    <w:rsid w:val="00526F1D"/>
    <w:rsid w:val="005272E3"/>
    <w:rsid w:val="00527743"/>
    <w:rsid w:val="00527BDF"/>
    <w:rsid w:val="00530305"/>
    <w:rsid w:val="00530595"/>
    <w:rsid w:val="005305D6"/>
    <w:rsid w:val="0053073F"/>
    <w:rsid w:val="005313DB"/>
    <w:rsid w:val="00531C2B"/>
    <w:rsid w:val="0053233E"/>
    <w:rsid w:val="00532861"/>
    <w:rsid w:val="00532B21"/>
    <w:rsid w:val="0053477D"/>
    <w:rsid w:val="00534C7E"/>
    <w:rsid w:val="0053578D"/>
    <w:rsid w:val="00535F6B"/>
    <w:rsid w:val="005360B4"/>
    <w:rsid w:val="0053675C"/>
    <w:rsid w:val="005373CA"/>
    <w:rsid w:val="0054017B"/>
    <w:rsid w:val="0054149F"/>
    <w:rsid w:val="005415E4"/>
    <w:rsid w:val="0054173C"/>
    <w:rsid w:val="00542071"/>
    <w:rsid w:val="005420D7"/>
    <w:rsid w:val="00542647"/>
    <w:rsid w:val="005426C1"/>
    <w:rsid w:val="00542770"/>
    <w:rsid w:val="00542771"/>
    <w:rsid w:val="005427BA"/>
    <w:rsid w:val="005432A7"/>
    <w:rsid w:val="00543632"/>
    <w:rsid w:val="005436BD"/>
    <w:rsid w:val="005436EB"/>
    <w:rsid w:val="0054378D"/>
    <w:rsid w:val="005438D5"/>
    <w:rsid w:val="005439C8"/>
    <w:rsid w:val="005440C4"/>
    <w:rsid w:val="00544301"/>
    <w:rsid w:val="005443F9"/>
    <w:rsid w:val="00544F22"/>
    <w:rsid w:val="005455E7"/>
    <w:rsid w:val="005458DB"/>
    <w:rsid w:val="00545DB2"/>
    <w:rsid w:val="00546865"/>
    <w:rsid w:val="00546CA2"/>
    <w:rsid w:val="005477D9"/>
    <w:rsid w:val="005502FF"/>
    <w:rsid w:val="00550643"/>
    <w:rsid w:val="00551BE0"/>
    <w:rsid w:val="005522ED"/>
    <w:rsid w:val="005525EA"/>
    <w:rsid w:val="00552709"/>
    <w:rsid w:val="00552849"/>
    <w:rsid w:val="00552CD4"/>
    <w:rsid w:val="005530DA"/>
    <w:rsid w:val="0055313C"/>
    <w:rsid w:val="00553213"/>
    <w:rsid w:val="0055360C"/>
    <w:rsid w:val="00553824"/>
    <w:rsid w:val="0055388F"/>
    <w:rsid w:val="00554186"/>
    <w:rsid w:val="00554B31"/>
    <w:rsid w:val="00554CFE"/>
    <w:rsid w:val="00555071"/>
    <w:rsid w:val="005550AB"/>
    <w:rsid w:val="005552EB"/>
    <w:rsid w:val="0055557D"/>
    <w:rsid w:val="00555751"/>
    <w:rsid w:val="00555CC1"/>
    <w:rsid w:val="00556023"/>
    <w:rsid w:val="00556B9B"/>
    <w:rsid w:val="0055703E"/>
    <w:rsid w:val="005572F1"/>
    <w:rsid w:val="00560091"/>
    <w:rsid w:val="0056012F"/>
    <w:rsid w:val="00560A85"/>
    <w:rsid w:val="00560A8C"/>
    <w:rsid w:val="00561A39"/>
    <w:rsid w:val="00562170"/>
    <w:rsid w:val="005630CD"/>
    <w:rsid w:val="005631A9"/>
    <w:rsid w:val="005638EE"/>
    <w:rsid w:val="00563C17"/>
    <w:rsid w:val="00563E72"/>
    <w:rsid w:val="00564BF4"/>
    <w:rsid w:val="00564E44"/>
    <w:rsid w:val="00564E57"/>
    <w:rsid w:val="00565397"/>
    <w:rsid w:val="00565640"/>
    <w:rsid w:val="00565AE7"/>
    <w:rsid w:val="00565CC9"/>
    <w:rsid w:val="005664F1"/>
    <w:rsid w:val="00566E70"/>
    <w:rsid w:val="005676FE"/>
    <w:rsid w:val="00570439"/>
    <w:rsid w:val="00570598"/>
    <w:rsid w:val="00570E3C"/>
    <w:rsid w:val="00571B20"/>
    <w:rsid w:val="00572249"/>
    <w:rsid w:val="00572512"/>
    <w:rsid w:val="00572598"/>
    <w:rsid w:val="005731E6"/>
    <w:rsid w:val="005732F3"/>
    <w:rsid w:val="005735E1"/>
    <w:rsid w:val="005736D5"/>
    <w:rsid w:val="00573D30"/>
    <w:rsid w:val="00574BC9"/>
    <w:rsid w:val="00575081"/>
    <w:rsid w:val="005752C8"/>
    <w:rsid w:val="00575969"/>
    <w:rsid w:val="00575EEA"/>
    <w:rsid w:val="00576062"/>
    <w:rsid w:val="00576095"/>
    <w:rsid w:val="00576334"/>
    <w:rsid w:val="00576492"/>
    <w:rsid w:val="00576547"/>
    <w:rsid w:val="0057654C"/>
    <w:rsid w:val="00576FCB"/>
    <w:rsid w:val="005772FB"/>
    <w:rsid w:val="005775DF"/>
    <w:rsid w:val="00577A36"/>
    <w:rsid w:val="005800C6"/>
    <w:rsid w:val="0058012B"/>
    <w:rsid w:val="00580595"/>
    <w:rsid w:val="0058083C"/>
    <w:rsid w:val="00580BE0"/>
    <w:rsid w:val="00580DC8"/>
    <w:rsid w:val="00580EB6"/>
    <w:rsid w:val="005815A6"/>
    <w:rsid w:val="005815AC"/>
    <w:rsid w:val="00581687"/>
    <w:rsid w:val="0058170A"/>
    <w:rsid w:val="00581971"/>
    <w:rsid w:val="00581FDB"/>
    <w:rsid w:val="00582089"/>
    <w:rsid w:val="005820D1"/>
    <w:rsid w:val="005826D6"/>
    <w:rsid w:val="005829B4"/>
    <w:rsid w:val="00582D94"/>
    <w:rsid w:val="00582F69"/>
    <w:rsid w:val="0058356B"/>
    <w:rsid w:val="005839AC"/>
    <w:rsid w:val="00583A6C"/>
    <w:rsid w:val="00583B18"/>
    <w:rsid w:val="00583D1E"/>
    <w:rsid w:val="00583D53"/>
    <w:rsid w:val="005846D8"/>
    <w:rsid w:val="00584E74"/>
    <w:rsid w:val="00585552"/>
    <w:rsid w:val="00585A82"/>
    <w:rsid w:val="005861F7"/>
    <w:rsid w:val="00586E28"/>
    <w:rsid w:val="005870E5"/>
    <w:rsid w:val="00587158"/>
    <w:rsid w:val="00587456"/>
    <w:rsid w:val="00587F76"/>
    <w:rsid w:val="00590304"/>
    <w:rsid w:val="005906E3"/>
    <w:rsid w:val="0059095E"/>
    <w:rsid w:val="00590D41"/>
    <w:rsid w:val="00590DAF"/>
    <w:rsid w:val="00590EE6"/>
    <w:rsid w:val="005914E6"/>
    <w:rsid w:val="00591687"/>
    <w:rsid w:val="00591981"/>
    <w:rsid w:val="00591BB8"/>
    <w:rsid w:val="00591EAC"/>
    <w:rsid w:val="0059226E"/>
    <w:rsid w:val="0059248F"/>
    <w:rsid w:val="00592643"/>
    <w:rsid w:val="00592C38"/>
    <w:rsid w:val="00593BC5"/>
    <w:rsid w:val="00594373"/>
    <w:rsid w:val="0059451C"/>
    <w:rsid w:val="0059465F"/>
    <w:rsid w:val="005946F9"/>
    <w:rsid w:val="0059555B"/>
    <w:rsid w:val="00595935"/>
    <w:rsid w:val="005962BF"/>
    <w:rsid w:val="00596319"/>
    <w:rsid w:val="005964DB"/>
    <w:rsid w:val="00596690"/>
    <w:rsid w:val="00596B95"/>
    <w:rsid w:val="00596C92"/>
    <w:rsid w:val="00596DC8"/>
    <w:rsid w:val="0059722E"/>
    <w:rsid w:val="00597311"/>
    <w:rsid w:val="00597371"/>
    <w:rsid w:val="0059757A"/>
    <w:rsid w:val="005977C6"/>
    <w:rsid w:val="005A003B"/>
    <w:rsid w:val="005A0746"/>
    <w:rsid w:val="005A0907"/>
    <w:rsid w:val="005A0A56"/>
    <w:rsid w:val="005A0CBF"/>
    <w:rsid w:val="005A0D05"/>
    <w:rsid w:val="005A116F"/>
    <w:rsid w:val="005A135C"/>
    <w:rsid w:val="005A1CF2"/>
    <w:rsid w:val="005A2541"/>
    <w:rsid w:val="005A2FD2"/>
    <w:rsid w:val="005A33DB"/>
    <w:rsid w:val="005A34B8"/>
    <w:rsid w:val="005A35A7"/>
    <w:rsid w:val="005A388E"/>
    <w:rsid w:val="005A3DE8"/>
    <w:rsid w:val="005A3EF7"/>
    <w:rsid w:val="005A424D"/>
    <w:rsid w:val="005A4AA1"/>
    <w:rsid w:val="005A4BCC"/>
    <w:rsid w:val="005A54D6"/>
    <w:rsid w:val="005A555F"/>
    <w:rsid w:val="005A5806"/>
    <w:rsid w:val="005A6389"/>
    <w:rsid w:val="005A7C3F"/>
    <w:rsid w:val="005B014B"/>
    <w:rsid w:val="005B0602"/>
    <w:rsid w:val="005B0740"/>
    <w:rsid w:val="005B0886"/>
    <w:rsid w:val="005B0A0E"/>
    <w:rsid w:val="005B0CA6"/>
    <w:rsid w:val="005B0E68"/>
    <w:rsid w:val="005B0E99"/>
    <w:rsid w:val="005B101C"/>
    <w:rsid w:val="005B127F"/>
    <w:rsid w:val="005B184E"/>
    <w:rsid w:val="005B1A08"/>
    <w:rsid w:val="005B1B5C"/>
    <w:rsid w:val="005B1BBD"/>
    <w:rsid w:val="005B201A"/>
    <w:rsid w:val="005B218F"/>
    <w:rsid w:val="005B2720"/>
    <w:rsid w:val="005B27D9"/>
    <w:rsid w:val="005B2E43"/>
    <w:rsid w:val="005B375F"/>
    <w:rsid w:val="005B5115"/>
    <w:rsid w:val="005B58C2"/>
    <w:rsid w:val="005B6329"/>
    <w:rsid w:val="005B6773"/>
    <w:rsid w:val="005B68DF"/>
    <w:rsid w:val="005B6A5D"/>
    <w:rsid w:val="005B6BA9"/>
    <w:rsid w:val="005B6DAE"/>
    <w:rsid w:val="005B7389"/>
    <w:rsid w:val="005B74E3"/>
    <w:rsid w:val="005C01DC"/>
    <w:rsid w:val="005C022A"/>
    <w:rsid w:val="005C0B36"/>
    <w:rsid w:val="005C0EC3"/>
    <w:rsid w:val="005C177A"/>
    <w:rsid w:val="005C17CE"/>
    <w:rsid w:val="005C1B3E"/>
    <w:rsid w:val="005C1C8C"/>
    <w:rsid w:val="005C21AB"/>
    <w:rsid w:val="005C2F6D"/>
    <w:rsid w:val="005C3004"/>
    <w:rsid w:val="005C3084"/>
    <w:rsid w:val="005C3C06"/>
    <w:rsid w:val="005C4050"/>
    <w:rsid w:val="005C4227"/>
    <w:rsid w:val="005C4340"/>
    <w:rsid w:val="005C4A8C"/>
    <w:rsid w:val="005C4CD7"/>
    <w:rsid w:val="005C5260"/>
    <w:rsid w:val="005C552E"/>
    <w:rsid w:val="005C5C53"/>
    <w:rsid w:val="005C5CD0"/>
    <w:rsid w:val="005C68C1"/>
    <w:rsid w:val="005C690F"/>
    <w:rsid w:val="005C6A5B"/>
    <w:rsid w:val="005C79BD"/>
    <w:rsid w:val="005C7B1C"/>
    <w:rsid w:val="005D02D7"/>
    <w:rsid w:val="005D0D0D"/>
    <w:rsid w:val="005D10F7"/>
    <w:rsid w:val="005D1326"/>
    <w:rsid w:val="005D13FF"/>
    <w:rsid w:val="005D183D"/>
    <w:rsid w:val="005D275C"/>
    <w:rsid w:val="005D27D4"/>
    <w:rsid w:val="005D28CB"/>
    <w:rsid w:val="005D2986"/>
    <w:rsid w:val="005D2EDF"/>
    <w:rsid w:val="005D2FB4"/>
    <w:rsid w:val="005D336F"/>
    <w:rsid w:val="005D36AC"/>
    <w:rsid w:val="005D3CD9"/>
    <w:rsid w:val="005D3CF1"/>
    <w:rsid w:val="005D3E8F"/>
    <w:rsid w:val="005D49DC"/>
    <w:rsid w:val="005D4B3B"/>
    <w:rsid w:val="005D5455"/>
    <w:rsid w:val="005D554E"/>
    <w:rsid w:val="005D5CAF"/>
    <w:rsid w:val="005D5D49"/>
    <w:rsid w:val="005D5EA3"/>
    <w:rsid w:val="005D5EBF"/>
    <w:rsid w:val="005D6598"/>
    <w:rsid w:val="005D6CF9"/>
    <w:rsid w:val="005D6FF5"/>
    <w:rsid w:val="005D702E"/>
    <w:rsid w:val="005D70EB"/>
    <w:rsid w:val="005D7DD5"/>
    <w:rsid w:val="005E0CD1"/>
    <w:rsid w:val="005E17BA"/>
    <w:rsid w:val="005E1C29"/>
    <w:rsid w:val="005E205E"/>
    <w:rsid w:val="005E2366"/>
    <w:rsid w:val="005E23BF"/>
    <w:rsid w:val="005E2974"/>
    <w:rsid w:val="005E2B68"/>
    <w:rsid w:val="005E3196"/>
    <w:rsid w:val="005E354D"/>
    <w:rsid w:val="005E3567"/>
    <w:rsid w:val="005E3868"/>
    <w:rsid w:val="005E41C2"/>
    <w:rsid w:val="005E42C3"/>
    <w:rsid w:val="005E4B7A"/>
    <w:rsid w:val="005E50AB"/>
    <w:rsid w:val="005E50B2"/>
    <w:rsid w:val="005E54A6"/>
    <w:rsid w:val="005E588A"/>
    <w:rsid w:val="005E5D18"/>
    <w:rsid w:val="005E6148"/>
    <w:rsid w:val="005E64D8"/>
    <w:rsid w:val="005E65AE"/>
    <w:rsid w:val="005E662F"/>
    <w:rsid w:val="005E679F"/>
    <w:rsid w:val="005E70AA"/>
    <w:rsid w:val="005E76B1"/>
    <w:rsid w:val="005F0271"/>
    <w:rsid w:val="005F04D8"/>
    <w:rsid w:val="005F05FC"/>
    <w:rsid w:val="005F0ABF"/>
    <w:rsid w:val="005F0C1B"/>
    <w:rsid w:val="005F0C75"/>
    <w:rsid w:val="005F19A2"/>
    <w:rsid w:val="005F1A6E"/>
    <w:rsid w:val="005F1E20"/>
    <w:rsid w:val="005F1F92"/>
    <w:rsid w:val="005F24AE"/>
    <w:rsid w:val="005F262D"/>
    <w:rsid w:val="005F2BDC"/>
    <w:rsid w:val="005F3589"/>
    <w:rsid w:val="005F4154"/>
    <w:rsid w:val="005F420F"/>
    <w:rsid w:val="005F4432"/>
    <w:rsid w:val="005F44C7"/>
    <w:rsid w:val="005F4536"/>
    <w:rsid w:val="005F4A2A"/>
    <w:rsid w:val="005F4D1E"/>
    <w:rsid w:val="005F4E1E"/>
    <w:rsid w:val="005F50E3"/>
    <w:rsid w:val="005F5365"/>
    <w:rsid w:val="005F54CB"/>
    <w:rsid w:val="005F58BE"/>
    <w:rsid w:val="005F5B1B"/>
    <w:rsid w:val="005F5DD5"/>
    <w:rsid w:val="005F6429"/>
    <w:rsid w:val="005F68B9"/>
    <w:rsid w:val="005F68EA"/>
    <w:rsid w:val="005F6CE4"/>
    <w:rsid w:val="005F7065"/>
    <w:rsid w:val="005F74E2"/>
    <w:rsid w:val="005F766A"/>
    <w:rsid w:val="00600108"/>
    <w:rsid w:val="00600574"/>
    <w:rsid w:val="006028AC"/>
    <w:rsid w:val="00602B64"/>
    <w:rsid w:val="00602C5D"/>
    <w:rsid w:val="00602E11"/>
    <w:rsid w:val="00603078"/>
    <w:rsid w:val="00603234"/>
    <w:rsid w:val="006032D3"/>
    <w:rsid w:val="006037FC"/>
    <w:rsid w:val="00604176"/>
    <w:rsid w:val="00604249"/>
    <w:rsid w:val="0060429E"/>
    <w:rsid w:val="0060458D"/>
    <w:rsid w:val="0060520D"/>
    <w:rsid w:val="006054B9"/>
    <w:rsid w:val="006055B3"/>
    <w:rsid w:val="00605795"/>
    <w:rsid w:val="006057EC"/>
    <w:rsid w:val="00605D89"/>
    <w:rsid w:val="006067E8"/>
    <w:rsid w:val="00607791"/>
    <w:rsid w:val="00610084"/>
    <w:rsid w:val="00610787"/>
    <w:rsid w:val="00610B58"/>
    <w:rsid w:val="00610B8A"/>
    <w:rsid w:val="00610CF1"/>
    <w:rsid w:val="00610D23"/>
    <w:rsid w:val="00610FC8"/>
    <w:rsid w:val="0061202E"/>
    <w:rsid w:val="006127FC"/>
    <w:rsid w:val="00612DBA"/>
    <w:rsid w:val="00613116"/>
    <w:rsid w:val="006131C2"/>
    <w:rsid w:val="00613459"/>
    <w:rsid w:val="006135D6"/>
    <w:rsid w:val="00613BCA"/>
    <w:rsid w:val="006141DF"/>
    <w:rsid w:val="00614A98"/>
    <w:rsid w:val="00614E1D"/>
    <w:rsid w:val="00614F38"/>
    <w:rsid w:val="006152BD"/>
    <w:rsid w:val="00615782"/>
    <w:rsid w:val="006166AA"/>
    <w:rsid w:val="00616B44"/>
    <w:rsid w:val="00616CA0"/>
    <w:rsid w:val="006172D7"/>
    <w:rsid w:val="00617312"/>
    <w:rsid w:val="00617626"/>
    <w:rsid w:val="00617C0D"/>
    <w:rsid w:val="00617D2A"/>
    <w:rsid w:val="00617D82"/>
    <w:rsid w:val="0062037E"/>
    <w:rsid w:val="006208FD"/>
    <w:rsid w:val="00620A41"/>
    <w:rsid w:val="00620B24"/>
    <w:rsid w:val="00620E60"/>
    <w:rsid w:val="006212CA"/>
    <w:rsid w:val="006218B1"/>
    <w:rsid w:val="00621B2D"/>
    <w:rsid w:val="00621F2D"/>
    <w:rsid w:val="00621FE1"/>
    <w:rsid w:val="006225E8"/>
    <w:rsid w:val="00622C76"/>
    <w:rsid w:val="00623061"/>
    <w:rsid w:val="00623209"/>
    <w:rsid w:val="00623378"/>
    <w:rsid w:val="00623841"/>
    <w:rsid w:val="00624466"/>
    <w:rsid w:val="00624CF9"/>
    <w:rsid w:val="00624E1F"/>
    <w:rsid w:val="0062609C"/>
    <w:rsid w:val="00626A03"/>
    <w:rsid w:val="00626C78"/>
    <w:rsid w:val="00626D19"/>
    <w:rsid w:val="006274E5"/>
    <w:rsid w:val="0062785E"/>
    <w:rsid w:val="00627CAF"/>
    <w:rsid w:val="0063079F"/>
    <w:rsid w:val="006307A7"/>
    <w:rsid w:val="00630A03"/>
    <w:rsid w:val="00630E56"/>
    <w:rsid w:val="00631647"/>
    <w:rsid w:val="006316C8"/>
    <w:rsid w:val="00631FE4"/>
    <w:rsid w:val="00632420"/>
    <w:rsid w:val="00632782"/>
    <w:rsid w:val="006332CD"/>
    <w:rsid w:val="00633482"/>
    <w:rsid w:val="00633805"/>
    <w:rsid w:val="00633A62"/>
    <w:rsid w:val="00633D83"/>
    <w:rsid w:val="00634725"/>
    <w:rsid w:val="00634DCE"/>
    <w:rsid w:val="00634E45"/>
    <w:rsid w:val="00634EDA"/>
    <w:rsid w:val="0063518D"/>
    <w:rsid w:val="00636062"/>
    <w:rsid w:val="00636287"/>
    <w:rsid w:val="0063630A"/>
    <w:rsid w:val="006365FE"/>
    <w:rsid w:val="00636B00"/>
    <w:rsid w:val="00637048"/>
    <w:rsid w:val="00637140"/>
    <w:rsid w:val="006372A3"/>
    <w:rsid w:val="00637531"/>
    <w:rsid w:val="00637672"/>
    <w:rsid w:val="006377E0"/>
    <w:rsid w:val="0063788C"/>
    <w:rsid w:val="00637A02"/>
    <w:rsid w:val="00637B1D"/>
    <w:rsid w:val="00640310"/>
    <w:rsid w:val="0064072D"/>
    <w:rsid w:val="00640A8E"/>
    <w:rsid w:val="00640E39"/>
    <w:rsid w:val="00641D3C"/>
    <w:rsid w:val="00641E1E"/>
    <w:rsid w:val="0064205C"/>
    <w:rsid w:val="00642649"/>
    <w:rsid w:val="00642AE3"/>
    <w:rsid w:val="006434D9"/>
    <w:rsid w:val="00643B2D"/>
    <w:rsid w:val="00643E1C"/>
    <w:rsid w:val="006440C8"/>
    <w:rsid w:val="00644193"/>
    <w:rsid w:val="006441D7"/>
    <w:rsid w:val="006448AE"/>
    <w:rsid w:val="006448EE"/>
    <w:rsid w:val="00644A4A"/>
    <w:rsid w:val="00644EE1"/>
    <w:rsid w:val="00645002"/>
    <w:rsid w:val="00645202"/>
    <w:rsid w:val="006452F4"/>
    <w:rsid w:val="00645602"/>
    <w:rsid w:val="00645A13"/>
    <w:rsid w:val="00645BFF"/>
    <w:rsid w:val="006461CB"/>
    <w:rsid w:val="006465D8"/>
    <w:rsid w:val="00646643"/>
    <w:rsid w:val="00646BC3"/>
    <w:rsid w:val="00647BC3"/>
    <w:rsid w:val="00647C52"/>
    <w:rsid w:val="00647DAD"/>
    <w:rsid w:val="00650467"/>
    <w:rsid w:val="00650569"/>
    <w:rsid w:val="00650934"/>
    <w:rsid w:val="0065095D"/>
    <w:rsid w:val="00650B22"/>
    <w:rsid w:val="00650F94"/>
    <w:rsid w:val="006510E7"/>
    <w:rsid w:val="0065174B"/>
    <w:rsid w:val="0065184A"/>
    <w:rsid w:val="00651DD5"/>
    <w:rsid w:val="006520D9"/>
    <w:rsid w:val="00652174"/>
    <w:rsid w:val="0065297C"/>
    <w:rsid w:val="006529BB"/>
    <w:rsid w:val="00652CAC"/>
    <w:rsid w:val="006530AE"/>
    <w:rsid w:val="00653116"/>
    <w:rsid w:val="00653163"/>
    <w:rsid w:val="00653D6E"/>
    <w:rsid w:val="0065410A"/>
    <w:rsid w:val="00654CAB"/>
    <w:rsid w:val="00654F63"/>
    <w:rsid w:val="00655403"/>
    <w:rsid w:val="0065592C"/>
    <w:rsid w:val="006563FC"/>
    <w:rsid w:val="006565CF"/>
    <w:rsid w:val="006568F7"/>
    <w:rsid w:val="0065719B"/>
    <w:rsid w:val="00657A34"/>
    <w:rsid w:val="00657B6A"/>
    <w:rsid w:val="00657BE3"/>
    <w:rsid w:val="00660465"/>
    <w:rsid w:val="00660966"/>
    <w:rsid w:val="00660E19"/>
    <w:rsid w:val="006611BA"/>
    <w:rsid w:val="00661856"/>
    <w:rsid w:val="00661EFC"/>
    <w:rsid w:val="00661F40"/>
    <w:rsid w:val="00661FD4"/>
    <w:rsid w:val="00662141"/>
    <w:rsid w:val="00662196"/>
    <w:rsid w:val="00662839"/>
    <w:rsid w:val="00663084"/>
    <w:rsid w:val="006631BD"/>
    <w:rsid w:val="00663C38"/>
    <w:rsid w:val="00663E43"/>
    <w:rsid w:val="00663EB5"/>
    <w:rsid w:val="00664980"/>
    <w:rsid w:val="006649DE"/>
    <w:rsid w:val="00664F4C"/>
    <w:rsid w:val="00665E11"/>
    <w:rsid w:val="006667B8"/>
    <w:rsid w:val="00666812"/>
    <w:rsid w:val="00666B8E"/>
    <w:rsid w:val="00666CD2"/>
    <w:rsid w:val="00667783"/>
    <w:rsid w:val="00667D8F"/>
    <w:rsid w:val="00670378"/>
    <w:rsid w:val="0067081F"/>
    <w:rsid w:val="00670BD6"/>
    <w:rsid w:val="00670D1F"/>
    <w:rsid w:val="00670F39"/>
    <w:rsid w:val="00671931"/>
    <w:rsid w:val="00671934"/>
    <w:rsid w:val="00672BAB"/>
    <w:rsid w:val="00672E9D"/>
    <w:rsid w:val="00672FDD"/>
    <w:rsid w:val="00673156"/>
    <w:rsid w:val="006731CF"/>
    <w:rsid w:val="0067334E"/>
    <w:rsid w:val="006737C4"/>
    <w:rsid w:val="00673B76"/>
    <w:rsid w:val="00673C43"/>
    <w:rsid w:val="00673C47"/>
    <w:rsid w:val="0067496A"/>
    <w:rsid w:val="00674EC4"/>
    <w:rsid w:val="006760F6"/>
    <w:rsid w:val="006765C8"/>
    <w:rsid w:val="006769C7"/>
    <w:rsid w:val="00676B05"/>
    <w:rsid w:val="00676C97"/>
    <w:rsid w:val="00676D40"/>
    <w:rsid w:val="00676D8E"/>
    <w:rsid w:val="00676F94"/>
    <w:rsid w:val="00677625"/>
    <w:rsid w:val="006776AE"/>
    <w:rsid w:val="006777E9"/>
    <w:rsid w:val="006779BD"/>
    <w:rsid w:val="00677C4F"/>
    <w:rsid w:val="0068033F"/>
    <w:rsid w:val="006804C6"/>
    <w:rsid w:val="0068098B"/>
    <w:rsid w:val="00680EA5"/>
    <w:rsid w:val="00681011"/>
    <w:rsid w:val="006815CF"/>
    <w:rsid w:val="00681A0D"/>
    <w:rsid w:val="00682421"/>
    <w:rsid w:val="00682617"/>
    <w:rsid w:val="00682942"/>
    <w:rsid w:val="00682E3D"/>
    <w:rsid w:val="00682FDF"/>
    <w:rsid w:val="00683064"/>
    <w:rsid w:val="00683C7F"/>
    <w:rsid w:val="00683E08"/>
    <w:rsid w:val="006849DF"/>
    <w:rsid w:val="0068608F"/>
    <w:rsid w:val="00686CB2"/>
    <w:rsid w:val="00687770"/>
    <w:rsid w:val="00690088"/>
    <w:rsid w:val="006901C8"/>
    <w:rsid w:val="00690240"/>
    <w:rsid w:val="0069042E"/>
    <w:rsid w:val="006906DD"/>
    <w:rsid w:val="006907E7"/>
    <w:rsid w:val="00690914"/>
    <w:rsid w:val="00690AF7"/>
    <w:rsid w:val="00690FBD"/>
    <w:rsid w:val="00691745"/>
    <w:rsid w:val="0069187C"/>
    <w:rsid w:val="00692381"/>
    <w:rsid w:val="006925B5"/>
    <w:rsid w:val="00692B57"/>
    <w:rsid w:val="00692C3D"/>
    <w:rsid w:val="006937F4"/>
    <w:rsid w:val="0069442F"/>
    <w:rsid w:val="00694695"/>
    <w:rsid w:val="00694CF7"/>
    <w:rsid w:val="00695882"/>
    <w:rsid w:val="00695E56"/>
    <w:rsid w:val="00695EA1"/>
    <w:rsid w:val="00695EA3"/>
    <w:rsid w:val="0069620B"/>
    <w:rsid w:val="00696239"/>
    <w:rsid w:val="006962CA"/>
    <w:rsid w:val="0069661C"/>
    <w:rsid w:val="006968C7"/>
    <w:rsid w:val="00696D36"/>
    <w:rsid w:val="00696F72"/>
    <w:rsid w:val="006970F9"/>
    <w:rsid w:val="0069724C"/>
    <w:rsid w:val="00697D99"/>
    <w:rsid w:val="00697E46"/>
    <w:rsid w:val="006A07E9"/>
    <w:rsid w:val="006A0970"/>
    <w:rsid w:val="006A109F"/>
    <w:rsid w:val="006A15DD"/>
    <w:rsid w:val="006A1D3F"/>
    <w:rsid w:val="006A22E9"/>
    <w:rsid w:val="006A2538"/>
    <w:rsid w:val="006A290F"/>
    <w:rsid w:val="006A2ABD"/>
    <w:rsid w:val="006A2CF4"/>
    <w:rsid w:val="006A2EF8"/>
    <w:rsid w:val="006A314C"/>
    <w:rsid w:val="006A32C5"/>
    <w:rsid w:val="006A3514"/>
    <w:rsid w:val="006A3677"/>
    <w:rsid w:val="006A36D8"/>
    <w:rsid w:val="006A374C"/>
    <w:rsid w:val="006A39AD"/>
    <w:rsid w:val="006A3B10"/>
    <w:rsid w:val="006A3BCB"/>
    <w:rsid w:val="006A3F26"/>
    <w:rsid w:val="006A40F4"/>
    <w:rsid w:val="006A4468"/>
    <w:rsid w:val="006A4645"/>
    <w:rsid w:val="006A5657"/>
    <w:rsid w:val="006A5E2B"/>
    <w:rsid w:val="006A5F1E"/>
    <w:rsid w:val="006A604F"/>
    <w:rsid w:val="006A650B"/>
    <w:rsid w:val="006A678E"/>
    <w:rsid w:val="006A6A19"/>
    <w:rsid w:val="006A6AFD"/>
    <w:rsid w:val="006A7057"/>
    <w:rsid w:val="006A73DD"/>
    <w:rsid w:val="006A7E20"/>
    <w:rsid w:val="006B0306"/>
    <w:rsid w:val="006B06FB"/>
    <w:rsid w:val="006B0846"/>
    <w:rsid w:val="006B0AAF"/>
    <w:rsid w:val="006B0ABB"/>
    <w:rsid w:val="006B11DB"/>
    <w:rsid w:val="006B134B"/>
    <w:rsid w:val="006B1B73"/>
    <w:rsid w:val="006B1D13"/>
    <w:rsid w:val="006B1F9C"/>
    <w:rsid w:val="006B20BE"/>
    <w:rsid w:val="006B301D"/>
    <w:rsid w:val="006B3080"/>
    <w:rsid w:val="006B3A43"/>
    <w:rsid w:val="006B3AA6"/>
    <w:rsid w:val="006B3E96"/>
    <w:rsid w:val="006B3EA9"/>
    <w:rsid w:val="006B437B"/>
    <w:rsid w:val="006B43A1"/>
    <w:rsid w:val="006B453B"/>
    <w:rsid w:val="006B4AED"/>
    <w:rsid w:val="006B4AF2"/>
    <w:rsid w:val="006B4BAA"/>
    <w:rsid w:val="006B4C27"/>
    <w:rsid w:val="006B4C39"/>
    <w:rsid w:val="006B4D04"/>
    <w:rsid w:val="006B4E72"/>
    <w:rsid w:val="006B4FFB"/>
    <w:rsid w:val="006B5802"/>
    <w:rsid w:val="006B58FD"/>
    <w:rsid w:val="006B6072"/>
    <w:rsid w:val="006B6E7E"/>
    <w:rsid w:val="006B70D2"/>
    <w:rsid w:val="006B7352"/>
    <w:rsid w:val="006B73CE"/>
    <w:rsid w:val="006B7557"/>
    <w:rsid w:val="006B7613"/>
    <w:rsid w:val="006B7904"/>
    <w:rsid w:val="006B7B5C"/>
    <w:rsid w:val="006C0096"/>
    <w:rsid w:val="006C061D"/>
    <w:rsid w:val="006C0859"/>
    <w:rsid w:val="006C1237"/>
    <w:rsid w:val="006C17FE"/>
    <w:rsid w:val="006C180E"/>
    <w:rsid w:val="006C1B18"/>
    <w:rsid w:val="006C1F03"/>
    <w:rsid w:val="006C21FB"/>
    <w:rsid w:val="006C2434"/>
    <w:rsid w:val="006C26B9"/>
    <w:rsid w:val="006C274A"/>
    <w:rsid w:val="006C2C19"/>
    <w:rsid w:val="006C2C4D"/>
    <w:rsid w:val="006C2DEA"/>
    <w:rsid w:val="006C30D1"/>
    <w:rsid w:val="006C3F7A"/>
    <w:rsid w:val="006C42C5"/>
    <w:rsid w:val="006C43B9"/>
    <w:rsid w:val="006C4ECE"/>
    <w:rsid w:val="006C4F4E"/>
    <w:rsid w:val="006C582A"/>
    <w:rsid w:val="006C5918"/>
    <w:rsid w:val="006C61D5"/>
    <w:rsid w:val="006C628E"/>
    <w:rsid w:val="006C6436"/>
    <w:rsid w:val="006C68F7"/>
    <w:rsid w:val="006C71C3"/>
    <w:rsid w:val="006C72E2"/>
    <w:rsid w:val="006D01F4"/>
    <w:rsid w:val="006D067A"/>
    <w:rsid w:val="006D1228"/>
    <w:rsid w:val="006D1600"/>
    <w:rsid w:val="006D1696"/>
    <w:rsid w:val="006D1711"/>
    <w:rsid w:val="006D21EE"/>
    <w:rsid w:val="006D252B"/>
    <w:rsid w:val="006D26B6"/>
    <w:rsid w:val="006D2837"/>
    <w:rsid w:val="006D29C8"/>
    <w:rsid w:val="006D2C52"/>
    <w:rsid w:val="006D2DF4"/>
    <w:rsid w:val="006D30F7"/>
    <w:rsid w:val="006D4204"/>
    <w:rsid w:val="006D4317"/>
    <w:rsid w:val="006D487E"/>
    <w:rsid w:val="006D49F8"/>
    <w:rsid w:val="006D4C3B"/>
    <w:rsid w:val="006D52B7"/>
    <w:rsid w:val="006D5402"/>
    <w:rsid w:val="006D56B0"/>
    <w:rsid w:val="006D5AD4"/>
    <w:rsid w:val="006D6369"/>
    <w:rsid w:val="006D6EEA"/>
    <w:rsid w:val="006D7150"/>
    <w:rsid w:val="006D738D"/>
    <w:rsid w:val="006D7510"/>
    <w:rsid w:val="006D79C1"/>
    <w:rsid w:val="006D7A97"/>
    <w:rsid w:val="006D7DA2"/>
    <w:rsid w:val="006D7EDA"/>
    <w:rsid w:val="006E00AB"/>
    <w:rsid w:val="006E0498"/>
    <w:rsid w:val="006E093D"/>
    <w:rsid w:val="006E0F05"/>
    <w:rsid w:val="006E0F31"/>
    <w:rsid w:val="006E0FFE"/>
    <w:rsid w:val="006E1073"/>
    <w:rsid w:val="006E17AC"/>
    <w:rsid w:val="006E1DBA"/>
    <w:rsid w:val="006E224C"/>
    <w:rsid w:val="006E262F"/>
    <w:rsid w:val="006E2703"/>
    <w:rsid w:val="006E2B19"/>
    <w:rsid w:val="006E2D6D"/>
    <w:rsid w:val="006E3534"/>
    <w:rsid w:val="006E3B68"/>
    <w:rsid w:val="006E3C34"/>
    <w:rsid w:val="006E3E01"/>
    <w:rsid w:val="006E4E9F"/>
    <w:rsid w:val="006E4FF6"/>
    <w:rsid w:val="006E54A6"/>
    <w:rsid w:val="006E5872"/>
    <w:rsid w:val="006E5D88"/>
    <w:rsid w:val="006E5DDB"/>
    <w:rsid w:val="006E6098"/>
    <w:rsid w:val="006E6139"/>
    <w:rsid w:val="006E6BFB"/>
    <w:rsid w:val="006E6E6A"/>
    <w:rsid w:val="006E77C0"/>
    <w:rsid w:val="006E7BBA"/>
    <w:rsid w:val="006F0B3F"/>
    <w:rsid w:val="006F0E14"/>
    <w:rsid w:val="006F0F3D"/>
    <w:rsid w:val="006F0F3F"/>
    <w:rsid w:val="006F1299"/>
    <w:rsid w:val="006F13B0"/>
    <w:rsid w:val="006F13B9"/>
    <w:rsid w:val="006F1DB6"/>
    <w:rsid w:val="006F1F72"/>
    <w:rsid w:val="006F2488"/>
    <w:rsid w:val="006F27E3"/>
    <w:rsid w:val="006F2F8B"/>
    <w:rsid w:val="006F30C7"/>
    <w:rsid w:val="006F3D00"/>
    <w:rsid w:val="006F3DDE"/>
    <w:rsid w:val="006F409E"/>
    <w:rsid w:val="006F40E9"/>
    <w:rsid w:val="006F415D"/>
    <w:rsid w:val="006F4AD7"/>
    <w:rsid w:val="006F4C41"/>
    <w:rsid w:val="006F537A"/>
    <w:rsid w:val="006F5428"/>
    <w:rsid w:val="006F5989"/>
    <w:rsid w:val="006F5CB1"/>
    <w:rsid w:val="006F6B55"/>
    <w:rsid w:val="006F6D88"/>
    <w:rsid w:val="006F7354"/>
    <w:rsid w:val="006F76FB"/>
    <w:rsid w:val="006F7A3A"/>
    <w:rsid w:val="006F7FA4"/>
    <w:rsid w:val="00700273"/>
    <w:rsid w:val="007003D2"/>
    <w:rsid w:val="007008D5"/>
    <w:rsid w:val="00700D10"/>
    <w:rsid w:val="00700FC6"/>
    <w:rsid w:val="00701036"/>
    <w:rsid w:val="007014D4"/>
    <w:rsid w:val="0070153C"/>
    <w:rsid w:val="00701D39"/>
    <w:rsid w:val="00701ED8"/>
    <w:rsid w:val="00702B46"/>
    <w:rsid w:val="007030BB"/>
    <w:rsid w:val="00703728"/>
    <w:rsid w:val="00703B0D"/>
    <w:rsid w:val="00704068"/>
    <w:rsid w:val="007052D7"/>
    <w:rsid w:val="007056F4"/>
    <w:rsid w:val="00705B3D"/>
    <w:rsid w:val="00705D8A"/>
    <w:rsid w:val="00706338"/>
    <w:rsid w:val="00707063"/>
    <w:rsid w:val="007074A9"/>
    <w:rsid w:val="00707637"/>
    <w:rsid w:val="00707A45"/>
    <w:rsid w:val="00707ED9"/>
    <w:rsid w:val="00707FBC"/>
    <w:rsid w:val="0071022C"/>
    <w:rsid w:val="007109B9"/>
    <w:rsid w:val="007110F9"/>
    <w:rsid w:val="00711C9A"/>
    <w:rsid w:val="0071216B"/>
    <w:rsid w:val="00712198"/>
    <w:rsid w:val="007122A7"/>
    <w:rsid w:val="00712747"/>
    <w:rsid w:val="007131AF"/>
    <w:rsid w:val="00713288"/>
    <w:rsid w:val="00713696"/>
    <w:rsid w:val="0071373D"/>
    <w:rsid w:val="0071397B"/>
    <w:rsid w:val="007139A8"/>
    <w:rsid w:val="00714539"/>
    <w:rsid w:val="00714727"/>
    <w:rsid w:val="00714C7A"/>
    <w:rsid w:val="007152B0"/>
    <w:rsid w:val="00715439"/>
    <w:rsid w:val="00715781"/>
    <w:rsid w:val="007157C2"/>
    <w:rsid w:val="00715EC6"/>
    <w:rsid w:val="007167A6"/>
    <w:rsid w:val="00716A24"/>
    <w:rsid w:val="00717048"/>
    <w:rsid w:val="007179A2"/>
    <w:rsid w:val="00717CF3"/>
    <w:rsid w:val="0072027B"/>
    <w:rsid w:val="00720D71"/>
    <w:rsid w:val="0072179D"/>
    <w:rsid w:val="007217E4"/>
    <w:rsid w:val="007217EF"/>
    <w:rsid w:val="007219A3"/>
    <w:rsid w:val="00721D20"/>
    <w:rsid w:val="0072219C"/>
    <w:rsid w:val="007223A9"/>
    <w:rsid w:val="00722A77"/>
    <w:rsid w:val="00722B71"/>
    <w:rsid w:val="00722B74"/>
    <w:rsid w:val="00723121"/>
    <w:rsid w:val="0072331D"/>
    <w:rsid w:val="00723889"/>
    <w:rsid w:val="00723990"/>
    <w:rsid w:val="007239F3"/>
    <w:rsid w:val="00723C83"/>
    <w:rsid w:val="007240C9"/>
    <w:rsid w:val="00724B8C"/>
    <w:rsid w:val="007251F0"/>
    <w:rsid w:val="00725515"/>
    <w:rsid w:val="007259BD"/>
    <w:rsid w:val="00725CBC"/>
    <w:rsid w:val="00725D96"/>
    <w:rsid w:val="007260A5"/>
    <w:rsid w:val="007260EA"/>
    <w:rsid w:val="00726F35"/>
    <w:rsid w:val="00727180"/>
    <w:rsid w:val="00727403"/>
    <w:rsid w:val="00727C3A"/>
    <w:rsid w:val="00727ED0"/>
    <w:rsid w:val="00727F01"/>
    <w:rsid w:val="007300BC"/>
    <w:rsid w:val="0073025B"/>
    <w:rsid w:val="00730702"/>
    <w:rsid w:val="00730ACE"/>
    <w:rsid w:val="007315A3"/>
    <w:rsid w:val="00731ADF"/>
    <w:rsid w:val="00731C3B"/>
    <w:rsid w:val="0073228E"/>
    <w:rsid w:val="00733183"/>
    <w:rsid w:val="00733BBC"/>
    <w:rsid w:val="007342AB"/>
    <w:rsid w:val="00735390"/>
    <w:rsid w:val="00735810"/>
    <w:rsid w:val="00735A65"/>
    <w:rsid w:val="00735C37"/>
    <w:rsid w:val="0073679D"/>
    <w:rsid w:val="00736833"/>
    <w:rsid w:val="00736CF7"/>
    <w:rsid w:val="00736F10"/>
    <w:rsid w:val="00736F27"/>
    <w:rsid w:val="007371B8"/>
    <w:rsid w:val="007376FA"/>
    <w:rsid w:val="00737ABB"/>
    <w:rsid w:val="007401BB"/>
    <w:rsid w:val="0074041F"/>
    <w:rsid w:val="00740D7C"/>
    <w:rsid w:val="00740E14"/>
    <w:rsid w:val="007412F0"/>
    <w:rsid w:val="00741DB6"/>
    <w:rsid w:val="00742602"/>
    <w:rsid w:val="00742B5F"/>
    <w:rsid w:val="00742C0E"/>
    <w:rsid w:val="0074340D"/>
    <w:rsid w:val="007437EA"/>
    <w:rsid w:val="007439DF"/>
    <w:rsid w:val="00744532"/>
    <w:rsid w:val="00744587"/>
    <w:rsid w:val="00744CEF"/>
    <w:rsid w:val="0074547D"/>
    <w:rsid w:val="0074599E"/>
    <w:rsid w:val="00745E2B"/>
    <w:rsid w:val="00746E03"/>
    <w:rsid w:val="00747177"/>
    <w:rsid w:val="007472C5"/>
    <w:rsid w:val="00747859"/>
    <w:rsid w:val="0075012B"/>
    <w:rsid w:val="00750336"/>
    <w:rsid w:val="00750A61"/>
    <w:rsid w:val="00751C40"/>
    <w:rsid w:val="00751CB4"/>
    <w:rsid w:val="007520C6"/>
    <w:rsid w:val="00752208"/>
    <w:rsid w:val="00752558"/>
    <w:rsid w:val="00752689"/>
    <w:rsid w:val="00752CEF"/>
    <w:rsid w:val="00752D75"/>
    <w:rsid w:val="00752DEA"/>
    <w:rsid w:val="00752FDC"/>
    <w:rsid w:val="00753E64"/>
    <w:rsid w:val="00754119"/>
    <w:rsid w:val="00754C11"/>
    <w:rsid w:val="00754D83"/>
    <w:rsid w:val="00754EF4"/>
    <w:rsid w:val="007555B8"/>
    <w:rsid w:val="007559AD"/>
    <w:rsid w:val="00755F82"/>
    <w:rsid w:val="0075602C"/>
    <w:rsid w:val="007561A1"/>
    <w:rsid w:val="00756306"/>
    <w:rsid w:val="00756417"/>
    <w:rsid w:val="007565AC"/>
    <w:rsid w:val="007565F1"/>
    <w:rsid w:val="00756F52"/>
    <w:rsid w:val="007574DA"/>
    <w:rsid w:val="0075763E"/>
    <w:rsid w:val="00757777"/>
    <w:rsid w:val="00757888"/>
    <w:rsid w:val="00757936"/>
    <w:rsid w:val="007603AB"/>
    <w:rsid w:val="00760431"/>
    <w:rsid w:val="00760626"/>
    <w:rsid w:val="007606D1"/>
    <w:rsid w:val="007606E9"/>
    <w:rsid w:val="007608A9"/>
    <w:rsid w:val="00760D8B"/>
    <w:rsid w:val="00760F5E"/>
    <w:rsid w:val="0076146D"/>
    <w:rsid w:val="007618D4"/>
    <w:rsid w:val="00761DA4"/>
    <w:rsid w:val="007628FC"/>
    <w:rsid w:val="00762A7C"/>
    <w:rsid w:val="00762F23"/>
    <w:rsid w:val="007633D1"/>
    <w:rsid w:val="00763BFE"/>
    <w:rsid w:val="00764369"/>
    <w:rsid w:val="007646F7"/>
    <w:rsid w:val="00764731"/>
    <w:rsid w:val="00764FAC"/>
    <w:rsid w:val="00765A4D"/>
    <w:rsid w:val="00765B4D"/>
    <w:rsid w:val="00765F2E"/>
    <w:rsid w:val="00766192"/>
    <w:rsid w:val="00766407"/>
    <w:rsid w:val="00766564"/>
    <w:rsid w:val="0076663A"/>
    <w:rsid w:val="00766900"/>
    <w:rsid w:val="007669DC"/>
    <w:rsid w:val="00766A6E"/>
    <w:rsid w:val="00766CD8"/>
    <w:rsid w:val="00766EA0"/>
    <w:rsid w:val="007671F3"/>
    <w:rsid w:val="00767C7B"/>
    <w:rsid w:val="007707D7"/>
    <w:rsid w:val="00770A84"/>
    <w:rsid w:val="00770B8F"/>
    <w:rsid w:val="00771464"/>
    <w:rsid w:val="00771612"/>
    <w:rsid w:val="00771707"/>
    <w:rsid w:val="0077177E"/>
    <w:rsid w:val="00771A9B"/>
    <w:rsid w:val="00771ACB"/>
    <w:rsid w:val="00771B72"/>
    <w:rsid w:val="00771C66"/>
    <w:rsid w:val="00772199"/>
    <w:rsid w:val="007731BD"/>
    <w:rsid w:val="00773316"/>
    <w:rsid w:val="00773A5C"/>
    <w:rsid w:val="00773D89"/>
    <w:rsid w:val="00773FB9"/>
    <w:rsid w:val="0077434F"/>
    <w:rsid w:val="00774517"/>
    <w:rsid w:val="007748E9"/>
    <w:rsid w:val="00774E9F"/>
    <w:rsid w:val="00774EE4"/>
    <w:rsid w:val="00775093"/>
    <w:rsid w:val="007757F0"/>
    <w:rsid w:val="00775833"/>
    <w:rsid w:val="00775C5B"/>
    <w:rsid w:val="007763D6"/>
    <w:rsid w:val="00776A71"/>
    <w:rsid w:val="00776D29"/>
    <w:rsid w:val="00776F67"/>
    <w:rsid w:val="00777869"/>
    <w:rsid w:val="00777C3D"/>
    <w:rsid w:val="007803A8"/>
    <w:rsid w:val="00780494"/>
    <w:rsid w:val="00780DB2"/>
    <w:rsid w:val="00781331"/>
    <w:rsid w:val="007814FB"/>
    <w:rsid w:val="00781613"/>
    <w:rsid w:val="00781E67"/>
    <w:rsid w:val="00781E96"/>
    <w:rsid w:val="007824D4"/>
    <w:rsid w:val="00782942"/>
    <w:rsid w:val="00782A7A"/>
    <w:rsid w:val="00783652"/>
    <w:rsid w:val="007839BB"/>
    <w:rsid w:val="00783BED"/>
    <w:rsid w:val="00784230"/>
    <w:rsid w:val="0078429C"/>
    <w:rsid w:val="007844D7"/>
    <w:rsid w:val="00784A81"/>
    <w:rsid w:val="00784D35"/>
    <w:rsid w:val="00784E1D"/>
    <w:rsid w:val="0078623B"/>
    <w:rsid w:val="0078635F"/>
    <w:rsid w:val="0078672B"/>
    <w:rsid w:val="007867F4"/>
    <w:rsid w:val="007868D6"/>
    <w:rsid w:val="007876A0"/>
    <w:rsid w:val="00787730"/>
    <w:rsid w:val="007879A4"/>
    <w:rsid w:val="00787A62"/>
    <w:rsid w:val="00787DEE"/>
    <w:rsid w:val="00787FC2"/>
    <w:rsid w:val="00790433"/>
    <w:rsid w:val="00790746"/>
    <w:rsid w:val="00790F58"/>
    <w:rsid w:val="007913B6"/>
    <w:rsid w:val="00791590"/>
    <w:rsid w:val="0079173F"/>
    <w:rsid w:val="0079188B"/>
    <w:rsid w:val="00791D1B"/>
    <w:rsid w:val="00791DFB"/>
    <w:rsid w:val="00791F63"/>
    <w:rsid w:val="00792788"/>
    <w:rsid w:val="00792CCC"/>
    <w:rsid w:val="00792E57"/>
    <w:rsid w:val="00793781"/>
    <w:rsid w:val="00793D87"/>
    <w:rsid w:val="00793EC3"/>
    <w:rsid w:val="00793FB0"/>
    <w:rsid w:val="00793FE5"/>
    <w:rsid w:val="00794252"/>
    <w:rsid w:val="007942AC"/>
    <w:rsid w:val="0079437D"/>
    <w:rsid w:val="00794B7D"/>
    <w:rsid w:val="007952DC"/>
    <w:rsid w:val="00795A0F"/>
    <w:rsid w:val="0079672B"/>
    <w:rsid w:val="007969E7"/>
    <w:rsid w:val="00797900"/>
    <w:rsid w:val="007A02CF"/>
    <w:rsid w:val="007A047B"/>
    <w:rsid w:val="007A0B8F"/>
    <w:rsid w:val="007A108D"/>
    <w:rsid w:val="007A1501"/>
    <w:rsid w:val="007A1908"/>
    <w:rsid w:val="007A1BBA"/>
    <w:rsid w:val="007A1E07"/>
    <w:rsid w:val="007A21FA"/>
    <w:rsid w:val="007A2539"/>
    <w:rsid w:val="007A2641"/>
    <w:rsid w:val="007A2730"/>
    <w:rsid w:val="007A2805"/>
    <w:rsid w:val="007A3562"/>
    <w:rsid w:val="007A39CC"/>
    <w:rsid w:val="007A3B29"/>
    <w:rsid w:val="007A41AF"/>
    <w:rsid w:val="007A5677"/>
    <w:rsid w:val="007A5682"/>
    <w:rsid w:val="007A5733"/>
    <w:rsid w:val="007A5A3C"/>
    <w:rsid w:val="007A5DE0"/>
    <w:rsid w:val="007A6162"/>
    <w:rsid w:val="007A6658"/>
    <w:rsid w:val="007A6807"/>
    <w:rsid w:val="007A681C"/>
    <w:rsid w:val="007A6DBA"/>
    <w:rsid w:val="007A7113"/>
    <w:rsid w:val="007A7286"/>
    <w:rsid w:val="007A7407"/>
    <w:rsid w:val="007A763D"/>
    <w:rsid w:val="007A7961"/>
    <w:rsid w:val="007A7EB3"/>
    <w:rsid w:val="007B0265"/>
    <w:rsid w:val="007B0388"/>
    <w:rsid w:val="007B06C0"/>
    <w:rsid w:val="007B0734"/>
    <w:rsid w:val="007B0D28"/>
    <w:rsid w:val="007B101B"/>
    <w:rsid w:val="007B1C9C"/>
    <w:rsid w:val="007B2103"/>
    <w:rsid w:val="007B21FF"/>
    <w:rsid w:val="007B22E0"/>
    <w:rsid w:val="007B379A"/>
    <w:rsid w:val="007B3CC7"/>
    <w:rsid w:val="007B3E8B"/>
    <w:rsid w:val="007B3F75"/>
    <w:rsid w:val="007B4ACA"/>
    <w:rsid w:val="007B4FA2"/>
    <w:rsid w:val="007B507F"/>
    <w:rsid w:val="007B51AE"/>
    <w:rsid w:val="007B63DE"/>
    <w:rsid w:val="007B643B"/>
    <w:rsid w:val="007B6ADF"/>
    <w:rsid w:val="007B6D2F"/>
    <w:rsid w:val="007B7117"/>
    <w:rsid w:val="007B7350"/>
    <w:rsid w:val="007B769C"/>
    <w:rsid w:val="007B77FC"/>
    <w:rsid w:val="007B7879"/>
    <w:rsid w:val="007B7A54"/>
    <w:rsid w:val="007C023C"/>
    <w:rsid w:val="007C0392"/>
    <w:rsid w:val="007C06A9"/>
    <w:rsid w:val="007C0B3A"/>
    <w:rsid w:val="007C0C38"/>
    <w:rsid w:val="007C0F24"/>
    <w:rsid w:val="007C1092"/>
    <w:rsid w:val="007C112D"/>
    <w:rsid w:val="007C197E"/>
    <w:rsid w:val="007C1A1D"/>
    <w:rsid w:val="007C252E"/>
    <w:rsid w:val="007C25F3"/>
    <w:rsid w:val="007C266E"/>
    <w:rsid w:val="007C28C1"/>
    <w:rsid w:val="007C2B26"/>
    <w:rsid w:val="007C2B42"/>
    <w:rsid w:val="007C322A"/>
    <w:rsid w:val="007C326A"/>
    <w:rsid w:val="007C35D6"/>
    <w:rsid w:val="007C3640"/>
    <w:rsid w:val="007C38B5"/>
    <w:rsid w:val="007C4426"/>
    <w:rsid w:val="007C47CD"/>
    <w:rsid w:val="007C4AF3"/>
    <w:rsid w:val="007C4EBF"/>
    <w:rsid w:val="007C4ED5"/>
    <w:rsid w:val="007C565D"/>
    <w:rsid w:val="007C569E"/>
    <w:rsid w:val="007C5983"/>
    <w:rsid w:val="007C5E8D"/>
    <w:rsid w:val="007C5FED"/>
    <w:rsid w:val="007C69C5"/>
    <w:rsid w:val="007C6BA2"/>
    <w:rsid w:val="007C6EBE"/>
    <w:rsid w:val="007C71DC"/>
    <w:rsid w:val="007C75A5"/>
    <w:rsid w:val="007C7CFC"/>
    <w:rsid w:val="007C7DCF"/>
    <w:rsid w:val="007CB189"/>
    <w:rsid w:val="007D05F6"/>
    <w:rsid w:val="007D0CF7"/>
    <w:rsid w:val="007D10F1"/>
    <w:rsid w:val="007D1325"/>
    <w:rsid w:val="007D1352"/>
    <w:rsid w:val="007D1669"/>
    <w:rsid w:val="007D18BE"/>
    <w:rsid w:val="007D1DA5"/>
    <w:rsid w:val="007D1DE3"/>
    <w:rsid w:val="007D1ED4"/>
    <w:rsid w:val="007D2006"/>
    <w:rsid w:val="007D25F5"/>
    <w:rsid w:val="007D267D"/>
    <w:rsid w:val="007D2A17"/>
    <w:rsid w:val="007D3853"/>
    <w:rsid w:val="007D4349"/>
    <w:rsid w:val="007D450D"/>
    <w:rsid w:val="007D4D57"/>
    <w:rsid w:val="007D4E21"/>
    <w:rsid w:val="007D5B97"/>
    <w:rsid w:val="007D5E36"/>
    <w:rsid w:val="007D6377"/>
    <w:rsid w:val="007D6A8D"/>
    <w:rsid w:val="007D6FCE"/>
    <w:rsid w:val="007D730A"/>
    <w:rsid w:val="007D7585"/>
    <w:rsid w:val="007D793A"/>
    <w:rsid w:val="007E00DC"/>
    <w:rsid w:val="007E03E9"/>
    <w:rsid w:val="007E06D8"/>
    <w:rsid w:val="007E0A6B"/>
    <w:rsid w:val="007E0F35"/>
    <w:rsid w:val="007E1450"/>
    <w:rsid w:val="007E181E"/>
    <w:rsid w:val="007E21C5"/>
    <w:rsid w:val="007E2847"/>
    <w:rsid w:val="007E303C"/>
    <w:rsid w:val="007E347A"/>
    <w:rsid w:val="007E36A3"/>
    <w:rsid w:val="007E3C4E"/>
    <w:rsid w:val="007E3CF4"/>
    <w:rsid w:val="007E3E2F"/>
    <w:rsid w:val="007E3ED2"/>
    <w:rsid w:val="007E436A"/>
    <w:rsid w:val="007E447C"/>
    <w:rsid w:val="007E4667"/>
    <w:rsid w:val="007E46F9"/>
    <w:rsid w:val="007E4908"/>
    <w:rsid w:val="007E57AA"/>
    <w:rsid w:val="007E587F"/>
    <w:rsid w:val="007E5E8C"/>
    <w:rsid w:val="007E6F1D"/>
    <w:rsid w:val="007E7374"/>
    <w:rsid w:val="007E7A60"/>
    <w:rsid w:val="007F0559"/>
    <w:rsid w:val="007F0E72"/>
    <w:rsid w:val="007F0E73"/>
    <w:rsid w:val="007F0EBC"/>
    <w:rsid w:val="007F0F9A"/>
    <w:rsid w:val="007F1092"/>
    <w:rsid w:val="007F1A35"/>
    <w:rsid w:val="007F1CB0"/>
    <w:rsid w:val="007F2310"/>
    <w:rsid w:val="007F2726"/>
    <w:rsid w:val="007F294D"/>
    <w:rsid w:val="007F2985"/>
    <w:rsid w:val="007F2BC2"/>
    <w:rsid w:val="007F2D21"/>
    <w:rsid w:val="007F33C4"/>
    <w:rsid w:val="007F361D"/>
    <w:rsid w:val="007F3CAB"/>
    <w:rsid w:val="007F4005"/>
    <w:rsid w:val="007F4398"/>
    <w:rsid w:val="007F4C51"/>
    <w:rsid w:val="007F4CBE"/>
    <w:rsid w:val="007F5419"/>
    <w:rsid w:val="007F5564"/>
    <w:rsid w:val="007F5885"/>
    <w:rsid w:val="007F5A24"/>
    <w:rsid w:val="007F5E75"/>
    <w:rsid w:val="007F60C3"/>
    <w:rsid w:val="007F6168"/>
    <w:rsid w:val="007F64E7"/>
    <w:rsid w:val="007F6776"/>
    <w:rsid w:val="007F7699"/>
    <w:rsid w:val="0080034C"/>
    <w:rsid w:val="00800C76"/>
    <w:rsid w:val="00800DCD"/>
    <w:rsid w:val="00801E08"/>
    <w:rsid w:val="00801EC0"/>
    <w:rsid w:val="00802CB0"/>
    <w:rsid w:val="00802F80"/>
    <w:rsid w:val="008032A5"/>
    <w:rsid w:val="0080338F"/>
    <w:rsid w:val="008033F7"/>
    <w:rsid w:val="008037B2"/>
    <w:rsid w:val="00803C49"/>
    <w:rsid w:val="00803DAD"/>
    <w:rsid w:val="00803E2B"/>
    <w:rsid w:val="00803EC4"/>
    <w:rsid w:val="008041A8"/>
    <w:rsid w:val="0080449B"/>
    <w:rsid w:val="00804914"/>
    <w:rsid w:val="00804944"/>
    <w:rsid w:val="008049B5"/>
    <w:rsid w:val="00804B6D"/>
    <w:rsid w:val="00804F73"/>
    <w:rsid w:val="00805024"/>
    <w:rsid w:val="008050F0"/>
    <w:rsid w:val="00805585"/>
    <w:rsid w:val="00805855"/>
    <w:rsid w:val="00805908"/>
    <w:rsid w:val="00805978"/>
    <w:rsid w:val="00805AA0"/>
    <w:rsid w:val="008061A4"/>
    <w:rsid w:val="008065A1"/>
    <w:rsid w:val="00807599"/>
    <w:rsid w:val="008075CD"/>
    <w:rsid w:val="008077F7"/>
    <w:rsid w:val="00811075"/>
    <w:rsid w:val="00811915"/>
    <w:rsid w:val="00811B6A"/>
    <w:rsid w:val="0081223B"/>
    <w:rsid w:val="0081255D"/>
    <w:rsid w:val="00812DC8"/>
    <w:rsid w:val="00813651"/>
    <w:rsid w:val="008138BD"/>
    <w:rsid w:val="00813E2B"/>
    <w:rsid w:val="0081402F"/>
    <w:rsid w:val="0081425B"/>
    <w:rsid w:val="008142FF"/>
    <w:rsid w:val="00814333"/>
    <w:rsid w:val="00814630"/>
    <w:rsid w:val="00815612"/>
    <w:rsid w:val="008156D0"/>
    <w:rsid w:val="0081578F"/>
    <w:rsid w:val="0081611A"/>
    <w:rsid w:val="00816611"/>
    <w:rsid w:val="00816B1A"/>
    <w:rsid w:val="00816D98"/>
    <w:rsid w:val="00816E3A"/>
    <w:rsid w:val="00817537"/>
    <w:rsid w:val="00817720"/>
    <w:rsid w:val="00817962"/>
    <w:rsid w:val="00817B7B"/>
    <w:rsid w:val="00817FE6"/>
    <w:rsid w:val="0082057D"/>
    <w:rsid w:val="00820C48"/>
    <w:rsid w:val="0082148B"/>
    <w:rsid w:val="008214AB"/>
    <w:rsid w:val="00821670"/>
    <w:rsid w:val="008218ED"/>
    <w:rsid w:val="008221F6"/>
    <w:rsid w:val="00822263"/>
    <w:rsid w:val="008230D9"/>
    <w:rsid w:val="008236BA"/>
    <w:rsid w:val="008237D5"/>
    <w:rsid w:val="00823829"/>
    <w:rsid w:val="00823B1E"/>
    <w:rsid w:val="00823E23"/>
    <w:rsid w:val="00824249"/>
    <w:rsid w:val="00824551"/>
    <w:rsid w:val="00824626"/>
    <w:rsid w:val="00824D43"/>
    <w:rsid w:val="00824F24"/>
    <w:rsid w:val="008255D1"/>
    <w:rsid w:val="008255EB"/>
    <w:rsid w:val="00825B80"/>
    <w:rsid w:val="00825E1D"/>
    <w:rsid w:val="00826252"/>
    <w:rsid w:val="00826278"/>
    <w:rsid w:val="0082650E"/>
    <w:rsid w:val="008265A9"/>
    <w:rsid w:val="008275BA"/>
    <w:rsid w:val="00827909"/>
    <w:rsid w:val="0083039C"/>
    <w:rsid w:val="008304EE"/>
    <w:rsid w:val="0083063E"/>
    <w:rsid w:val="008312C8"/>
    <w:rsid w:val="00831814"/>
    <w:rsid w:val="00831B02"/>
    <w:rsid w:val="00832217"/>
    <w:rsid w:val="008323BA"/>
    <w:rsid w:val="0083270B"/>
    <w:rsid w:val="008327E5"/>
    <w:rsid w:val="00833014"/>
    <w:rsid w:val="0083311C"/>
    <w:rsid w:val="00833409"/>
    <w:rsid w:val="00833553"/>
    <w:rsid w:val="008338B3"/>
    <w:rsid w:val="008340C7"/>
    <w:rsid w:val="00834C35"/>
    <w:rsid w:val="00834E87"/>
    <w:rsid w:val="00834FE8"/>
    <w:rsid w:val="00835544"/>
    <w:rsid w:val="00835744"/>
    <w:rsid w:val="0083576C"/>
    <w:rsid w:val="00835A6F"/>
    <w:rsid w:val="00835B88"/>
    <w:rsid w:val="00836013"/>
    <w:rsid w:val="00836215"/>
    <w:rsid w:val="00836546"/>
    <w:rsid w:val="0083664B"/>
    <w:rsid w:val="0083679C"/>
    <w:rsid w:val="0083691C"/>
    <w:rsid w:val="00837070"/>
    <w:rsid w:val="0083724D"/>
    <w:rsid w:val="00837383"/>
    <w:rsid w:val="0083751B"/>
    <w:rsid w:val="0083756E"/>
    <w:rsid w:val="008375EE"/>
    <w:rsid w:val="00837FAE"/>
    <w:rsid w:val="00840146"/>
    <w:rsid w:val="00840453"/>
    <w:rsid w:val="00840682"/>
    <w:rsid w:val="008410B5"/>
    <w:rsid w:val="008411BE"/>
    <w:rsid w:val="00841372"/>
    <w:rsid w:val="00842096"/>
    <w:rsid w:val="008421DA"/>
    <w:rsid w:val="00842412"/>
    <w:rsid w:val="00842ACB"/>
    <w:rsid w:val="00842F87"/>
    <w:rsid w:val="008434D3"/>
    <w:rsid w:val="00843536"/>
    <w:rsid w:val="008437A6"/>
    <w:rsid w:val="00843A92"/>
    <w:rsid w:val="008445F7"/>
    <w:rsid w:val="00844605"/>
    <w:rsid w:val="008447C3"/>
    <w:rsid w:val="008459E6"/>
    <w:rsid w:val="00845B94"/>
    <w:rsid w:val="00845BEE"/>
    <w:rsid w:val="00845F91"/>
    <w:rsid w:val="008465D4"/>
    <w:rsid w:val="008466A9"/>
    <w:rsid w:val="008468A8"/>
    <w:rsid w:val="0084723D"/>
    <w:rsid w:val="0084749B"/>
    <w:rsid w:val="008475F8"/>
    <w:rsid w:val="008477A9"/>
    <w:rsid w:val="00847E16"/>
    <w:rsid w:val="00847F80"/>
    <w:rsid w:val="008501F7"/>
    <w:rsid w:val="00850A05"/>
    <w:rsid w:val="00850AC3"/>
    <w:rsid w:val="00851341"/>
    <w:rsid w:val="008518F4"/>
    <w:rsid w:val="00851E00"/>
    <w:rsid w:val="008520E1"/>
    <w:rsid w:val="0085239D"/>
    <w:rsid w:val="00852976"/>
    <w:rsid w:val="00852EA4"/>
    <w:rsid w:val="008534D2"/>
    <w:rsid w:val="0085392C"/>
    <w:rsid w:val="00853CB8"/>
    <w:rsid w:val="0085439D"/>
    <w:rsid w:val="008543A0"/>
    <w:rsid w:val="00854A2A"/>
    <w:rsid w:val="00854A36"/>
    <w:rsid w:val="00855CCD"/>
    <w:rsid w:val="00855CDD"/>
    <w:rsid w:val="008560C6"/>
    <w:rsid w:val="008568BD"/>
    <w:rsid w:val="00856CD3"/>
    <w:rsid w:val="00856CD9"/>
    <w:rsid w:val="00856CDB"/>
    <w:rsid w:val="00857003"/>
    <w:rsid w:val="00857492"/>
    <w:rsid w:val="0085756A"/>
    <w:rsid w:val="00857FC0"/>
    <w:rsid w:val="008600F7"/>
    <w:rsid w:val="008601FF"/>
    <w:rsid w:val="0086095D"/>
    <w:rsid w:val="00860B69"/>
    <w:rsid w:val="00860B7B"/>
    <w:rsid w:val="00860CA8"/>
    <w:rsid w:val="00860DF6"/>
    <w:rsid w:val="00861089"/>
    <w:rsid w:val="008613D2"/>
    <w:rsid w:val="008614C0"/>
    <w:rsid w:val="00861844"/>
    <w:rsid w:val="00861BB1"/>
    <w:rsid w:val="00861D2C"/>
    <w:rsid w:val="00861E5A"/>
    <w:rsid w:val="00861EF2"/>
    <w:rsid w:val="00861FCC"/>
    <w:rsid w:val="00861FDA"/>
    <w:rsid w:val="0086222C"/>
    <w:rsid w:val="0086394C"/>
    <w:rsid w:val="008642DF"/>
    <w:rsid w:val="00864346"/>
    <w:rsid w:val="00864C6F"/>
    <w:rsid w:val="00865D2D"/>
    <w:rsid w:val="0086632C"/>
    <w:rsid w:val="00866968"/>
    <w:rsid w:val="00866E96"/>
    <w:rsid w:val="008673BE"/>
    <w:rsid w:val="008677F9"/>
    <w:rsid w:val="00867B79"/>
    <w:rsid w:val="00867D3A"/>
    <w:rsid w:val="00867D98"/>
    <w:rsid w:val="008704BC"/>
    <w:rsid w:val="008712DB"/>
    <w:rsid w:val="008716A5"/>
    <w:rsid w:val="00871730"/>
    <w:rsid w:val="00871D0B"/>
    <w:rsid w:val="00872D0C"/>
    <w:rsid w:val="00874995"/>
    <w:rsid w:val="00874B6D"/>
    <w:rsid w:val="00874D3A"/>
    <w:rsid w:val="008759EE"/>
    <w:rsid w:val="00875B69"/>
    <w:rsid w:val="00875BFB"/>
    <w:rsid w:val="00875DD7"/>
    <w:rsid w:val="008763D3"/>
    <w:rsid w:val="008770CF"/>
    <w:rsid w:val="008771A6"/>
    <w:rsid w:val="00877275"/>
    <w:rsid w:val="0087737C"/>
    <w:rsid w:val="00877387"/>
    <w:rsid w:val="00877806"/>
    <w:rsid w:val="008779E7"/>
    <w:rsid w:val="00877D18"/>
    <w:rsid w:val="00877E9A"/>
    <w:rsid w:val="00877FAC"/>
    <w:rsid w:val="0088018D"/>
    <w:rsid w:val="008810F8"/>
    <w:rsid w:val="008810F9"/>
    <w:rsid w:val="00881151"/>
    <w:rsid w:val="008811FC"/>
    <w:rsid w:val="0088155F"/>
    <w:rsid w:val="00881605"/>
    <w:rsid w:val="00881707"/>
    <w:rsid w:val="00881A71"/>
    <w:rsid w:val="00882DE3"/>
    <w:rsid w:val="008830F5"/>
    <w:rsid w:val="008839D7"/>
    <w:rsid w:val="00883A2E"/>
    <w:rsid w:val="00883CCA"/>
    <w:rsid w:val="008841EB"/>
    <w:rsid w:val="00884724"/>
    <w:rsid w:val="00884830"/>
    <w:rsid w:val="00884A28"/>
    <w:rsid w:val="00884C58"/>
    <w:rsid w:val="00884EB9"/>
    <w:rsid w:val="00884FAC"/>
    <w:rsid w:val="00885493"/>
    <w:rsid w:val="00885E43"/>
    <w:rsid w:val="008866F3"/>
    <w:rsid w:val="00886B76"/>
    <w:rsid w:val="00886DF7"/>
    <w:rsid w:val="00886EFA"/>
    <w:rsid w:val="00886F93"/>
    <w:rsid w:val="008875E3"/>
    <w:rsid w:val="00887611"/>
    <w:rsid w:val="00887DC3"/>
    <w:rsid w:val="008911D8"/>
    <w:rsid w:val="0089126B"/>
    <w:rsid w:val="008912D7"/>
    <w:rsid w:val="00891350"/>
    <w:rsid w:val="00891574"/>
    <w:rsid w:val="00891F4C"/>
    <w:rsid w:val="008922F2"/>
    <w:rsid w:val="008923B3"/>
    <w:rsid w:val="0089245E"/>
    <w:rsid w:val="00892B25"/>
    <w:rsid w:val="00892C6E"/>
    <w:rsid w:val="00892CBF"/>
    <w:rsid w:val="00893074"/>
    <w:rsid w:val="00893251"/>
    <w:rsid w:val="0089332C"/>
    <w:rsid w:val="0089341E"/>
    <w:rsid w:val="00893D25"/>
    <w:rsid w:val="008941F2"/>
    <w:rsid w:val="00894248"/>
    <w:rsid w:val="00894491"/>
    <w:rsid w:val="0089475E"/>
    <w:rsid w:val="00894C30"/>
    <w:rsid w:val="00894E86"/>
    <w:rsid w:val="00895135"/>
    <w:rsid w:val="008958F0"/>
    <w:rsid w:val="00895EF8"/>
    <w:rsid w:val="00896402"/>
    <w:rsid w:val="00896650"/>
    <w:rsid w:val="008966D1"/>
    <w:rsid w:val="008966E5"/>
    <w:rsid w:val="00896714"/>
    <w:rsid w:val="00896B10"/>
    <w:rsid w:val="0089716A"/>
    <w:rsid w:val="00897623"/>
    <w:rsid w:val="00897BD7"/>
    <w:rsid w:val="00897CEF"/>
    <w:rsid w:val="00897F15"/>
    <w:rsid w:val="008A0212"/>
    <w:rsid w:val="008A04F7"/>
    <w:rsid w:val="008A09B1"/>
    <w:rsid w:val="008A0D17"/>
    <w:rsid w:val="008A142D"/>
    <w:rsid w:val="008A1B28"/>
    <w:rsid w:val="008A1B9A"/>
    <w:rsid w:val="008A2272"/>
    <w:rsid w:val="008A2A43"/>
    <w:rsid w:val="008A2A9F"/>
    <w:rsid w:val="008A3E7F"/>
    <w:rsid w:val="008A42F0"/>
    <w:rsid w:val="008A43CB"/>
    <w:rsid w:val="008A43F5"/>
    <w:rsid w:val="008A4576"/>
    <w:rsid w:val="008A4819"/>
    <w:rsid w:val="008A4924"/>
    <w:rsid w:val="008A4A01"/>
    <w:rsid w:val="008A4BE2"/>
    <w:rsid w:val="008A4C64"/>
    <w:rsid w:val="008A5ACF"/>
    <w:rsid w:val="008A5AD0"/>
    <w:rsid w:val="008A6478"/>
    <w:rsid w:val="008A671C"/>
    <w:rsid w:val="008A6767"/>
    <w:rsid w:val="008A694E"/>
    <w:rsid w:val="008A695C"/>
    <w:rsid w:val="008A6B2B"/>
    <w:rsid w:val="008A6EB1"/>
    <w:rsid w:val="008A74AA"/>
    <w:rsid w:val="008A7E85"/>
    <w:rsid w:val="008B0665"/>
    <w:rsid w:val="008B0E69"/>
    <w:rsid w:val="008B0EDA"/>
    <w:rsid w:val="008B1147"/>
    <w:rsid w:val="008B13C8"/>
    <w:rsid w:val="008B148A"/>
    <w:rsid w:val="008B1658"/>
    <w:rsid w:val="008B165B"/>
    <w:rsid w:val="008B1800"/>
    <w:rsid w:val="008B1F0E"/>
    <w:rsid w:val="008B27A0"/>
    <w:rsid w:val="008B27DB"/>
    <w:rsid w:val="008B28E2"/>
    <w:rsid w:val="008B2E60"/>
    <w:rsid w:val="008B348A"/>
    <w:rsid w:val="008B367E"/>
    <w:rsid w:val="008B3697"/>
    <w:rsid w:val="008B37F7"/>
    <w:rsid w:val="008B3C99"/>
    <w:rsid w:val="008B3E0E"/>
    <w:rsid w:val="008B3E35"/>
    <w:rsid w:val="008B458A"/>
    <w:rsid w:val="008B4A3A"/>
    <w:rsid w:val="008B4FC7"/>
    <w:rsid w:val="008B5010"/>
    <w:rsid w:val="008B5AB1"/>
    <w:rsid w:val="008B5C72"/>
    <w:rsid w:val="008B6211"/>
    <w:rsid w:val="008B63D2"/>
    <w:rsid w:val="008B6C1B"/>
    <w:rsid w:val="008B6F1A"/>
    <w:rsid w:val="008B6FD8"/>
    <w:rsid w:val="008B713E"/>
    <w:rsid w:val="008B7898"/>
    <w:rsid w:val="008B795B"/>
    <w:rsid w:val="008B7BD0"/>
    <w:rsid w:val="008C0022"/>
    <w:rsid w:val="008C0312"/>
    <w:rsid w:val="008C0358"/>
    <w:rsid w:val="008C07E5"/>
    <w:rsid w:val="008C0DC0"/>
    <w:rsid w:val="008C1133"/>
    <w:rsid w:val="008C14C9"/>
    <w:rsid w:val="008C17F2"/>
    <w:rsid w:val="008C18B3"/>
    <w:rsid w:val="008C1B1D"/>
    <w:rsid w:val="008C2603"/>
    <w:rsid w:val="008C2C89"/>
    <w:rsid w:val="008C2D53"/>
    <w:rsid w:val="008C2FD6"/>
    <w:rsid w:val="008C2FE6"/>
    <w:rsid w:val="008C34FE"/>
    <w:rsid w:val="008C38E0"/>
    <w:rsid w:val="008C3E53"/>
    <w:rsid w:val="008C46AA"/>
    <w:rsid w:val="008C541B"/>
    <w:rsid w:val="008C5A7D"/>
    <w:rsid w:val="008C5DE1"/>
    <w:rsid w:val="008C5FBF"/>
    <w:rsid w:val="008C611E"/>
    <w:rsid w:val="008C657A"/>
    <w:rsid w:val="008C66E5"/>
    <w:rsid w:val="008C6DA7"/>
    <w:rsid w:val="008C6E5F"/>
    <w:rsid w:val="008C76D9"/>
    <w:rsid w:val="008C7C10"/>
    <w:rsid w:val="008D0617"/>
    <w:rsid w:val="008D0729"/>
    <w:rsid w:val="008D1755"/>
    <w:rsid w:val="008D2341"/>
    <w:rsid w:val="008D378F"/>
    <w:rsid w:val="008D3878"/>
    <w:rsid w:val="008D3BFC"/>
    <w:rsid w:val="008D3C59"/>
    <w:rsid w:val="008D49BD"/>
    <w:rsid w:val="008D565B"/>
    <w:rsid w:val="008D5C2F"/>
    <w:rsid w:val="008D5DFA"/>
    <w:rsid w:val="008D5E73"/>
    <w:rsid w:val="008D61F9"/>
    <w:rsid w:val="008D6949"/>
    <w:rsid w:val="008D6E81"/>
    <w:rsid w:val="008D7031"/>
    <w:rsid w:val="008D7A89"/>
    <w:rsid w:val="008E0072"/>
    <w:rsid w:val="008E044A"/>
    <w:rsid w:val="008E05EC"/>
    <w:rsid w:val="008E0831"/>
    <w:rsid w:val="008E0903"/>
    <w:rsid w:val="008E12DD"/>
    <w:rsid w:val="008E164F"/>
    <w:rsid w:val="008E1B7F"/>
    <w:rsid w:val="008E1BD7"/>
    <w:rsid w:val="008E1D4B"/>
    <w:rsid w:val="008E1E3B"/>
    <w:rsid w:val="008E272F"/>
    <w:rsid w:val="008E2B54"/>
    <w:rsid w:val="008E2D6D"/>
    <w:rsid w:val="008E2F29"/>
    <w:rsid w:val="008E32E3"/>
    <w:rsid w:val="008E3441"/>
    <w:rsid w:val="008E35A6"/>
    <w:rsid w:val="008E3E6A"/>
    <w:rsid w:val="008E404B"/>
    <w:rsid w:val="008E4424"/>
    <w:rsid w:val="008E449B"/>
    <w:rsid w:val="008E44FA"/>
    <w:rsid w:val="008E4979"/>
    <w:rsid w:val="008E4A2E"/>
    <w:rsid w:val="008E4AC9"/>
    <w:rsid w:val="008E513E"/>
    <w:rsid w:val="008E5C65"/>
    <w:rsid w:val="008E5F64"/>
    <w:rsid w:val="008E5F7A"/>
    <w:rsid w:val="008E64FF"/>
    <w:rsid w:val="008E6CD9"/>
    <w:rsid w:val="008E6CFC"/>
    <w:rsid w:val="008E6D41"/>
    <w:rsid w:val="008E73FA"/>
    <w:rsid w:val="008E747F"/>
    <w:rsid w:val="008E77DD"/>
    <w:rsid w:val="008E7E71"/>
    <w:rsid w:val="008F0E45"/>
    <w:rsid w:val="008F1374"/>
    <w:rsid w:val="008F1A5F"/>
    <w:rsid w:val="008F1C42"/>
    <w:rsid w:val="008F2268"/>
    <w:rsid w:val="008F240B"/>
    <w:rsid w:val="008F25E3"/>
    <w:rsid w:val="008F28F9"/>
    <w:rsid w:val="008F2970"/>
    <w:rsid w:val="008F2D9D"/>
    <w:rsid w:val="008F328A"/>
    <w:rsid w:val="008F3307"/>
    <w:rsid w:val="008F377A"/>
    <w:rsid w:val="008F384F"/>
    <w:rsid w:val="008F3C76"/>
    <w:rsid w:val="008F40A0"/>
    <w:rsid w:val="008F414A"/>
    <w:rsid w:val="008F437A"/>
    <w:rsid w:val="008F4ACD"/>
    <w:rsid w:val="008F4B38"/>
    <w:rsid w:val="008F4B41"/>
    <w:rsid w:val="008F5207"/>
    <w:rsid w:val="008F5503"/>
    <w:rsid w:val="008F5A68"/>
    <w:rsid w:val="008F68FE"/>
    <w:rsid w:val="008F69AE"/>
    <w:rsid w:val="008F6FCA"/>
    <w:rsid w:val="008F70C3"/>
    <w:rsid w:val="0090025D"/>
    <w:rsid w:val="009002B7"/>
    <w:rsid w:val="009002FE"/>
    <w:rsid w:val="00901169"/>
    <w:rsid w:val="00901A5C"/>
    <w:rsid w:val="00901B1C"/>
    <w:rsid w:val="00902228"/>
    <w:rsid w:val="00902849"/>
    <w:rsid w:val="0090325F"/>
    <w:rsid w:val="009032BB"/>
    <w:rsid w:val="0090339B"/>
    <w:rsid w:val="00903722"/>
    <w:rsid w:val="00903D82"/>
    <w:rsid w:val="00904867"/>
    <w:rsid w:val="0090487B"/>
    <w:rsid w:val="00904AFB"/>
    <w:rsid w:val="00904BA6"/>
    <w:rsid w:val="00904E7A"/>
    <w:rsid w:val="009051A0"/>
    <w:rsid w:val="009051CB"/>
    <w:rsid w:val="00905CC7"/>
    <w:rsid w:val="00905D8C"/>
    <w:rsid w:val="0090649A"/>
    <w:rsid w:val="00906691"/>
    <w:rsid w:val="00906853"/>
    <w:rsid w:val="0090686F"/>
    <w:rsid w:val="00906CD8"/>
    <w:rsid w:val="00906D72"/>
    <w:rsid w:val="00906E4E"/>
    <w:rsid w:val="00906EC3"/>
    <w:rsid w:val="00907B57"/>
    <w:rsid w:val="00907CE9"/>
    <w:rsid w:val="00907D0F"/>
    <w:rsid w:val="00907EBB"/>
    <w:rsid w:val="00907F68"/>
    <w:rsid w:val="00910006"/>
    <w:rsid w:val="009104AA"/>
    <w:rsid w:val="009104CC"/>
    <w:rsid w:val="009104F6"/>
    <w:rsid w:val="0091052F"/>
    <w:rsid w:val="00910819"/>
    <w:rsid w:val="00910936"/>
    <w:rsid w:val="00910BEE"/>
    <w:rsid w:val="00910D86"/>
    <w:rsid w:val="00910E4F"/>
    <w:rsid w:val="0091109D"/>
    <w:rsid w:val="009115BD"/>
    <w:rsid w:val="00911E94"/>
    <w:rsid w:val="00911FEB"/>
    <w:rsid w:val="0091214D"/>
    <w:rsid w:val="009124D7"/>
    <w:rsid w:val="00912716"/>
    <w:rsid w:val="009129D7"/>
    <w:rsid w:val="009130FC"/>
    <w:rsid w:val="0091328D"/>
    <w:rsid w:val="00913513"/>
    <w:rsid w:val="00913CC8"/>
    <w:rsid w:val="00913E5A"/>
    <w:rsid w:val="00914060"/>
    <w:rsid w:val="009141E7"/>
    <w:rsid w:val="00914A94"/>
    <w:rsid w:val="00914B2B"/>
    <w:rsid w:val="00915345"/>
    <w:rsid w:val="009153A9"/>
    <w:rsid w:val="00915905"/>
    <w:rsid w:val="00915934"/>
    <w:rsid w:val="00915B8C"/>
    <w:rsid w:val="00915F09"/>
    <w:rsid w:val="00915FDA"/>
    <w:rsid w:val="009167CD"/>
    <w:rsid w:val="00916B53"/>
    <w:rsid w:val="00916D50"/>
    <w:rsid w:val="00916DB9"/>
    <w:rsid w:val="0091703A"/>
    <w:rsid w:val="0091705C"/>
    <w:rsid w:val="00917291"/>
    <w:rsid w:val="009177FD"/>
    <w:rsid w:val="009178CF"/>
    <w:rsid w:val="00917D39"/>
    <w:rsid w:val="00917E39"/>
    <w:rsid w:val="00920F23"/>
    <w:rsid w:val="00920F73"/>
    <w:rsid w:val="0092136F"/>
    <w:rsid w:val="009227DC"/>
    <w:rsid w:val="009229C1"/>
    <w:rsid w:val="00923823"/>
    <w:rsid w:val="009242EF"/>
    <w:rsid w:val="009244D7"/>
    <w:rsid w:val="0092474D"/>
    <w:rsid w:val="00924CD2"/>
    <w:rsid w:val="0092504A"/>
    <w:rsid w:val="00925CB9"/>
    <w:rsid w:val="00925E1F"/>
    <w:rsid w:val="0092623F"/>
    <w:rsid w:val="00927BAD"/>
    <w:rsid w:val="009302A1"/>
    <w:rsid w:val="0093082E"/>
    <w:rsid w:val="00930B15"/>
    <w:rsid w:val="00930B1A"/>
    <w:rsid w:val="00930BEC"/>
    <w:rsid w:val="00930F6B"/>
    <w:rsid w:val="00930FB6"/>
    <w:rsid w:val="00931316"/>
    <w:rsid w:val="00931397"/>
    <w:rsid w:val="009319FF"/>
    <w:rsid w:val="009322F6"/>
    <w:rsid w:val="00932366"/>
    <w:rsid w:val="0093243E"/>
    <w:rsid w:val="00932AD3"/>
    <w:rsid w:val="00932CA0"/>
    <w:rsid w:val="00932EB1"/>
    <w:rsid w:val="009338D1"/>
    <w:rsid w:val="00933C62"/>
    <w:rsid w:val="00933D03"/>
    <w:rsid w:val="00934734"/>
    <w:rsid w:val="00934B4C"/>
    <w:rsid w:val="00934BD1"/>
    <w:rsid w:val="009351E1"/>
    <w:rsid w:val="0093548D"/>
    <w:rsid w:val="00935F06"/>
    <w:rsid w:val="009379CF"/>
    <w:rsid w:val="00937AAC"/>
    <w:rsid w:val="00937EDF"/>
    <w:rsid w:val="0093C068"/>
    <w:rsid w:val="0094042E"/>
    <w:rsid w:val="009405CF"/>
    <w:rsid w:val="00940B36"/>
    <w:rsid w:val="00940DE8"/>
    <w:rsid w:val="0094151D"/>
    <w:rsid w:val="00941528"/>
    <w:rsid w:val="00941609"/>
    <w:rsid w:val="00941B10"/>
    <w:rsid w:val="00941CB4"/>
    <w:rsid w:val="00941DD0"/>
    <w:rsid w:val="009423E1"/>
    <w:rsid w:val="00942A6B"/>
    <w:rsid w:val="00942B17"/>
    <w:rsid w:val="00942C74"/>
    <w:rsid w:val="00942CE2"/>
    <w:rsid w:val="00943178"/>
    <w:rsid w:val="009431B1"/>
    <w:rsid w:val="00944236"/>
    <w:rsid w:val="0094436B"/>
    <w:rsid w:val="009443C7"/>
    <w:rsid w:val="00944C79"/>
    <w:rsid w:val="009450DF"/>
    <w:rsid w:val="009451A6"/>
    <w:rsid w:val="0094589F"/>
    <w:rsid w:val="00945940"/>
    <w:rsid w:val="00945ADE"/>
    <w:rsid w:val="009466B9"/>
    <w:rsid w:val="00946922"/>
    <w:rsid w:val="0094699E"/>
    <w:rsid w:val="00946D10"/>
    <w:rsid w:val="00947086"/>
    <w:rsid w:val="00947F24"/>
    <w:rsid w:val="0095012E"/>
    <w:rsid w:val="00950396"/>
    <w:rsid w:val="00950FA1"/>
    <w:rsid w:val="00951712"/>
    <w:rsid w:val="0095199B"/>
    <w:rsid w:val="00951A5E"/>
    <w:rsid w:val="00951EA6"/>
    <w:rsid w:val="00952088"/>
    <w:rsid w:val="00952495"/>
    <w:rsid w:val="00952762"/>
    <w:rsid w:val="00952CA8"/>
    <w:rsid w:val="00952E09"/>
    <w:rsid w:val="009531A9"/>
    <w:rsid w:val="0095355D"/>
    <w:rsid w:val="00953AC9"/>
    <w:rsid w:val="00953DEE"/>
    <w:rsid w:val="00954A33"/>
    <w:rsid w:val="00954D8A"/>
    <w:rsid w:val="0095508E"/>
    <w:rsid w:val="0095523A"/>
    <w:rsid w:val="0095536B"/>
    <w:rsid w:val="00957235"/>
    <w:rsid w:val="009572B3"/>
    <w:rsid w:val="00957372"/>
    <w:rsid w:val="009575E9"/>
    <w:rsid w:val="00957861"/>
    <w:rsid w:val="00957C53"/>
    <w:rsid w:val="00957FF2"/>
    <w:rsid w:val="00960570"/>
    <w:rsid w:val="00960718"/>
    <w:rsid w:val="009607CF"/>
    <w:rsid w:val="00960A36"/>
    <w:rsid w:val="00960A4E"/>
    <w:rsid w:val="00960C48"/>
    <w:rsid w:val="00960C7F"/>
    <w:rsid w:val="00960FD3"/>
    <w:rsid w:val="009612AF"/>
    <w:rsid w:val="00961800"/>
    <w:rsid w:val="00961A9A"/>
    <w:rsid w:val="00962613"/>
    <w:rsid w:val="0096267A"/>
    <w:rsid w:val="00962688"/>
    <w:rsid w:val="0096279E"/>
    <w:rsid w:val="00962E00"/>
    <w:rsid w:val="00963166"/>
    <w:rsid w:val="00963583"/>
    <w:rsid w:val="00963833"/>
    <w:rsid w:val="00963CE7"/>
    <w:rsid w:val="0096423B"/>
    <w:rsid w:val="0096425E"/>
    <w:rsid w:val="009643AB"/>
    <w:rsid w:val="009645F1"/>
    <w:rsid w:val="0096496C"/>
    <w:rsid w:val="00964B00"/>
    <w:rsid w:val="00964BA1"/>
    <w:rsid w:val="0096575F"/>
    <w:rsid w:val="00965E21"/>
    <w:rsid w:val="00965E5D"/>
    <w:rsid w:val="009662FB"/>
    <w:rsid w:val="009667CC"/>
    <w:rsid w:val="0096697E"/>
    <w:rsid w:val="00966BC8"/>
    <w:rsid w:val="00966CE4"/>
    <w:rsid w:val="00966E2C"/>
    <w:rsid w:val="00967503"/>
    <w:rsid w:val="009675E4"/>
    <w:rsid w:val="00967D66"/>
    <w:rsid w:val="00970445"/>
    <w:rsid w:val="00970570"/>
    <w:rsid w:val="0097074F"/>
    <w:rsid w:val="009717E6"/>
    <w:rsid w:val="0097255B"/>
    <w:rsid w:val="00972745"/>
    <w:rsid w:val="00972AEC"/>
    <w:rsid w:val="0097315C"/>
    <w:rsid w:val="00973550"/>
    <w:rsid w:val="00973590"/>
    <w:rsid w:val="00973DC1"/>
    <w:rsid w:val="009742B1"/>
    <w:rsid w:val="00974470"/>
    <w:rsid w:val="009745BF"/>
    <w:rsid w:val="00974833"/>
    <w:rsid w:val="00974BD2"/>
    <w:rsid w:val="00975299"/>
    <w:rsid w:val="0097568E"/>
    <w:rsid w:val="0097594B"/>
    <w:rsid w:val="00975AD1"/>
    <w:rsid w:val="00975EAB"/>
    <w:rsid w:val="00975EDC"/>
    <w:rsid w:val="009761E6"/>
    <w:rsid w:val="0097630D"/>
    <w:rsid w:val="0097650B"/>
    <w:rsid w:val="00976A88"/>
    <w:rsid w:val="00976C1B"/>
    <w:rsid w:val="00976C20"/>
    <w:rsid w:val="00976C6D"/>
    <w:rsid w:val="00976D4D"/>
    <w:rsid w:val="00976E15"/>
    <w:rsid w:val="00977354"/>
    <w:rsid w:val="00977669"/>
    <w:rsid w:val="00977EC2"/>
    <w:rsid w:val="00977F81"/>
    <w:rsid w:val="00977F8A"/>
    <w:rsid w:val="00980A48"/>
    <w:rsid w:val="00980C57"/>
    <w:rsid w:val="00980E70"/>
    <w:rsid w:val="00980EE6"/>
    <w:rsid w:val="0098123F"/>
    <w:rsid w:val="00981495"/>
    <w:rsid w:val="00981647"/>
    <w:rsid w:val="0098177B"/>
    <w:rsid w:val="00981A92"/>
    <w:rsid w:val="00981B97"/>
    <w:rsid w:val="00981CF5"/>
    <w:rsid w:val="00982468"/>
    <w:rsid w:val="009828AB"/>
    <w:rsid w:val="00983105"/>
    <w:rsid w:val="009832BB"/>
    <w:rsid w:val="009834BB"/>
    <w:rsid w:val="00983608"/>
    <w:rsid w:val="00983FDA"/>
    <w:rsid w:val="00984349"/>
    <w:rsid w:val="009844FD"/>
    <w:rsid w:val="00984845"/>
    <w:rsid w:val="00984E04"/>
    <w:rsid w:val="00985948"/>
    <w:rsid w:val="00985B43"/>
    <w:rsid w:val="00985EFD"/>
    <w:rsid w:val="00985FA5"/>
    <w:rsid w:val="0098604A"/>
    <w:rsid w:val="0098636F"/>
    <w:rsid w:val="00986702"/>
    <w:rsid w:val="00986AC0"/>
    <w:rsid w:val="00986D94"/>
    <w:rsid w:val="009872FE"/>
    <w:rsid w:val="009873D5"/>
    <w:rsid w:val="009874FA"/>
    <w:rsid w:val="00987D2E"/>
    <w:rsid w:val="00987D62"/>
    <w:rsid w:val="00987E91"/>
    <w:rsid w:val="009905DA"/>
    <w:rsid w:val="00990611"/>
    <w:rsid w:val="0099086C"/>
    <w:rsid w:val="009908F5"/>
    <w:rsid w:val="00990A86"/>
    <w:rsid w:val="00990CEB"/>
    <w:rsid w:val="00990FC9"/>
    <w:rsid w:val="00990FE2"/>
    <w:rsid w:val="0099163F"/>
    <w:rsid w:val="0099178C"/>
    <w:rsid w:val="0099185D"/>
    <w:rsid w:val="00991DBC"/>
    <w:rsid w:val="00991E22"/>
    <w:rsid w:val="00991FF8"/>
    <w:rsid w:val="00992435"/>
    <w:rsid w:val="009924A1"/>
    <w:rsid w:val="00992BE9"/>
    <w:rsid w:val="00992D7A"/>
    <w:rsid w:val="009934F2"/>
    <w:rsid w:val="00993737"/>
    <w:rsid w:val="00993A89"/>
    <w:rsid w:val="00993F8D"/>
    <w:rsid w:val="009950E1"/>
    <w:rsid w:val="00995223"/>
    <w:rsid w:val="0099568A"/>
    <w:rsid w:val="00995B54"/>
    <w:rsid w:val="00995FA0"/>
    <w:rsid w:val="00995FCD"/>
    <w:rsid w:val="00996191"/>
    <w:rsid w:val="00996357"/>
    <w:rsid w:val="009967EB"/>
    <w:rsid w:val="009971F4"/>
    <w:rsid w:val="00997CCB"/>
    <w:rsid w:val="00997DE2"/>
    <w:rsid w:val="009A005C"/>
    <w:rsid w:val="009A1079"/>
    <w:rsid w:val="009A10B7"/>
    <w:rsid w:val="009A19E0"/>
    <w:rsid w:val="009A1B10"/>
    <w:rsid w:val="009A1D3D"/>
    <w:rsid w:val="009A20F7"/>
    <w:rsid w:val="009A23CA"/>
    <w:rsid w:val="009A2F9F"/>
    <w:rsid w:val="009A364C"/>
    <w:rsid w:val="009A4885"/>
    <w:rsid w:val="009A4DE7"/>
    <w:rsid w:val="009A4DF5"/>
    <w:rsid w:val="009A525D"/>
    <w:rsid w:val="009A53EA"/>
    <w:rsid w:val="009A5483"/>
    <w:rsid w:val="009A581B"/>
    <w:rsid w:val="009A5D80"/>
    <w:rsid w:val="009A5FC0"/>
    <w:rsid w:val="009A7005"/>
    <w:rsid w:val="009A70D1"/>
    <w:rsid w:val="009A714B"/>
    <w:rsid w:val="009A7818"/>
    <w:rsid w:val="009A7A29"/>
    <w:rsid w:val="009A7DB7"/>
    <w:rsid w:val="009A7F8A"/>
    <w:rsid w:val="009B00E4"/>
    <w:rsid w:val="009B09FB"/>
    <w:rsid w:val="009B0A01"/>
    <w:rsid w:val="009B0C34"/>
    <w:rsid w:val="009B10D5"/>
    <w:rsid w:val="009B111B"/>
    <w:rsid w:val="009B12CC"/>
    <w:rsid w:val="009B1C84"/>
    <w:rsid w:val="009B1D29"/>
    <w:rsid w:val="009B2360"/>
    <w:rsid w:val="009B280A"/>
    <w:rsid w:val="009B280B"/>
    <w:rsid w:val="009B28EA"/>
    <w:rsid w:val="009B2B7F"/>
    <w:rsid w:val="009B2DDB"/>
    <w:rsid w:val="009B2F41"/>
    <w:rsid w:val="009B3182"/>
    <w:rsid w:val="009B33B8"/>
    <w:rsid w:val="009B3482"/>
    <w:rsid w:val="009B360F"/>
    <w:rsid w:val="009B3ACC"/>
    <w:rsid w:val="009B3D25"/>
    <w:rsid w:val="009B3E7D"/>
    <w:rsid w:val="009B4126"/>
    <w:rsid w:val="009B4225"/>
    <w:rsid w:val="009B4336"/>
    <w:rsid w:val="009B4786"/>
    <w:rsid w:val="009B4BD2"/>
    <w:rsid w:val="009B5621"/>
    <w:rsid w:val="009B60B2"/>
    <w:rsid w:val="009B65A0"/>
    <w:rsid w:val="009B65BB"/>
    <w:rsid w:val="009B69C0"/>
    <w:rsid w:val="009B79B0"/>
    <w:rsid w:val="009B7E59"/>
    <w:rsid w:val="009C01B5"/>
    <w:rsid w:val="009C03C1"/>
    <w:rsid w:val="009C050F"/>
    <w:rsid w:val="009C05FE"/>
    <w:rsid w:val="009C0720"/>
    <w:rsid w:val="009C0AAC"/>
    <w:rsid w:val="009C0C97"/>
    <w:rsid w:val="009C17D3"/>
    <w:rsid w:val="009C1DB6"/>
    <w:rsid w:val="009C1FB3"/>
    <w:rsid w:val="009C2037"/>
    <w:rsid w:val="009C2216"/>
    <w:rsid w:val="009C266C"/>
    <w:rsid w:val="009C282B"/>
    <w:rsid w:val="009C2F4F"/>
    <w:rsid w:val="009C3111"/>
    <w:rsid w:val="009C3267"/>
    <w:rsid w:val="009C34E0"/>
    <w:rsid w:val="009C36CD"/>
    <w:rsid w:val="009C3B15"/>
    <w:rsid w:val="009C3E79"/>
    <w:rsid w:val="009C4A10"/>
    <w:rsid w:val="009C4B26"/>
    <w:rsid w:val="009C4B66"/>
    <w:rsid w:val="009C4DF1"/>
    <w:rsid w:val="009C4FB4"/>
    <w:rsid w:val="009C5352"/>
    <w:rsid w:val="009C5397"/>
    <w:rsid w:val="009C5852"/>
    <w:rsid w:val="009C5AFE"/>
    <w:rsid w:val="009C5F85"/>
    <w:rsid w:val="009C61AD"/>
    <w:rsid w:val="009C6420"/>
    <w:rsid w:val="009C643B"/>
    <w:rsid w:val="009C7423"/>
    <w:rsid w:val="009C795A"/>
    <w:rsid w:val="009C798D"/>
    <w:rsid w:val="009C7A23"/>
    <w:rsid w:val="009C7A7A"/>
    <w:rsid w:val="009C7AF2"/>
    <w:rsid w:val="009D0208"/>
    <w:rsid w:val="009D03D1"/>
    <w:rsid w:val="009D04AC"/>
    <w:rsid w:val="009D0617"/>
    <w:rsid w:val="009D1280"/>
    <w:rsid w:val="009D13B6"/>
    <w:rsid w:val="009D15DD"/>
    <w:rsid w:val="009D1691"/>
    <w:rsid w:val="009D1A8E"/>
    <w:rsid w:val="009D1DCE"/>
    <w:rsid w:val="009D2687"/>
    <w:rsid w:val="009D287D"/>
    <w:rsid w:val="009D2C76"/>
    <w:rsid w:val="009D2DB2"/>
    <w:rsid w:val="009D30C4"/>
    <w:rsid w:val="009D310E"/>
    <w:rsid w:val="009D3B16"/>
    <w:rsid w:val="009D3C3E"/>
    <w:rsid w:val="009D3D96"/>
    <w:rsid w:val="009D477F"/>
    <w:rsid w:val="009D495A"/>
    <w:rsid w:val="009D4962"/>
    <w:rsid w:val="009D49C6"/>
    <w:rsid w:val="009D4D5B"/>
    <w:rsid w:val="009D4EE8"/>
    <w:rsid w:val="009D5008"/>
    <w:rsid w:val="009D502E"/>
    <w:rsid w:val="009D52DF"/>
    <w:rsid w:val="009D5A93"/>
    <w:rsid w:val="009D6655"/>
    <w:rsid w:val="009D6701"/>
    <w:rsid w:val="009D7BCD"/>
    <w:rsid w:val="009D7F68"/>
    <w:rsid w:val="009E0466"/>
    <w:rsid w:val="009E1554"/>
    <w:rsid w:val="009E209C"/>
    <w:rsid w:val="009E20BD"/>
    <w:rsid w:val="009E21E0"/>
    <w:rsid w:val="009E234C"/>
    <w:rsid w:val="009E25F8"/>
    <w:rsid w:val="009E28C3"/>
    <w:rsid w:val="009E3098"/>
    <w:rsid w:val="009E313A"/>
    <w:rsid w:val="009E3211"/>
    <w:rsid w:val="009E3508"/>
    <w:rsid w:val="009E3673"/>
    <w:rsid w:val="009E394C"/>
    <w:rsid w:val="009E3A10"/>
    <w:rsid w:val="009E3CCC"/>
    <w:rsid w:val="009E3D39"/>
    <w:rsid w:val="009E48B1"/>
    <w:rsid w:val="009E4BEE"/>
    <w:rsid w:val="009E509F"/>
    <w:rsid w:val="009E53D9"/>
    <w:rsid w:val="009E5E5B"/>
    <w:rsid w:val="009E67D4"/>
    <w:rsid w:val="009E6CF3"/>
    <w:rsid w:val="009E789E"/>
    <w:rsid w:val="009E7BDC"/>
    <w:rsid w:val="009E7DF3"/>
    <w:rsid w:val="009E7E38"/>
    <w:rsid w:val="009E7F0F"/>
    <w:rsid w:val="009F0250"/>
    <w:rsid w:val="009F0369"/>
    <w:rsid w:val="009F0896"/>
    <w:rsid w:val="009F0DD3"/>
    <w:rsid w:val="009F0E6C"/>
    <w:rsid w:val="009F1347"/>
    <w:rsid w:val="009F14AE"/>
    <w:rsid w:val="009F14DF"/>
    <w:rsid w:val="009F1945"/>
    <w:rsid w:val="009F19BF"/>
    <w:rsid w:val="009F1A52"/>
    <w:rsid w:val="009F1B67"/>
    <w:rsid w:val="009F24CC"/>
    <w:rsid w:val="009F2DD0"/>
    <w:rsid w:val="009F3268"/>
    <w:rsid w:val="009F40BF"/>
    <w:rsid w:val="009F40FE"/>
    <w:rsid w:val="009F4B16"/>
    <w:rsid w:val="009F4D67"/>
    <w:rsid w:val="009F5334"/>
    <w:rsid w:val="009F55C9"/>
    <w:rsid w:val="009F5680"/>
    <w:rsid w:val="009F5762"/>
    <w:rsid w:val="009F58B6"/>
    <w:rsid w:val="009F5E6E"/>
    <w:rsid w:val="009F6036"/>
    <w:rsid w:val="009F61CE"/>
    <w:rsid w:val="009F68A8"/>
    <w:rsid w:val="009F69B8"/>
    <w:rsid w:val="009F6CDA"/>
    <w:rsid w:val="009F708A"/>
    <w:rsid w:val="009F72DE"/>
    <w:rsid w:val="009F7B5E"/>
    <w:rsid w:val="009F7C8F"/>
    <w:rsid w:val="009F7F33"/>
    <w:rsid w:val="00A001B2"/>
    <w:rsid w:val="00A0078B"/>
    <w:rsid w:val="00A00871"/>
    <w:rsid w:val="00A00DE7"/>
    <w:rsid w:val="00A0164D"/>
    <w:rsid w:val="00A0174B"/>
    <w:rsid w:val="00A01A30"/>
    <w:rsid w:val="00A01ED2"/>
    <w:rsid w:val="00A0213C"/>
    <w:rsid w:val="00A02260"/>
    <w:rsid w:val="00A02746"/>
    <w:rsid w:val="00A02968"/>
    <w:rsid w:val="00A02AC5"/>
    <w:rsid w:val="00A02BF9"/>
    <w:rsid w:val="00A02EE6"/>
    <w:rsid w:val="00A0381F"/>
    <w:rsid w:val="00A038F2"/>
    <w:rsid w:val="00A03E23"/>
    <w:rsid w:val="00A04836"/>
    <w:rsid w:val="00A04EF5"/>
    <w:rsid w:val="00A055B5"/>
    <w:rsid w:val="00A060AE"/>
    <w:rsid w:val="00A06631"/>
    <w:rsid w:val="00A06859"/>
    <w:rsid w:val="00A06E98"/>
    <w:rsid w:val="00A0718A"/>
    <w:rsid w:val="00A07812"/>
    <w:rsid w:val="00A07A0F"/>
    <w:rsid w:val="00A07A96"/>
    <w:rsid w:val="00A07F49"/>
    <w:rsid w:val="00A10536"/>
    <w:rsid w:val="00A107E8"/>
    <w:rsid w:val="00A10C0B"/>
    <w:rsid w:val="00A10D08"/>
    <w:rsid w:val="00A10D99"/>
    <w:rsid w:val="00A1135C"/>
    <w:rsid w:val="00A1142B"/>
    <w:rsid w:val="00A11497"/>
    <w:rsid w:val="00A11BDB"/>
    <w:rsid w:val="00A12766"/>
    <w:rsid w:val="00A1280C"/>
    <w:rsid w:val="00A12CB0"/>
    <w:rsid w:val="00A12CBF"/>
    <w:rsid w:val="00A12F89"/>
    <w:rsid w:val="00A13B75"/>
    <w:rsid w:val="00A13C1E"/>
    <w:rsid w:val="00A14E1D"/>
    <w:rsid w:val="00A1502E"/>
    <w:rsid w:val="00A152E1"/>
    <w:rsid w:val="00A15731"/>
    <w:rsid w:val="00A15DD7"/>
    <w:rsid w:val="00A15E61"/>
    <w:rsid w:val="00A161DE"/>
    <w:rsid w:val="00A1637E"/>
    <w:rsid w:val="00A163D4"/>
    <w:rsid w:val="00A16550"/>
    <w:rsid w:val="00A175FC"/>
    <w:rsid w:val="00A2004D"/>
    <w:rsid w:val="00A20A36"/>
    <w:rsid w:val="00A2144C"/>
    <w:rsid w:val="00A21745"/>
    <w:rsid w:val="00A21817"/>
    <w:rsid w:val="00A21B97"/>
    <w:rsid w:val="00A221A0"/>
    <w:rsid w:val="00A2278F"/>
    <w:rsid w:val="00A2287E"/>
    <w:rsid w:val="00A22B79"/>
    <w:rsid w:val="00A230F2"/>
    <w:rsid w:val="00A23922"/>
    <w:rsid w:val="00A24336"/>
    <w:rsid w:val="00A2465F"/>
    <w:rsid w:val="00A246F6"/>
    <w:rsid w:val="00A2479B"/>
    <w:rsid w:val="00A2495E"/>
    <w:rsid w:val="00A24C8A"/>
    <w:rsid w:val="00A24F78"/>
    <w:rsid w:val="00A25062"/>
    <w:rsid w:val="00A25AAB"/>
    <w:rsid w:val="00A26231"/>
    <w:rsid w:val="00A264BF"/>
    <w:rsid w:val="00A265E2"/>
    <w:rsid w:val="00A26920"/>
    <w:rsid w:val="00A26C55"/>
    <w:rsid w:val="00A27065"/>
    <w:rsid w:val="00A270B6"/>
    <w:rsid w:val="00A2723D"/>
    <w:rsid w:val="00A275AE"/>
    <w:rsid w:val="00A27642"/>
    <w:rsid w:val="00A2793E"/>
    <w:rsid w:val="00A279DE"/>
    <w:rsid w:val="00A27B3A"/>
    <w:rsid w:val="00A27E47"/>
    <w:rsid w:val="00A27F16"/>
    <w:rsid w:val="00A27F3D"/>
    <w:rsid w:val="00A30002"/>
    <w:rsid w:val="00A3072B"/>
    <w:rsid w:val="00A30C21"/>
    <w:rsid w:val="00A31868"/>
    <w:rsid w:val="00A32151"/>
    <w:rsid w:val="00A323E0"/>
    <w:rsid w:val="00A32441"/>
    <w:rsid w:val="00A32475"/>
    <w:rsid w:val="00A32E1A"/>
    <w:rsid w:val="00A338D0"/>
    <w:rsid w:val="00A33CFC"/>
    <w:rsid w:val="00A33FBB"/>
    <w:rsid w:val="00A34693"/>
    <w:rsid w:val="00A348A5"/>
    <w:rsid w:val="00A34C6D"/>
    <w:rsid w:val="00A354CA"/>
    <w:rsid w:val="00A35C7D"/>
    <w:rsid w:val="00A366D3"/>
    <w:rsid w:val="00A36980"/>
    <w:rsid w:val="00A36A34"/>
    <w:rsid w:val="00A36A7D"/>
    <w:rsid w:val="00A3752B"/>
    <w:rsid w:val="00A37850"/>
    <w:rsid w:val="00A37D74"/>
    <w:rsid w:val="00A37F18"/>
    <w:rsid w:val="00A40492"/>
    <w:rsid w:val="00A408C5"/>
    <w:rsid w:val="00A409F1"/>
    <w:rsid w:val="00A40CCD"/>
    <w:rsid w:val="00A40DEA"/>
    <w:rsid w:val="00A40FC4"/>
    <w:rsid w:val="00A4158A"/>
    <w:rsid w:val="00A4168D"/>
    <w:rsid w:val="00A41F71"/>
    <w:rsid w:val="00A42A0A"/>
    <w:rsid w:val="00A4308A"/>
    <w:rsid w:val="00A43FAA"/>
    <w:rsid w:val="00A43FEC"/>
    <w:rsid w:val="00A44139"/>
    <w:rsid w:val="00A44763"/>
    <w:rsid w:val="00A44E8D"/>
    <w:rsid w:val="00A45671"/>
    <w:rsid w:val="00A457AF"/>
    <w:rsid w:val="00A45C3E"/>
    <w:rsid w:val="00A46016"/>
    <w:rsid w:val="00A46572"/>
    <w:rsid w:val="00A47091"/>
    <w:rsid w:val="00A4712F"/>
    <w:rsid w:val="00A4762A"/>
    <w:rsid w:val="00A476B5"/>
    <w:rsid w:val="00A47BE1"/>
    <w:rsid w:val="00A47E42"/>
    <w:rsid w:val="00A47F41"/>
    <w:rsid w:val="00A5041A"/>
    <w:rsid w:val="00A50761"/>
    <w:rsid w:val="00A5091B"/>
    <w:rsid w:val="00A50B21"/>
    <w:rsid w:val="00A50FEF"/>
    <w:rsid w:val="00A5121D"/>
    <w:rsid w:val="00A514BE"/>
    <w:rsid w:val="00A51A67"/>
    <w:rsid w:val="00A52301"/>
    <w:rsid w:val="00A5254C"/>
    <w:rsid w:val="00A52615"/>
    <w:rsid w:val="00A52864"/>
    <w:rsid w:val="00A52B0C"/>
    <w:rsid w:val="00A52FF9"/>
    <w:rsid w:val="00A533BB"/>
    <w:rsid w:val="00A53E79"/>
    <w:rsid w:val="00A544E6"/>
    <w:rsid w:val="00A54E1E"/>
    <w:rsid w:val="00A55059"/>
    <w:rsid w:val="00A55128"/>
    <w:rsid w:val="00A55334"/>
    <w:rsid w:val="00A55426"/>
    <w:rsid w:val="00A557A1"/>
    <w:rsid w:val="00A5594C"/>
    <w:rsid w:val="00A55A12"/>
    <w:rsid w:val="00A56085"/>
    <w:rsid w:val="00A560AA"/>
    <w:rsid w:val="00A564AB"/>
    <w:rsid w:val="00A568B7"/>
    <w:rsid w:val="00A5692B"/>
    <w:rsid w:val="00A56E4F"/>
    <w:rsid w:val="00A56E9D"/>
    <w:rsid w:val="00A5750F"/>
    <w:rsid w:val="00A6082B"/>
    <w:rsid w:val="00A609D0"/>
    <w:rsid w:val="00A609F1"/>
    <w:rsid w:val="00A60A34"/>
    <w:rsid w:val="00A60C8E"/>
    <w:rsid w:val="00A60D73"/>
    <w:rsid w:val="00A6127D"/>
    <w:rsid w:val="00A618B8"/>
    <w:rsid w:val="00A6194F"/>
    <w:rsid w:val="00A61C4B"/>
    <w:rsid w:val="00A61DDF"/>
    <w:rsid w:val="00A61E84"/>
    <w:rsid w:val="00A62273"/>
    <w:rsid w:val="00A622DF"/>
    <w:rsid w:val="00A6262A"/>
    <w:rsid w:val="00A628EC"/>
    <w:rsid w:val="00A62C40"/>
    <w:rsid w:val="00A62D68"/>
    <w:rsid w:val="00A62F4D"/>
    <w:rsid w:val="00A639D9"/>
    <w:rsid w:val="00A63B64"/>
    <w:rsid w:val="00A64129"/>
    <w:rsid w:val="00A64395"/>
    <w:rsid w:val="00A6444A"/>
    <w:rsid w:val="00A64E4F"/>
    <w:rsid w:val="00A64F47"/>
    <w:rsid w:val="00A6568F"/>
    <w:rsid w:val="00A65EDF"/>
    <w:rsid w:val="00A65F20"/>
    <w:rsid w:val="00A66073"/>
    <w:rsid w:val="00A66BB8"/>
    <w:rsid w:val="00A67593"/>
    <w:rsid w:val="00A6789F"/>
    <w:rsid w:val="00A67EDB"/>
    <w:rsid w:val="00A67FFA"/>
    <w:rsid w:val="00A704F6"/>
    <w:rsid w:val="00A7059C"/>
    <w:rsid w:val="00A70E6E"/>
    <w:rsid w:val="00A7112A"/>
    <w:rsid w:val="00A711B9"/>
    <w:rsid w:val="00A7126D"/>
    <w:rsid w:val="00A71E2B"/>
    <w:rsid w:val="00A7269C"/>
    <w:rsid w:val="00A72742"/>
    <w:rsid w:val="00A729BE"/>
    <w:rsid w:val="00A72B66"/>
    <w:rsid w:val="00A72D70"/>
    <w:rsid w:val="00A73357"/>
    <w:rsid w:val="00A7348D"/>
    <w:rsid w:val="00A73957"/>
    <w:rsid w:val="00A73ABD"/>
    <w:rsid w:val="00A73DD4"/>
    <w:rsid w:val="00A74F27"/>
    <w:rsid w:val="00A75094"/>
    <w:rsid w:val="00A75562"/>
    <w:rsid w:val="00A75E0E"/>
    <w:rsid w:val="00A763D0"/>
    <w:rsid w:val="00A7673F"/>
    <w:rsid w:val="00A76773"/>
    <w:rsid w:val="00A7677D"/>
    <w:rsid w:val="00A7687D"/>
    <w:rsid w:val="00A772ED"/>
    <w:rsid w:val="00A77467"/>
    <w:rsid w:val="00A77507"/>
    <w:rsid w:val="00A80256"/>
    <w:rsid w:val="00A8047D"/>
    <w:rsid w:val="00A804B9"/>
    <w:rsid w:val="00A8086B"/>
    <w:rsid w:val="00A80A0D"/>
    <w:rsid w:val="00A80DA0"/>
    <w:rsid w:val="00A814CD"/>
    <w:rsid w:val="00A815C3"/>
    <w:rsid w:val="00A819E1"/>
    <w:rsid w:val="00A82051"/>
    <w:rsid w:val="00A82227"/>
    <w:rsid w:val="00A82744"/>
    <w:rsid w:val="00A828B8"/>
    <w:rsid w:val="00A82AD8"/>
    <w:rsid w:val="00A82B77"/>
    <w:rsid w:val="00A82BF4"/>
    <w:rsid w:val="00A83444"/>
    <w:rsid w:val="00A837EC"/>
    <w:rsid w:val="00A83CB0"/>
    <w:rsid w:val="00A84184"/>
    <w:rsid w:val="00A84555"/>
    <w:rsid w:val="00A84AF1"/>
    <w:rsid w:val="00A84F65"/>
    <w:rsid w:val="00A85236"/>
    <w:rsid w:val="00A85B6E"/>
    <w:rsid w:val="00A86502"/>
    <w:rsid w:val="00A872B6"/>
    <w:rsid w:val="00A874E1"/>
    <w:rsid w:val="00A87627"/>
    <w:rsid w:val="00A905E7"/>
    <w:rsid w:val="00A9093F"/>
    <w:rsid w:val="00A90B1C"/>
    <w:rsid w:val="00A90CCD"/>
    <w:rsid w:val="00A90EF7"/>
    <w:rsid w:val="00A90F81"/>
    <w:rsid w:val="00A91321"/>
    <w:rsid w:val="00A91A39"/>
    <w:rsid w:val="00A91A54"/>
    <w:rsid w:val="00A91B30"/>
    <w:rsid w:val="00A91C3B"/>
    <w:rsid w:val="00A9216A"/>
    <w:rsid w:val="00A92B2F"/>
    <w:rsid w:val="00A92CB5"/>
    <w:rsid w:val="00A93463"/>
    <w:rsid w:val="00A93969"/>
    <w:rsid w:val="00A93ADC"/>
    <w:rsid w:val="00A93B2C"/>
    <w:rsid w:val="00A93B66"/>
    <w:rsid w:val="00A93BA8"/>
    <w:rsid w:val="00A93BB4"/>
    <w:rsid w:val="00A93CAF"/>
    <w:rsid w:val="00A93EBB"/>
    <w:rsid w:val="00A93EF4"/>
    <w:rsid w:val="00A94383"/>
    <w:rsid w:val="00A94900"/>
    <w:rsid w:val="00A94E45"/>
    <w:rsid w:val="00A952C6"/>
    <w:rsid w:val="00A95767"/>
    <w:rsid w:val="00A9585B"/>
    <w:rsid w:val="00A96314"/>
    <w:rsid w:val="00A9637B"/>
    <w:rsid w:val="00A96458"/>
    <w:rsid w:val="00A966C3"/>
    <w:rsid w:val="00A969AB"/>
    <w:rsid w:val="00A96B43"/>
    <w:rsid w:val="00A96DC5"/>
    <w:rsid w:val="00A97789"/>
    <w:rsid w:val="00A97876"/>
    <w:rsid w:val="00A9789A"/>
    <w:rsid w:val="00A97B1B"/>
    <w:rsid w:val="00A97FF8"/>
    <w:rsid w:val="00AA074F"/>
    <w:rsid w:val="00AA0858"/>
    <w:rsid w:val="00AA09B7"/>
    <w:rsid w:val="00AA0DBD"/>
    <w:rsid w:val="00AA0DDF"/>
    <w:rsid w:val="00AA1217"/>
    <w:rsid w:val="00AA16BF"/>
    <w:rsid w:val="00AA1804"/>
    <w:rsid w:val="00AA22D9"/>
    <w:rsid w:val="00AA277E"/>
    <w:rsid w:val="00AA2C52"/>
    <w:rsid w:val="00AA2F0A"/>
    <w:rsid w:val="00AA3B81"/>
    <w:rsid w:val="00AA3E72"/>
    <w:rsid w:val="00AA4303"/>
    <w:rsid w:val="00AA4365"/>
    <w:rsid w:val="00AA4570"/>
    <w:rsid w:val="00AA4905"/>
    <w:rsid w:val="00AA5172"/>
    <w:rsid w:val="00AA527C"/>
    <w:rsid w:val="00AA52E4"/>
    <w:rsid w:val="00AA54EB"/>
    <w:rsid w:val="00AA57E7"/>
    <w:rsid w:val="00AA5DBF"/>
    <w:rsid w:val="00AA5DD0"/>
    <w:rsid w:val="00AA6A1E"/>
    <w:rsid w:val="00AA6B82"/>
    <w:rsid w:val="00AA7451"/>
    <w:rsid w:val="00AA7517"/>
    <w:rsid w:val="00AA7543"/>
    <w:rsid w:val="00AA7643"/>
    <w:rsid w:val="00AA7A42"/>
    <w:rsid w:val="00AA7B3E"/>
    <w:rsid w:val="00AB0173"/>
    <w:rsid w:val="00AB02DE"/>
    <w:rsid w:val="00AB0EE2"/>
    <w:rsid w:val="00AB1572"/>
    <w:rsid w:val="00AB183C"/>
    <w:rsid w:val="00AB1CA4"/>
    <w:rsid w:val="00AB1F02"/>
    <w:rsid w:val="00AB1F08"/>
    <w:rsid w:val="00AB1F23"/>
    <w:rsid w:val="00AB2324"/>
    <w:rsid w:val="00AB2514"/>
    <w:rsid w:val="00AB2F77"/>
    <w:rsid w:val="00AB3013"/>
    <w:rsid w:val="00AB3697"/>
    <w:rsid w:val="00AB430B"/>
    <w:rsid w:val="00AB4387"/>
    <w:rsid w:val="00AB4451"/>
    <w:rsid w:val="00AB48C9"/>
    <w:rsid w:val="00AB4A55"/>
    <w:rsid w:val="00AB4CB9"/>
    <w:rsid w:val="00AB57A6"/>
    <w:rsid w:val="00AB5C8C"/>
    <w:rsid w:val="00AB6184"/>
    <w:rsid w:val="00AB62F4"/>
    <w:rsid w:val="00AB673C"/>
    <w:rsid w:val="00AB673F"/>
    <w:rsid w:val="00AC0DA5"/>
    <w:rsid w:val="00AC0F41"/>
    <w:rsid w:val="00AC0F94"/>
    <w:rsid w:val="00AC16AF"/>
    <w:rsid w:val="00AC237C"/>
    <w:rsid w:val="00AC240D"/>
    <w:rsid w:val="00AC28DA"/>
    <w:rsid w:val="00AC2F41"/>
    <w:rsid w:val="00AC3057"/>
    <w:rsid w:val="00AC34AB"/>
    <w:rsid w:val="00AC37A5"/>
    <w:rsid w:val="00AC3B2E"/>
    <w:rsid w:val="00AC485F"/>
    <w:rsid w:val="00AC486A"/>
    <w:rsid w:val="00AC4D6F"/>
    <w:rsid w:val="00AC4E97"/>
    <w:rsid w:val="00AC5B2E"/>
    <w:rsid w:val="00AC6604"/>
    <w:rsid w:val="00AC691E"/>
    <w:rsid w:val="00AC6DDA"/>
    <w:rsid w:val="00AC6DFC"/>
    <w:rsid w:val="00AC75AB"/>
    <w:rsid w:val="00AC7612"/>
    <w:rsid w:val="00AC7F73"/>
    <w:rsid w:val="00AD01D8"/>
    <w:rsid w:val="00AD01F3"/>
    <w:rsid w:val="00AD0287"/>
    <w:rsid w:val="00AD0354"/>
    <w:rsid w:val="00AD04D8"/>
    <w:rsid w:val="00AD0747"/>
    <w:rsid w:val="00AD0BDC"/>
    <w:rsid w:val="00AD0D85"/>
    <w:rsid w:val="00AD105C"/>
    <w:rsid w:val="00AD106F"/>
    <w:rsid w:val="00AD181B"/>
    <w:rsid w:val="00AD1B36"/>
    <w:rsid w:val="00AD20D2"/>
    <w:rsid w:val="00AD2851"/>
    <w:rsid w:val="00AD32E0"/>
    <w:rsid w:val="00AD3589"/>
    <w:rsid w:val="00AD3C00"/>
    <w:rsid w:val="00AD4449"/>
    <w:rsid w:val="00AD445A"/>
    <w:rsid w:val="00AD475A"/>
    <w:rsid w:val="00AD4B0B"/>
    <w:rsid w:val="00AD5397"/>
    <w:rsid w:val="00AD53C0"/>
    <w:rsid w:val="00AD5455"/>
    <w:rsid w:val="00AD59FA"/>
    <w:rsid w:val="00AD68A5"/>
    <w:rsid w:val="00AD6A18"/>
    <w:rsid w:val="00AD7390"/>
    <w:rsid w:val="00AD795C"/>
    <w:rsid w:val="00AD7B29"/>
    <w:rsid w:val="00AD7E51"/>
    <w:rsid w:val="00AE01FE"/>
    <w:rsid w:val="00AE03B1"/>
    <w:rsid w:val="00AE0948"/>
    <w:rsid w:val="00AE16D4"/>
    <w:rsid w:val="00AE180A"/>
    <w:rsid w:val="00AE1905"/>
    <w:rsid w:val="00AE2379"/>
    <w:rsid w:val="00AE2949"/>
    <w:rsid w:val="00AE2A47"/>
    <w:rsid w:val="00AE2E6A"/>
    <w:rsid w:val="00AE31E1"/>
    <w:rsid w:val="00AE3363"/>
    <w:rsid w:val="00AE3D9C"/>
    <w:rsid w:val="00AE41EF"/>
    <w:rsid w:val="00AE4390"/>
    <w:rsid w:val="00AE490E"/>
    <w:rsid w:val="00AE4D18"/>
    <w:rsid w:val="00AE52AC"/>
    <w:rsid w:val="00AE5476"/>
    <w:rsid w:val="00AE59FE"/>
    <w:rsid w:val="00AE5A84"/>
    <w:rsid w:val="00AE5BF7"/>
    <w:rsid w:val="00AE5FD4"/>
    <w:rsid w:val="00AE623C"/>
    <w:rsid w:val="00AE6AAD"/>
    <w:rsid w:val="00AE6E10"/>
    <w:rsid w:val="00AE7461"/>
    <w:rsid w:val="00AE7823"/>
    <w:rsid w:val="00AE7F0A"/>
    <w:rsid w:val="00AF0009"/>
    <w:rsid w:val="00AF035A"/>
    <w:rsid w:val="00AF0614"/>
    <w:rsid w:val="00AF13B7"/>
    <w:rsid w:val="00AF15FD"/>
    <w:rsid w:val="00AF1C3B"/>
    <w:rsid w:val="00AF236C"/>
    <w:rsid w:val="00AF2EAE"/>
    <w:rsid w:val="00AF3177"/>
    <w:rsid w:val="00AF351D"/>
    <w:rsid w:val="00AF3542"/>
    <w:rsid w:val="00AF4029"/>
    <w:rsid w:val="00AF4107"/>
    <w:rsid w:val="00AF446C"/>
    <w:rsid w:val="00AF4543"/>
    <w:rsid w:val="00AF474E"/>
    <w:rsid w:val="00AF496E"/>
    <w:rsid w:val="00AF4E34"/>
    <w:rsid w:val="00AF567B"/>
    <w:rsid w:val="00AF568D"/>
    <w:rsid w:val="00AF697B"/>
    <w:rsid w:val="00AF6BCB"/>
    <w:rsid w:val="00AF6F49"/>
    <w:rsid w:val="00AF77DB"/>
    <w:rsid w:val="00B0010F"/>
    <w:rsid w:val="00B00462"/>
    <w:rsid w:val="00B00511"/>
    <w:rsid w:val="00B00547"/>
    <w:rsid w:val="00B00D23"/>
    <w:rsid w:val="00B014BA"/>
    <w:rsid w:val="00B01A1C"/>
    <w:rsid w:val="00B02244"/>
    <w:rsid w:val="00B023EE"/>
    <w:rsid w:val="00B03416"/>
    <w:rsid w:val="00B0354D"/>
    <w:rsid w:val="00B03C44"/>
    <w:rsid w:val="00B040C0"/>
    <w:rsid w:val="00B04AC7"/>
    <w:rsid w:val="00B04E1F"/>
    <w:rsid w:val="00B05486"/>
    <w:rsid w:val="00B05C35"/>
    <w:rsid w:val="00B05FF0"/>
    <w:rsid w:val="00B0613E"/>
    <w:rsid w:val="00B0618A"/>
    <w:rsid w:val="00B067E3"/>
    <w:rsid w:val="00B06C09"/>
    <w:rsid w:val="00B06C19"/>
    <w:rsid w:val="00B06D74"/>
    <w:rsid w:val="00B07C05"/>
    <w:rsid w:val="00B07E0A"/>
    <w:rsid w:val="00B0C665"/>
    <w:rsid w:val="00B100AA"/>
    <w:rsid w:val="00B10610"/>
    <w:rsid w:val="00B10B9F"/>
    <w:rsid w:val="00B10C35"/>
    <w:rsid w:val="00B10D4C"/>
    <w:rsid w:val="00B10DFD"/>
    <w:rsid w:val="00B111E6"/>
    <w:rsid w:val="00B1145B"/>
    <w:rsid w:val="00B11525"/>
    <w:rsid w:val="00B115EB"/>
    <w:rsid w:val="00B11831"/>
    <w:rsid w:val="00B126A6"/>
    <w:rsid w:val="00B128BF"/>
    <w:rsid w:val="00B12C51"/>
    <w:rsid w:val="00B132A1"/>
    <w:rsid w:val="00B13359"/>
    <w:rsid w:val="00B13464"/>
    <w:rsid w:val="00B1366F"/>
    <w:rsid w:val="00B1375F"/>
    <w:rsid w:val="00B138BE"/>
    <w:rsid w:val="00B13BC0"/>
    <w:rsid w:val="00B13C5D"/>
    <w:rsid w:val="00B13D08"/>
    <w:rsid w:val="00B15006"/>
    <w:rsid w:val="00B152D4"/>
    <w:rsid w:val="00B15414"/>
    <w:rsid w:val="00B1555E"/>
    <w:rsid w:val="00B15564"/>
    <w:rsid w:val="00B159F3"/>
    <w:rsid w:val="00B15CE7"/>
    <w:rsid w:val="00B15D86"/>
    <w:rsid w:val="00B15E55"/>
    <w:rsid w:val="00B15E93"/>
    <w:rsid w:val="00B15F62"/>
    <w:rsid w:val="00B16D5E"/>
    <w:rsid w:val="00B16F60"/>
    <w:rsid w:val="00B175EB"/>
    <w:rsid w:val="00B178B4"/>
    <w:rsid w:val="00B17D21"/>
    <w:rsid w:val="00B20348"/>
    <w:rsid w:val="00B205E0"/>
    <w:rsid w:val="00B20769"/>
    <w:rsid w:val="00B20B46"/>
    <w:rsid w:val="00B21734"/>
    <w:rsid w:val="00B21752"/>
    <w:rsid w:val="00B21CB7"/>
    <w:rsid w:val="00B21D15"/>
    <w:rsid w:val="00B21E88"/>
    <w:rsid w:val="00B21EE7"/>
    <w:rsid w:val="00B22470"/>
    <w:rsid w:val="00B22729"/>
    <w:rsid w:val="00B22DC1"/>
    <w:rsid w:val="00B22E58"/>
    <w:rsid w:val="00B22EF0"/>
    <w:rsid w:val="00B23123"/>
    <w:rsid w:val="00B231BC"/>
    <w:rsid w:val="00B232E4"/>
    <w:rsid w:val="00B23463"/>
    <w:rsid w:val="00B234E5"/>
    <w:rsid w:val="00B23588"/>
    <w:rsid w:val="00B23824"/>
    <w:rsid w:val="00B23E7B"/>
    <w:rsid w:val="00B23FBE"/>
    <w:rsid w:val="00B24177"/>
    <w:rsid w:val="00B24579"/>
    <w:rsid w:val="00B246CB"/>
    <w:rsid w:val="00B2498B"/>
    <w:rsid w:val="00B249E3"/>
    <w:rsid w:val="00B253BD"/>
    <w:rsid w:val="00B2595E"/>
    <w:rsid w:val="00B25BD4"/>
    <w:rsid w:val="00B25C02"/>
    <w:rsid w:val="00B25D90"/>
    <w:rsid w:val="00B277F2"/>
    <w:rsid w:val="00B278A2"/>
    <w:rsid w:val="00B27AC4"/>
    <w:rsid w:val="00B300D3"/>
    <w:rsid w:val="00B3021E"/>
    <w:rsid w:val="00B302A5"/>
    <w:rsid w:val="00B307D2"/>
    <w:rsid w:val="00B30E8A"/>
    <w:rsid w:val="00B30F2A"/>
    <w:rsid w:val="00B31815"/>
    <w:rsid w:val="00B31A12"/>
    <w:rsid w:val="00B322FA"/>
    <w:rsid w:val="00B32486"/>
    <w:rsid w:val="00B32A16"/>
    <w:rsid w:val="00B32A3C"/>
    <w:rsid w:val="00B32DF5"/>
    <w:rsid w:val="00B33641"/>
    <w:rsid w:val="00B339B1"/>
    <w:rsid w:val="00B3416C"/>
    <w:rsid w:val="00B3426C"/>
    <w:rsid w:val="00B344F0"/>
    <w:rsid w:val="00B34697"/>
    <w:rsid w:val="00B34D74"/>
    <w:rsid w:val="00B34E58"/>
    <w:rsid w:val="00B35A7A"/>
    <w:rsid w:val="00B3606B"/>
    <w:rsid w:val="00B363E1"/>
    <w:rsid w:val="00B363F1"/>
    <w:rsid w:val="00B363F8"/>
    <w:rsid w:val="00B36402"/>
    <w:rsid w:val="00B366C5"/>
    <w:rsid w:val="00B3680F"/>
    <w:rsid w:val="00B36A05"/>
    <w:rsid w:val="00B36D8F"/>
    <w:rsid w:val="00B37510"/>
    <w:rsid w:val="00B3763B"/>
    <w:rsid w:val="00B37F2C"/>
    <w:rsid w:val="00B4001F"/>
    <w:rsid w:val="00B401EF"/>
    <w:rsid w:val="00B40265"/>
    <w:rsid w:val="00B40523"/>
    <w:rsid w:val="00B406D7"/>
    <w:rsid w:val="00B40CF8"/>
    <w:rsid w:val="00B414D5"/>
    <w:rsid w:val="00B421A9"/>
    <w:rsid w:val="00B4229E"/>
    <w:rsid w:val="00B430A0"/>
    <w:rsid w:val="00B434F7"/>
    <w:rsid w:val="00B4472D"/>
    <w:rsid w:val="00B44B37"/>
    <w:rsid w:val="00B44BCA"/>
    <w:rsid w:val="00B44E38"/>
    <w:rsid w:val="00B44E55"/>
    <w:rsid w:val="00B45206"/>
    <w:rsid w:val="00B452DD"/>
    <w:rsid w:val="00B45381"/>
    <w:rsid w:val="00B45C46"/>
    <w:rsid w:val="00B467C3"/>
    <w:rsid w:val="00B46A0A"/>
    <w:rsid w:val="00B47019"/>
    <w:rsid w:val="00B4738F"/>
    <w:rsid w:val="00B475C7"/>
    <w:rsid w:val="00B476F5"/>
    <w:rsid w:val="00B47715"/>
    <w:rsid w:val="00B509A2"/>
    <w:rsid w:val="00B5105E"/>
    <w:rsid w:val="00B510D3"/>
    <w:rsid w:val="00B51109"/>
    <w:rsid w:val="00B5196B"/>
    <w:rsid w:val="00B51A1F"/>
    <w:rsid w:val="00B52CDE"/>
    <w:rsid w:val="00B52D05"/>
    <w:rsid w:val="00B52FB4"/>
    <w:rsid w:val="00B5313F"/>
    <w:rsid w:val="00B53710"/>
    <w:rsid w:val="00B53BAB"/>
    <w:rsid w:val="00B53D87"/>
    <w:rsid w:val="00B540D6"/>
    <w:rsid w:val="00B54228"/>
    <w:rsid w:val="00B543A5"/>
    <w:rsid w:val="00B545A0"/>
    <w:rsid w:val="00B5478B"/>
    <w:rsid w:val="00B54A97"/>
    <w:rsid w:val="00B54B48"/>
    <w:rsid w:val="00B55360"/>
    <w:rsid w:val="00B5538D"/>
    <w:rsid w:val="00B55ABC"/>
    <w:rsid w:val="00B57709"/>
    <w:rsid w:val="00B5793C"/>
    <w:rsid w:val="00B57AC8"/>
    <w:rsid w:val="00B602DF"/>
    <w:rsid w:val="00B60540"/>
    <w:rsid w:val="00B6070B"/>
    <w:rsid w:val="00B60733"/>
    <w:rsid w:val="00B60939"/>
    <w:rsid w:val="00B612FE"/>
    <w:rsid w:val="00B61310"/>
    <w:rsid w:val="00B613FE"/>
    <w:rsid w:val="00B61D13"/>
    <w:rsid w:val="00B61E1E"/>
    <w:rsid w:val="00B62079"/>
    <w:rsid w:val="00B6240B"/>
    <w:rsid w:val="00B625C2"/>
    <w:rsid w:val="00B62916"/>
    <w:rsid w:val="00B62A66"/>
    <w:rsid w:val="00B62D1F"/>
    <w:rsid w:val="00B62D6F"/>
    <w:rsid w:val="00B62D96"/>
    <w:rsid w:val="00B62EA5"/>
    <w:rsid w:val="00B63085"/>
    <w:rsid w:val="00B63150"/>
    <w:rsid w:val="00B6345F"/>
    <w:rsid w:val="00B634B7"/>
    <w:rsid w:val="00B64115"/>
    <w:rsid w:val="00B648D1"/>
    <w:rsid w:val="00B648FA"/>
    <w:rsid w:val="00B64935"/>
    <w:rsid w:val="00B64F81"/>
    <w:rsid w:val="00B65129"/>
    <w:rsid w:val="00B657F9"/>
    <w:rsid w:val="00B65A5C"/>
    <w:rsid w:val="00B65F32"/>
    <w:rsid w:val="00B662F7"/>
    <w:rsid w:val="00B6744B"/>
    <w:rsid w:val="00B67BC0"/>
    <w:rsid w:val="00B67F2E"/>
    <w:rsid w:val="00B700F0"/>
    <w:rsid w:val="00B70858"/>
    <w:rsid w:val="00B70A4F"/>
    <w:rsid w:val="00B70C64"/>
    <w:rsid w:val="00B70E6E"/>
    <w:rsid w:val="00B70F65"/>
    <w:rsid w:val="00B713CC"/>
    <w:rsid w:val="00B717BE"/>
    <w:rsid w:val="00B719CA"/>
    <w:rsid w:val="00B71B6E"/>
    <w:rsid w:val="00B71E78"/>
    <w:rsid w:val="00B721D9"/>
    <w:rsid w:val="00B7257B"/>
    <w:rsid w:val="00B7270E"/>
    <w:rsid w:val="00B72ADD"/>
    <w:rsid w:val="00B7318F"/>
    <w:rsid w:val="00B73696"/>
    <w:rsid w:val="00B737D6"/>
    <w:rsid w:val="00B737ED"/>
    <w:rsid w:val="00B7380B"/>
    <w:rsid w:val="00B738D5"/>
    <w:rsid w:val="00B740B1"/>
    <w:rsid w:val="00B74AB3"/>
    <w:rsid w:val="00B74BC2"/>
    <w:rsid w:val="00B754F0"/>
    <w:rsid w:val="00B75E2C"/>
    <w:rsid w:val="00B76087"/>
    <w:rsid w:val="00B762BE"/>
    <w:rsid w:val="00B76986"/>
    <w:rsid w:val="00B76998"/>
    <w:rsid w:val="00B76C45"/>
    <w:rsid w:val="00B779E5"/>
    <w:rsid w:val="00B80952"/>
    <w:rsid w:val="00B80B98"/>
    <w:rsid w:val="00B80CD3"/>
    <w:rsid w:val="00B817A1"/>
    <w:rsid w:val="00B8195C"/>
    <w:rsid w:val="00B81D8C"/>
    <w:rsid w:val="00B827B1"/>
    <w:rsid w:val="00B8285A"/>
    <w:rsid w:val="00B82ADC"/>
    <w:rsid w:val="00B82DF9"/>
    <w:rsid w:val="00B8304B"/>
    <w:rsid w:val="00B8328E"/>
    <w:rsid w:val="00B83808"/>
    <w:rsid w:val="00B839BA"/>
    <w:rsid w:val="00B83D75"/>
    <w:rsid w:val="00B83E99"/>
    <w:rsid w:val="00B84F1B"/>
    <w:rsid w:val="00B84FBC"/>
    <w:rsid w:val="00B8514F"/>
    <w:rsid w:val="00B85198"/>
    <w:rsid w:val="00B859A4"/>
    <w:rsid w:val="00B85BB4"/>
    <w:rsid w:val="00B860C0"/>
    <w:rsid w:val="00B863BF"/>
    <w:rsid w:val="00B86417"/>
    <w:rsid w:val="00B865FF"/>
    <w:rsid w:val="00B868C1"/>
    <w:rsid w:val="00B86E21"/>
    <w:rsid w:val="00B86E41"/>
    <w:rsid w:val="00B86EAB"/>
    <w:rsid w:val="00B87907"/>
    <w:rsid w:val="00B87CA2"/>
    <w:rsid w:val="00B90041"/>
    <w:rsid w:val="00B900D6"/>
    <w:rsid w:val="00B90455"/>
    <w:rsid w:val="00B905F6"/>
    <w:rsid w:val="00B90858"/>
    <w:rsid w:val="00B90978"/>
    <w:rsid w:val="00B909B3"/>
    <w:rsid w:val="00B91244"/>
    <w:rsid w:val="00B914FA"/>
    <w:rsid w:val="00B91946"/>
    <w:rsid w:val="00B91AD7"/>
    <w:rsid w:val="00B91C5C"/>
    <w:rsid w:val="00B91CC7"/>
    <w:rsid w:val="00B91DD9"/>
    <w:rsid w:val="00B9242D"/>
    <w:rsid w:val="00B92651"/>
    <w:rsid w:val="00B92947"/>
    <w:rsid w:val="00B92C3F"/>
    <w:rsid w:val="00B92CB8"/>
    <w:rsid w:val="00B93480"/>
    <w:rsid w:val="00B93511"/>
    <w:rsid w:val="00B93D7C"/>
    <w:rsid w:val="00B94602"/>
    <w:rsid w:val="00B9466B"/>
    <w:rsid w:val="00B95799"/>
    <w:rsid w:val="00B95D50"/>
    <w:rsid w:val="00B9603B"/>
    <w:rsid w:val="00B962CE"/>
    <w:rsid w:val="00B9687F"/>
    <w:rsid w:val="00B96BFE"/>
    <w:rsid w:val="00B96D45"/>
    <w:rsid w:val="00B96D7B"/>
    <w:rsid w:val="00B96E75"/>
    <w:rsid w:val="00B96EB7"/>
    <w:rsid w:val="00B9727B"/>
    <w:rsid w:val="00B973B7"/>
    <w:rsid w:val="00B97AF9"/>
    <w:rsid w:val="00B97B2E"/>
    <w:rsid w:val="00B97FC1"/>
    <w:rsid w:val="00BA061B"/>
    <w:rsid w:val="00BA06C2"/>
    <w:rsid w:val="00BA0A97"/>
    <w:rsid w:val="00BA1065"/>
    <w:rsid w:val="00BA106B"/>
    <w:rsid w:val="00BA1869"/>
    <w:rsid w:val="00BA1CF2"/>
    <w:rsid w:val="00BA1E60"/>
    <w:rsid w:val="00BA21D3"/>
    <w:rsid w:val="00BA27F4"/>
    <w:rsid w:val="00BA2D53"/>
    <w:rsid w:val="00BA2DDB"/>
    <w:rsid w:val="00BA2F61"/>
    <w:rsid w:val="00BA3802"/>
    <w:rsid w:val="00BA3A2B"/>
    <w:rsid w:val="00BA3B40"/>
    <w:rsid w:val="00BA410C"/>
    <w:rsid w:val="00BA490F"/>
    <w:rsid w:val="00BA4E7D"/>
    <w:rsid w:val="00BA5340"/>
    <w:rsid w:val="00BA5477"/>
    <w:rsid w:val="00BA55EE"/>
    <w:rsid w:val="00BA59F9"/>
    <w:rsid w:val="00BA5F1E"/>
    <w:rsid w:val="00BA5F3D"/>
    <w:rsid w:val="00BA61AA"/>
    <w:rsid w:val="00BA68A0"/>
    <w:rsid w:val="00BA71B1"/>
    <w:rsid w:val="00BA762B"/>
    <w:rsid w:val="00BA774D"/>
    <w:rsid w:val="00BA783A"/>
    <w:rsid w:val="00BA7E82"/>
    <w:rsid w:val="00BB0491"/>
    <w:rsid w:val="00BB06F6"/>
    <w:rsid w:val="00BB0A5B"/>
    <w:rsid w:val="00BB0F97"/>
    <w:rsid w:val="00BB0FE0"/>
    <w:rsid w:val="00BB2144"/>
    <w:rsid w:val="00BB21B6"/>
    <w:rsid w:val="00BB2262"/>
    <w:rsid w:val="00BB28FE"/>
    <w:rsid w:val="00BB2D21"/>
    <w:rsid w:val="00BB30A7"/>
    <w:rsid w:val="00BB33E5"/>
    <w:rsid w:val="00BB34B3"/>
    <w:rsid w:val="00BB3582"/>
    <w:rsid w:val="00BB37EC"/>
    <w:rsid w:val="00BB4343"/>
    <w:rsid w:val="00BB4EEA"/>
    <w:rsid w:val="00BB4FFA"/>
    <w:rsid w:val="00BB516F"/>
    <w:rsid w:val="00BB5512"/>
    <w:rsid w:val="00BB5580"/>
    <w:rsid w:val="00BB57B7"/>
    <w:rsid w:val="00BB5B91"/>
    <w:rsid w:val="00BB5DF0"/>
    <w:rsid w:val="00BB5FE9"/>
    <w:rsid w:val="00BB64CA"/>
    <w:rsid w:val="00BB6645"/>
    <w:rsid w:val="00BB6A4E"/>
    <w:rsid w:val="00BB6CC4"/>
    <w:rsid w:val="00BB7226"/>
    <w:rsid w:val="00BB7525"/>
    <w:rsid w:val="00BB77F6"/>
    <w:rsid w:val="00BB781A"/>
    <w:rsid w:val="00BB7B0D"/>
    <w:rsid w:val="00BB7D40"/>
    <w:rsid w:val="00BB7FD5"/>
    <w:rsid w:val="00BC0036"/>
    <w:rsid w:val="00BC01FE"/>
    <w:rsid w:val="00BC0222"/>
    <w:rsid w:val="00BC0DA5"/>
    <w:rsid w:val="00BC0FFE"/>
    <w:rsid w:val="00BC13C2"/>
    <w:rsid w:val="00BC1594"/>
    <w:rsid w:val="00BC190A"/>
    <w:rsid w:val="00BC199C"/>
    <w:rsid w:val="00BC1A84"/>
    <w:rsid w:val="00BC1B0B"/>
    <w:rsid w:val="00BC2C04"/>
    <w:rsid w:val="00BC2EC6"/>
    <w:rsid w:val="00BC2F7E"/>
    <w:rsid w:val="00BC2FD4"/>
    <w:rsid w:val="00BC30FB"/>
    <w:rsid w:val="00BC36D1"/>
    <w:rsid w:val="00BC37B1"/>
    <w:rsid w:val="00BC3A21"/>
    <w:rsid w:val="00BC41AE"/>
    <w:rsid w:val="00BC420E"/>
    <w:rsid w:val="00BC4226"/>
    <w:rsid w:val="00BC4527"/>
    <w:rsid w:val="00BC4A13"/>
    <w:rsid w:val="00BC4A33"/>
    <w:rsid w:val="00BC4DCD"/>
    <w:rsid w:val="00BC52D0"/>
    <w:rsid w:val="00BC547D"/>
    <w:rsid w:val="00BC5662"/>
    <w:rsid w:val="00BC569E"/>
    <w:rsid w:val="00BC5951"/>
    <w:rsid w:val="00BC6196"/>
    <w:rsid w:val="00BC68F1"/>
    <w:rsid w:val="00BC7143"/>
    <w:rsid w:val="00BC7661"/>
    <w:rsid w:val="00BC78D1"/>
    <w:rsid w:val="00BC7A83"/>
    <w:rsid w:val="00BC7E21"/>
    <w:rsid w:val="00BD0066"/>
    <w:rsid w:val="00BD026F"/>
    <w:rsid w:val="00BD05FF"/>
    <w:rsid w:val="00BD071D"/>
    <w:rsid w:val="00BD117B"/>
    <w:rsid w:val="00BD14CA"/>
    <w:rsid w:val="00BD156A"/>
    <w:rsid w:val="00BD19FD"/>
    <w:rsid w:val="00BD1BE9"/>
    <w:rsid w:val="00BD1D04"/>
    <w:rsid w:val="00BD1F19"/>
    <w:rsid w:val="00BD2050"/>
    <w:rsid w:val="00BD2180"/>
    <w:rsid w:val="00BD286D"/>
    <w:rsid w:val="00BD29ED"/>
    <w:rsid w:val="00BD2C58"/>
    <w:rsid w:val="00BD32F4"/>
    <w:rsid w:val="00BD34AB"/>
    <w:rsid w:val="00BD3903"/>
    <w:rsid w:val="00BD3DBD"/>
    <w:rsid w:val="00BD46B5"/>
    <w:rsid w:val="00BD472D"/>
    <w:rsid w:val="00BD47A4"/>
    <w:rsid w:val="00BD493E"/>
    <w:rsid w:val="00BD4F60"/>
    <w:rsid w:val="00BD4F6C"/>
    <w:rsid w:val="00BD5A6E"/>
    <w:rsid w:val="00BD63FD"/>
    <w:rsid w:val="00BD6484"/>
    <w:rsid w:val="00BD651A"/>
    <w:rsid w:val="00BD65FA"/>
    <w:rsid w:val="00BD7291"/>
    <w:rsid w:val="00BD74DD"/>
    <w:rsid w:val="00BD75BB"/>
    <w:rsid w:val="00BD75D8"/>
    <w:rsid w:val="00BE02BA"/>
    <w:rsid w:val="00BE032E"/>
    <w:rsid w:val="00BE03D5"/>
    <w:rsid w:val="00BE049A"/>
    <w:rsid w:val="00BE077B"/>
    <w:rsid w:val="00BE0B58"/>
    <w:rsid w:val="00BE0D6B"/>
    <w:rsid w:val="00BE1072"/>
    <w:rsid w:val="00BE11D8"/>
    <w:rsid w:val="00BE168F"/>
    <w:rsid w:val="00BE1BD1"/>
    <w:rsid w:val="00BE1DAF"/>
    <w:rsid w:val="00BE22B3"/>
    <w:rsid w:val="00BE22F2"/>
    <w:rsid w:val="00BE2F2A"/>
    <w:rsid w:val="00BE33A5"/>
    <w:rsid w:val="00BE3621"/>
    <w:rsid w:val="00BE37E8"/>
    <w:rsid w:val="00BE49E3"/>
    <w:rsid w:val="00BE4BE1"/>
    <w:rsid w:val="00BE548C"/>
    <w:rsid w:val="00BE57B6"/>
    <w:rsid w:val="00BE68BA"/>
    <w:rsid w:val="00BE6B15"/>
    <w:rsid w:val="00BE6BE7"/>
    <w:rsid w:val="00BE724E"/>
    <w:rsid w:val="00BE73DA"/>
    <w:rsid w:val="00BE740A"/>
    <w:rsid w:val="00BE78C3"/>
    <w:rsid w:val="00BE7AC9"/>
    <w:rsid w:val="00BE7AF5"/>
    <w:rsid w:val="00BE7BD8"/>
    <w:rsid w:val="00BE7E7E"/>
    <w:rsid w:val="00BF03BD"/>
    <w:rsid w:val="00BF082C"/>
    <w:rsid w:val="00BF0924"/>
    <w:rsid w:val="00BF0ADC"/>
    <w:rsid w:val="00BF0CA1"/>
    <w:rsid w:val="00BF0E44"/>
    <w:rsid w:val="00BF106C"/>
    <w:rsid w:val="00BF114D"/>
    <w:rsid w:val="00BF12BD"/>
    <w:rsid w:val="00BF187F"/>
    <w:rsid w:val="00BF1E1A"/>
    <w:rsid w:val="00BF1E84"/>
    <w:rsid w:val="00BF2119"/>
    <w:rsid w:val="00BF2492"/>
    <w:rsid w:val="00BF2779"/>
    <w:rsid w:val="00BF2904"/>
    <w:rsid w:val="00BF2D94"/>
    <w:rsid w:val="00BF3509"/>
    <w:rsid w:val="00BF3D19"/>
    <w:rsid w:val="00BF3DAE"/>
    <w:rsid w:val="00BF411E"/>
    <w:rsid w:val="00BF45B1"/>
    <w:rsid w:val="00BF484C"/>
    <w:rsid w:val="00BF4BFF"/>
    <w:rsid w:val="00BF4FE8"/>
    <w:rsid w:val="00BF5304"/>
    <w:rsid w:val="00BF539A"/>
    <w:rsid w:val="00BF6A09"/>
    <w:rsid w:val="00BF6A67"/>
    <w:rsid w:val="00BF6D9F"/>
    <w:rsid w:val="00BF705F"/>
    <w:rsid w:val="00BF7183"/>
    <w:rsid w:val="00BF7CE5"/>
    <w:rsid w:val="00BF7FBF"/>
    <w:rsid w:val="00C00945"/>
    <w:rsid w:val="00C00A3C"/>
    <w:rsid w:val="00C00D2F"/>
    <w:rsid w:val="00C01007"/>
    <w:rsid w:val="00C01248"/>
    <w:rsid w:val="00C014E8"/>
    <w:rsid w:val="00C01983"/>
    <w:rsid w:val="00C0221D"/>
    <w:rsid w:val="00C0249E"/>
    <w:rsid w:val="00C024D3"/>
    <w:rsid w:val="00C026E6"/>
    <w:rsid w:val="00C02939"/>
    <w:rsid w:val="00C02D98"/>
    <w:rsid w:val="00C02DC9"/>
    <w:rsid w:val="00C03612"/>
    <w:rsid w:val="00C03928"/>
    <w:rsid w:val="00C03C1B"/>
    <w:rsid w:val="00C04245"/>
    <w:rsid w:val="00C048BE"/>
    <w:rsid w:val="00C049AF"/>
    <w:rsid w:val="00C04D84"/>
    <w:rsid w:val="00C04F21"/>
    <w:rsid w:val="00C0501A"/>
    <w:rsid w:val="00C055C2"/>
    <w:rsid w:val="00C05869"/>
    <w:rsid w:val="00C05B69"/>
    <w:rsid w:val="00C05CF0"/>
    <w:rsid w:val="00C062C6"/>
    <w:rsid w:val="00C064E3"/>
    <w:rsid w:val="00C06635"/>
    <w:rsid w:val="00C0698F"/>
    <w:rsid w:val="00C069F5"/>
    <w:rsid w:val="00C06C14"/>
    <w:rsid w:val="00C06C3B"/>
    <w:rsid w:val="00C06CB3"/>
    <w:rsid w:val="00C06E48"/>
    <w:rsid w:val="00C071C2"/>
    <w:rsid w:val="00C07686"/>
    <w:rsid w:val="00C07D97"/>
    <w:rsid w:val="00C07DF6"/>
    <w:rsid w:val="00C07F0B"/>
    <w:rsid w:val="00C10408"/>
    <w:rsid w:val="00C10C68"/>
    <w:rsid w:val="00C10D9A"/>
    <w:rsid w:val="00C10E6E"/>
    <w:rsid w:val="00C11488"/>
    <w:rsid w:val="00C1152D"/>
    <w:rsid w:val="00C11DFB"/>
    <w:rsid w:val="00C11FD8"/>
    <w:rsid w:val="00C12390"/>
    <w:rsid w:val="00C1245F"/>
    <w:rsid w:val="00C1284D"/>
    <w:rsid w:val="00C12A74"/>
    <w:rsid w:val="00C13744"/>
    <w:rsid w:val="00C13A37"/>
    <w:rsid w:val="00C13B7F"/>
    <w:rsid w:val="00C14D7F"/>
    <w:rsid w:val="00C15011"/>
    <w:rsid w:val="00C15126"/>
    <w:rsid w:val="00C15CA6"/>
    <w:rsid w:val="00C15DEA"/>
    <w:rsid w:val="00C15EDE"/>
    <w:rsid w:val="00C16157"/>
    <w:rsid w:val="00C1618A"/>
    <w:rsid w:val="00C16278"/>
    <w:rsid w:val="00C16843"/>
    <w:rsid w:val="00C16BA6"/>
    <w:rsid w:val="00C16BC4"/>
    <w:rsid w:val="00C16D61"/>
    <w:rsid w:val="00C171F3"/>
    <w:rsid w:val="00C17C32"/>
    <w:rsid w:val="00C17DC2"/>
    <w:rsid w:val="00C201D9"/>
    <w:rsid w:val="00C2041B"/>
    <w:rsid w:val="00C20F60"/>
    <w:rsid w:val="00C2106A"/>
    <w:rsid w:val="00C210FE"/>
    <w:rsid w:val="00C212E7"/>
    <w:rsid w:val="00C212F0"/>
    <w:rsid w:val="00C21BC0"/>
    <w:rsid w:val="00C21BE0"/>
    <w:rsid w:val="00C2200A"/>
    <w:rsid w:val="00C2233F"/>
    <w:rsid w:val="00C2290B"/>
    <w:rsid w:val="00C22C2A"/>
    <w:rsid w:val="00C22CD4"/>
    <w:rsid w:val="00C22E5E"/>
    <w:rsid w:val="00C231DB"/>
    <w:rsid w:val="00C2330E"/>
    <w:rsid w:val="00C23523"/>
    <w:rsid w:val="00C2432F"/>
    <w:rsid w:val="00C244EB"/>
    <w:rsid w:val="00C246B4"/>
    <w:rsid w:val="00C25609"/>
    <w:rsid w:val="00C2589B"/>
    <w:rsid w:val="00C2591F"/>
    <w:rsid w:val="00C25F21"/>
    <w:rsid w:val="00C261AA"/>
    <w:rsid w:val="00C263CD"/>
    <w:rsid w:val="00C26406"/>
    <w:rsid w:val="00C2651B"/>
    <w:rsid w:val="00C269BA"/>
    <w:rsid w:val="00C26F03"/>
    <w:rsid w:val="00C26F3E"/>
    <w:rsid w:val="00C272BC"/>
    <w:rsid w:val="00C273D3"/>
    <w:rsid w:val="00C27815"/>
    <w:rsid w:val="00C27A3A"/>
    <w:rsid w:val="00C27DFB"/>
    <w:rsid w:val="00C27F68"/>
    <w:rsid w:val="00C301A9"/>
    <w:rsid w:val="00C301AF"/>
    <w:rsid w:val="00C31427"/>
    <w:rsid w:val="00C31768"/>
    <w:rsid w:val="00C31A17"/>
    <w:rsid w:val="00C31A90"/>
    <w:rsid w:val="00C31CF8"/>
    <w:rsid w:val="00C322E8"/>
    <w:rsid w:val="00C33603"/>
    <w:rsid w:val="00C33DD6"/>
    <w:rsid w:val="00C33EC4"/>
    <w:rsid w:val="00C33FBC"/>
    <w:rsid w:val="00C343B7"/>
    <w:rsid w:val="00C3458A"/>
    <w:rsid w:val="00C34A72"/>
    <w:rsid w:val="00C34AA9"/>
    <w:rsid w:val="00C34D0F"/>
    <w:rsid w:val="00C35213"/>
    <w:rsid w:val="00C353CA"/>
    <w:rsid w:val="00C35A60"/>
    <w:rsid w:val="00C35C09"/>
    <w:rsid w:val="00C36233"/>
    <w:rsid w:val="00C36335"/>
    <w:rsid w:val="00C367FD"/>
    <w:rsid w:val="00C36C2C"/>
    <w:rsid w:val="00C36D5E"/>
    <w:rsid w:val="00C36D78"/>
    <w:rsid w:val="00C36E64"/>
    <w:rsid w:val="00C373F2"/>
    <w:rsid w:val="00C374C5"/>
    <w:rsid w:val="00C400FB"/>
    <w:rsid w:val="00C4019F"/>
    <w:rsid w:val="00C4033D"/>
    <w:rsid w:val="00C40831"/>
    <w:rsid w:val="00C40A27"/>
    <w:rsid w:val="00C40B0F"/>
    <w:rsid w:val="00C40F67"/>
    <w:rsid w:val="00C41B45"/>
    <w:rsid w:val="00C41B6B"/>
    <w:rsid w:val="00C421C9"/>
    <w:rsid w:val="00C43052"/>
    <w:rsid w:val="00C43699"/>
    <w:rsid w:val="00C43865"/>
    <w:rsid w:val="00C43AD9"/>
    <w:rsid w:val="00C4478B"/>
    <w:rsid w:val="00C45514"/>
    <w:rsid w:val="00C45765"/>
    <w:rsid w:val="00C457F9"/>
    <w:rsid w:val="00C45FBD"/>
    <w:rsid w:val="00C4624E"/>
    <w:rsid w:val="00C46C3F"/>
    <w:rsid w:val="00C472D6"/>
    <w:rsid w:val="00C47BDE"/>
    <w:rsid w:val="00C47D98"/>
    <w:rsid w:val="00C50854"/>
    <w:rsid w:val="00C51058"/>
    <w:rsid w:val="00C51106"/>
    <w:rsid w:val="00C5163F"/>
    <w:rsid w:val="00C518C5"/>
    <w:rsid w:val="00C51952"/>
    <w:rsid w:val="00C51DB8"/>
    <w:rsid w:val="00C5221D"/>
    <w:rsid w:val="00C536C9"/>
    <w:rsid w:val="00C53E08"/>
    <w:rsid w:val="00C542F2"/>
    <w:rsid w:val="00C54372"/>
    <w:rsid w:val="00C54564"/>
    <w:rsid w:val="00C545B6"/>
    <w:rsid w:val="00C54C31"/>
    <w:rsid w:val="00C54F52"/>
    <w:rsid w:val="00C55306"/>
    <w:rsid w:val="00C55384"/>
    <w:rsid w:val="00C55569"/>
    <w:rsid w:val="00C560B6"/>
    <w:rsid w:val="00C561AC"/>
    <w:rsid w:val="00C564CF"/>
    <w:rsid w:val="00C56BAC"/>
    <w:rsid w:val="00C56F08"/>
    <w:rsid w:val="00C56FD2"/>
    <w:rsid w:val="00C57542"/>
    <w:rsid w:val="00C57D09"/>
    <w:rsid w:val="00C60033"/>
    <w:rsid w:val="00C60546"/>
    <w:rsid w:val="00C60819"/>
    <w:rsid w:val="00C61872"/>
    <w:rsid w:val="00C6228A"/>
    <w:rsid w:val="00C62A44"/>
    <w:rsid w:val="00C62B88"/>
    <w:rsid w:val="00C62C1A"/>
    <w:rsid w:val="00C6414C"/>
    <w:rsid w:val="00C6432E"/>
    <w:rsid w:val="00C64E38"/>
    <w:rsid w:val="00C65616"/>
    <w:rsid w:val="00C65626"/>
    <w:rsid w:val="00C66231"/>
    <w:rsid w:val="00C664AA"/>
    <w:rsid w:val="00C6697E"/>
    <w:rsid w:val="00C66B33"/>
    <w:rsid w:val="00C66DBA"/>
    <w:rsid w:val="00C67481"/>
    <w:rsid w:val="00C67485"/>
    <w:rsid w:val="00C674C1"/>
    <w:rsid w:val="00C67B92"/>
    <w:rsid w:val="00C708B2"/>
    <w:rsid w:val="00C70DC1"/>
    <w:rsid w:val="00C7112A"/>
    <w:rsid w:val="00C711D3"/>
    <w:rsid w:val="00C712D9"/>
    <w:rsid w:val="00C71E69"/>
    <w:rsid w:val="00C72385"/>
    <w:rsid w:val="00C72E0F"/>
    <w:rsid w:val="00C72ED7"/>
    <w:rsid w:val="00C73025"/>
    <w:rsid w:val="00C73163"/>
    <w:rsid w:val="00C732C0"/>
    <w:rsid w:val="00C73BD3"/>
    <w:rsid w:val="00C740AF"/>
    <w:rsid w:val="00C74223"/>
    <w:rsid w:val="00C7453B"/>
    <w:rsid w:val="00C74A82"/>
    <w:rsid w:val="00C75418"/>
    <w:rsid w:val="00C758B5"/>
    <w:rsid w:val="00C75A6E"/>
    <w:rsid w:val="00C763F9"/>
    <w:rsid w:val="00C764E7"/>
    <w:rsid w:val="00C768AE"/>
    <w:rsid w:val="00C7695C"/>
    <w:rsid w:val="00C76E84"/>
    <w:rsid w:val="00C76F21"/>
    <w:rsid w:val="00C7709B"/>
    <w:rsid w:val="00C7710D"/>
    <w:rsid w:val="00C772CC"/>
    <w:rsid w:val="00C773BF"/>
    <w:rsid w:val="00C77A0A"/>
    <w:rsid w:val="00C77A32"/>
    <w:rsid w:val="00C77C01"/>
    <w:rsid w:val="00C77FAE"/>
    <w:rsid w:val="00C802B2"/>
    <w:rsid w:val="00C8037D"/>
    <w:rsid w:val="00C803EF"/>
    <w:rsid w:val="00C80968"/>
    <w:rsid w:val="00C80B1D"/>
    <w:rsid w:val="00C81C4E"/>
    <w:rsid w:val="00C81D18"/>
    <w:rsid w:val="00C81DB3"/>
    <w:rsid w:val="00C81FF5"/>
    <w:rsid w:val="00C82614"/>
    <w:rsid w:val="00C82918"/>
    <w:rsid w:val="00C82CA6"/>
    <w:rsid w:val="00C82DBB"/>
    <w:rsid w:val="00C82F02"/>
    <w:rsid w:val="00C83075"/>
    <w:rsid w:val="00C83759"/>
    <w:rsid w:val="00C83E15"/>
    <w:rsid w:val="00C84134"/>
    <w:rsid w:val="00C84444"/>
    <w:rsid w:val="00C8480A"/>
    <w:rsid w:val="00C84A2E"/>
    <w:rsid w:val="00C84C6B"/>
    <w:rsid w:val="00C84F53"/>
    <w:rsid w:val="00C84F63"/>
    <w:rsid w:val="00C85825"/>
    <w:rsid w:val="00C8589A"/>
    <w:rsid w:val="00C85D6B"/>
    <w:rsid w:val="00C86B6F"/>
    <w:rsid w:val="00C87195"/>
    <w:rsid w:val="00C87819"/>
    <w:rsid w:val="00C90513"/>
    <w:rsid w:val="00C91745"/>
    <w:rsid w:val="00C91D2C"/>
    <w:rsid w:val="00C91FAF"/>
    <w:rsid w:val="00C928A9"/>
    <w:rsid w:val="00C92924"/>
    <w:rsid w:val="00C929C5"/>
    <w:rsid w:val="00C9304D"/>
    <w:rsid w:val="00C93209"/>
    <w:rsid w:val="00C9340D"/>
    <w:rsid w:val="00C93893"/>
    <w:rsid w:val="00C9394A"/>
    <w:rsid w:val="00C93A73"/>
    <w:rsid w:val="00C93D1C"/>
    <w:rsid w:val="00C93FD8"/>
    <w:rsid w:val="00C94400"/>
    <w:rsid w:val="00C94C88"/>
    <w:rsid w:val="00C95130"/>
    <w:rsid w:val="00C953D1"/>
    <w:rsid w:val="00C958B8"/>
    <w:rsid w:val="00C95913"/>
    <w:rsid w:val="00C95C9A"/>
    <w:rsid w:val="00C962EC"/>
    <w:rsid w:val="00C96423"/>
    <w:rsid w:val="00C96985"/>
    <w:rsid w:val="00C96D6F"/>
    <w:rsid w:val="00CA028C"/>
    <w:rsid w:val="00CA069F"/>
    <w:rsid w:val="00CA083F"/>
    <w:rsid w:val="00CA08C1"/>
    <w:rsid w:val="00CA0F90"/>
    <w:rsid w:val="00CA18C8"/>
    <w:rsid w:val="00CA1932"/>
    <w:rsid w:val="00CA1A7F"/>
    <w:rsid w:val="00CA21C8"/>
    <w:rsid w:val="00CA2292"/>
    <w:rsid w:val="00CA2A1A"/>
    <w:rsid w:val="00CA2B2F"/>
    <w:rsid w:val="00CA2F30"/>
    <w:rsid w:val="00CA3299"/>
    <w:rsid w:val="00CA3338"/>
    <w:rsid w:val="00CA36BD"/>
    <w:rsid w:val="00CA37FE"/>
    <w:rsid w:val="00CA3DDD"/>
    <w:rsid w:val="00CA421E"/>
    <w:rsid w:val="00CA423F"/>
    <w:rsid w:val="00CA4272"/>
    <w:rsid w:val="00CA46AE"/>
    <w:rsid w:val="00CA47CE"/>
    <w:rsid w:val="00CA4C9F"/>
    <w:rsid w:val="00CA501E"/>
    <w:rsid w:val="00CA5AAA"/>
    <w:rsid w:val="00CA6707"/>
    <w:rsid w:val="00CA6F11"/>
    <w:rsid w:val="00CA748F"/>
    <w:rsid w:val="00CA7568"/>
    <w:rsid w:val="00CA78CE"/>
    <w:rsid w:val="00CB0660"/>
    <w:rsid w:val="00CB1915"/>
    <w:rsid w:val="00CB2672"/>
    <w:rsid w:val="00CB2855"/>
    <w:rsid w:val="00CB2A89"/>
    <w:rsid w:val="00CB2BAD"/>
    <w:rsid w:val="00CB324C"/>
    <w:rsid w:val="00CB34B6"/>
    <w:rsid w:val="00CB3A3E"/>
    <w:rsid w:val="00CB3AE7"/>
    <w:rsid w:val="00CB3F91"/>
    <w:rsid w:val="00CB526F"/>
    <w:rsid w:val="00CB585E"/>
    <w:rsid w:val="00CB59FA"/>
    <w:rsid w:val="00CB5F38"/>
    <w:rsid w:val="00CB5F58"/>
    <w:rsid w:val="00CB610A"/>
    <w:rsid w:val="00CB61D1"/>
    <w:rsid w:val="00CB671D"/>
    <w:rsid w:val="00CB6898"/>
    <w:rsid w:val="00CB707E"/>
    <w:rsid w:val="00CB70CF"/>
    <w:rsid w:val="00CB7B14"/>
    <w:rsid w:val="00CB7B28"/>
    <w:rsid w:val="00CB7EE2"/>
    <w:rsid w:val="00CB7FD0"/>
    <w:rsid w:val="00CC0367"/>
    <w:rsid w:val="00CC0430"/>
    <w:rsid w:val="00CC05D5"/>
    <w:rsid w:val="00CC06E5"/>
    <w:rsid w:val="00CC0A29"/>
    <w:rsid w:val="00CC1153"/>
    <w:rsid w:val="00CC1617"/>
    <w:rsid w:val="00CC16FF"/>
    <w:rsid w:val="00CC1741"/>
    <w:rsid w:val="00CC1968"/>
    <w:rsid w:val="00CC19A9"/>
    <w:rsid w:val="00CC1FB9"/>
    <w:rsid w:val="00CC253E"/>
    <w:rsid w:val="00CC28F0"/>
    <w:rsid w:val="00CC2E2C"/>
    <w:rsid w:val="00CC2F6B"/>
    <w:rsid w:val="00CC310B"/>
    <w:rsid w:val="00CC3507"/>
    <w:rsid w:val="00CC37FB"/>
    <w:rsid w:val="00CC3AEF"/>
    <w:rsid w:val="00CC3C8D"/>
    <w:rsid w:val="00CC4C69"/>
    <w:rsid w:val="00CC5271"/>
    <w:rsid w:val="00CC541A"/>
    <w:rsid w:val="00CC585E"/>
    <w:rsid w:val="00CC59DE"/>
    <w:rsid w:val="00CC6AE9"/>
    <w:rsid w:val="00CC6B5D"/>
    <w:rsid w:val="00CC7F40"/>
    <w:rsid w:val="00CD0273"/>
    <w:rsid w:val="00CD06D9"/>
    <w:rsid w:val="00CD0FA8"/>
    <w:rsid w:val="00CD0FEC"/>
    <w:rsid w:val="00CD1463"/>
    <w:rsid w:val="00CD16D8"/>
    <w:rsid w:val="00CD1F0F"/>
    <w:rsid w:val="00CD22C3"/>
    <w:rsid w:val="00CD29DC"/>
    <w:rsid w:val="00CD2A67"/>
    <w:rsid w:val="00CD2FB4"/>
    <w:rsid w:val="00CD3118"/>
    <w:rsid w:val="00CD374D"/>
    <w:rsid w:val="00CD3777"/>
    <w:rsid w:val="00CD3806"/>
    <w:rsid w:val="00CD3B2E"/>
    <w:rsid w:val="00CD472C"/>
    <w:rsid w:val="00CD5091"/>
    <w:rsid w:val="00CD52A1"/>
    <w:rsid w:val="00CD539E"/>
    <w:rsid w:val="00CD545E"/>
    <w:rsid w:val="00CD56F7"/>
    <w:rsid w:val="00CD5778"/>
    <w:rsid w:val="00CD581E"/>
    <w:rsid w:val="00CD6789"/>
    <w:rsid w:val="00CD67D2"/>
    <w:rsid w:val="00CD686B"/>
    <w:rsid w:val="00CD6AC4"/>
    <w:rsid w:val="00CD6C93"/>
    <w:rsid w:val="00CD6F0C"/>
    <w:rsid w:val="00CD72EB"/>
    <w:rsid w:val="00CD7333"/>
    <w:rsid w:val="00CD7422"/>
    <w:rsid w:val="00CD744E"/>
    <w:rsid w:val="00CD7590"/>
    <w:rsid w:val="00CD7894"/>
    <w:rsid w:val="00CD7AC6"/>
    <w:rsid w:val="00CD7AFD"/>
    <w:rsid w:val="00CD7F9A"/>
    <w:rsid w:val="00CE00BB"/>
    <w:rsid w:val="00CE014B"/>
    <w:rsid w:val="00CE03E8"/>
    <w:rsid w:val="00CE054F"/>
    <w:rsid w:val="00CE0B8D"/>
    <w:rsid w:val="00CE0B9C"/>
    <w:rsid w:val="00CE1100"/>
    <w:rsid w:val="00CE1203"/>
    <w:rsid w:val="00CE12D8"/>
    <w:rsid w:val="00CE1872"/>
    <w:rsid w:val="00CE18A5"/>
    <w:rsid w:val="00CE1D11"/>
    <w:rsid w:val="00CE1E54"/>
    <w:rsid w:val="00CE1FDC"/>
    <w:rsid w:val="00CE2348"/>
    <w:rsid w:val="00CE32D6"/>
    <w:rsid w:val="00CE3A3D"/>
    <w:rsid w:val="00CE3A86"/>
    <w:rsid w:val="00CE3C7E"/>
    <w:rsid w:val="00CE3E7A"/>
    <w:rsid w:val="00CE3EEC"/>
    <w:rsid w:val="00CE41DE"/>
    <w:rsid w:val="00CE42F8"/>
    <w:rsid w:val="00CE49B0"/>
    <w:rsid w:val="00CE5306"/>
    <w:rsid w:val="00CE533D"/>
    <w:rsid w:val="00CE5769"/>
    <w:rsid w:val="00CE680E"/>
    <w:rsid w:val="00CE7274"/>
    <w:rsid w:val="00CE7659"/>
    <w:rsid w:val="00CE7D33"/>
    <w:rsid w:val="00CF0A09"/>
    <w:rsid w:val="00CF0BAD"/>
    <w:rsid w:val="00CF19C6"/>
    <w:rsid w:val="00CF2029"/>
    <w:rsid w:val="00CF29D3"/>
    <w:rsid w:val="00CF32DA"/>
    <w:rsid w:val="00CF3402"/>
    <w:rsid w:val="00CF37C7"/>
    <w:rsid w:val="00CF3C03"/>
    <w:rsid w:val="00CF3F99"/>
    <w:rsid w:val="00CF439A"/>
    <w:rsid w:val="00CF48C0"/>
    <w:rsid w:val="00CF5127"/>
    <w:rsid w:val="00CF693B"/>
    <w:rsid w:val="00CF71CD"/>
    <w:rsid w:val="00CF77C7"/>
    <w:rsid w:val="00CF7DBD"/>
    <w:rsid w:val="00CF7F5F"/>
    <w:rsid w:val="00D00198"/>
    <w:rsid w:val="00D00644"/>
    <w:rsid w:val="00D009CF"/>
    <w:rsid w:val="00D011CA"/>
    <w:rsid w:val="00D015B4"/>
    <w:rsid w:val="00D023E4"/>
    <w:rsid w:val="00D02548"/>
    <w:rsid w:val="00D02CD1"/>
    <w:rsid w:val="00D0309D"/>
    <w:rsid w:val="00D030EB"/>
    <w:rsid w:val="00D040A6"/>
    <w:rsid w:val="00D044E9"/>
    <w:rsid w:val="00D05684"/>
    <w:rsid w:val="00D059D1"/>
    <w:rsid w:val="00D0653C"/>
    <w:rsid w:val="00D06602"/>
    <w:rsid w:val="00D0775B"/>
    <w:rsid w:val="00D078DB"/>
    <w:rsid w:val="00D07AD5"/>
    <w:rsid w:val="00D106DC"/>
    <w:rsid w:val="00D10F6C"/>
    <w:rsid w:val="00D10FF3"/>
    <w:rsid w:val="00D1131A"/>
    <w:rsid w:val="00D1139E"/>
    <w:rsid w:val="00D1142D"/>
    <w:rsid w:val="00D11A25"/>
    <w:rsid w:val="00D11BD1"/>
    <w:rsid w:val="00D11FE2"/>
    <w:rsid w:val="00D120BE"/>
    <w:rsid w:val="00D12117"/>
    <w:rsid w:val="00D1218A"/>
    <w:rsid w:val="00D133CD"/>
    <w:rsid w:val="00D13516"/>
    <w:rsid w:val="00D13994"/>
    <w:rsid w:val="00D13A1B"/>
    <w:rsid w:val="00D13C2E"/>
    <w:rsid w:val="00D14191"/>
    <w:rsid w:val="00D145B1"/>
    <w:rsid w:val="00D149B2"/>
    <w:rsid w:val="00D14BFF"/>
    <w:rsid w:val="00D14CEE"/>
    <w:rsid w:val="00D14CEF"/>
    <w:rsid w:val="00D1508D"/>
    <w:rsid w:val="00D15155"/>
    <w:rsid w:val="00D152A0"/>
    <w:rsid w:val="00D15473"/>
    <w:rsid w:val="00D154EF"/>
    <w:rsid w:val="00D15669"/>
    <w:rsid w:val="00D15990"/>
    <w:rsid w:val="00D15B2A"/>
    <w:rsid w:val="00D15B36"/>
    <w:rsid w:val="00D15C26"/>
    <w:rsid w:val="00D15EFA"/>
    <w:rsid w:val="00D16219"/>
    <w:rsid w:val="00D163EB"/>
    <w:rsid w:val="00D1640F"/>
    <w:rsid w:val="00D167C4"/>
    <w:rsid w:val="00D1682F"/>
    <w:rsid w:val="00D16CE5"/>
    <w:rsid w:val="00D16EEF"/>
    <w:rsid w:val="00D171CA"/>
    <w:rsid w:val="00D177F3"/>
    <w:rsid w:val="00D1782D"/>
    <w:rsid w:val="00D179FF"/>
    <w:rsid w:val="00D200B0"/>
    <w:rsid w:val="00D202C1"/>
    <w:rsid w:val="00D20484"/>
    <w:rsid w:val="00D211FA"/>
    <w:rsid w:val="00D218FD"/>
    <w:rsid w:val="00D21EF6"/>
    <w:rsid w:val="00D22459"/>
    <w:rsid w:val="00D2249E"/>
    <w:rsid w:val="00D22546"/>
    <w:rsid w:val="00D22711"/>
    <w:rsid w:val="00D22856"/>
    <w:rsid w:val="00D228D8"/>
    <w:rsid w:val="00D22E0F"/>
    <w:rsid w:val="00D2311E"/>
    <w:rsid w:val="00D238D7"/>
    <w:rsid w:val="00D23A0D"/>
    <w:rsid w:val="00D245DE"/>
    <w:rsid w:val="00D24EEF"/>
    <w:rsid w:val="00D25336"/>
    <w:rsid w:val="00D255EB"/>
    <w:rsid w:val="00D2658A"/>
    <w:rsid w:val="00D267F4"/>
    <w:rsid w:val="00D26AF5"/>
    <w:rsid w:val="00D26B67"/>
    <w:rsid w:val="00D27045"/>
    <w:rsid w:val="00D27110"/>
    <w:rsid w:val="00D273D6"/>
    <w:rsid w:val="00D277D9"/>
    <w:rsid w:val="00D27855"/>
    <w:rsid w:val="00D27FDC"/>
    <w:rsid w:val="00D305B9"/>
    <w:rsid w:val="00D30BC3"/>
    <w:rsid w:val="00D30CB0"/>
    <w:rsid w:val="00D30FE4"/>
    <w:rsid w:val="00D311A2"/>
    <w:rsid w:val="00D313C1"/>
    <w:rsid w:val="00D315B3"/>
    <w:rsid w:val="00D3197F"/>
    <w:rsid w:val="00D3207C"/>
    <w:rsid w:val="00D321FB"/>
    <w:rsid w:val="00D32DD5"/>
    <w:rsid w:val="00D33261"/>
    <w:rsid w:val="00D33BE2"/>
    <w:rsid w:val="00D33C69"/>
    <w:rsid w:val="00D3407E"/>
    <w:rsid w:val="00D344F3"/>
    <w:rsid w:val="00D348F2"/>
    <w:rsid w:val="00D34A7F"/>
    <w:rsid w:val="00D34B57"/>
    <w:rsid w:val="00D34BC9"/>
    <w:rsid w:val="00D34C3D"/>
    <w:rsid w:val="00D35214"/>
    <w:rsid w:val="00D3531B"/>
    <w:rsid w:val="00D35A9A"/>
    <w:rsid w:val="00D3615F"/>
    <w:rsid w:val="00D3631C"/>
    <w:rsid w:val="00D36344"/>
    <w:rsid w:val="00D36724"/>
    <w:rsid w:val="00D36EFC"/>
    <w:rsid w:val="00D37213"/>
    <w:rsid w:val="00D37674"/>
    <w:rsid w:val="00D37799"/>
    <w:rsid w:val="00D37C3D"/>
    <w:rsid w:val="00D37F60"/>
    <w:rsid w:val="00D4009F"/>
    <w:rsid w:val="00D4017F"/>
    <w:rsid w:val="00D40408"/>
    <w:rsid w:val="00D40B15"/>
    <w:rsid w:val="00D41367"/>
    <w:rsid w:val="00D41D14"/>
    <w:rsid w:val="00D4205B"/>
    <w:rsid w:val="00D42114"/>
    <w:rsid w:val="00D423C8"/>
    <w:rsid w:val="00D42755"/>
    <w:rsid w:val="00D428B8"/>
    <w:rsid w:val="00D42A8A"/>
    <w:rsid w:val="00D42BFA"/>
    <w:rsid w:val="00D42D22"/>
    <w:rsid w:val="00D43039"/>
    <w:rsid w:val="00D4313A"/>
    <w:rsid w:val="00D432D1"/>
    <w:rsid w:val="00D433AD"/>
    <w:rsid w:val="00D4355B"/>
    <w:rsid w:val="00D43692"/>
    <w:rsid w:val="00D43B9E"/>
    <w:rsid w:val="00D43CD2"/>
    <w:rsid w:val="00D43EA2"/>
    <w:rsid w:val="00D44524"/>
    <w:rsid w:val="00D4529B"/>
    <w:rsid w:val="00D452EB"/>
    <w:rsid w:val="00D45DB9"/>
    <w:rsid w:val="00D46595"/>
    <w:rsid w:val="00D465A6"/>
    <w:rsid w:val="00D47601"/>
    <w:rsid w:val="00D47794"/>
    <w:rsid w:val="00D4786E"/>
    <w:rsid w:val="00D47A96"/>
    <w:rsid w:val="00D47BA3"/>
    <w:rsid w:val="00D50578"/>
    <w:rsid w:val="00D50C06"/>
    <w:rsid w:val="00D50DD8"/>
    <w:rsid w:val="00D50EB4"/>
    <w:rsid w:val="00D514CE"/>
    <w:rsid w:val="00D51541"/>
    <w:rsid w:val="00D51664"/>
    <w:rsid w:val="00D51942"/>
    <w:rsid w:val="00D51B3F"/>
    <w:rsid w:val="00D523EC"/>
    <w:rsid w:val="00D52544"/>
    <w:rsid w:val="00D5300A"/>
    <w:rsid w:val="00D53414"/>
    <w:rsid w:val="00D535F7"/>
    <w:rsid w:val="00D539C8"/>
    <w:rsid w:val="00D53C3A"/>
    <w:rsid w:val="00D54188"/>
    <w:rsid w:val="00D5562F"/>
    <w:rsid w:val="00D55820"/>
    <w:rsid w:val="00D559F1"/>
    <w:rsid w:val="00D55B11"/>
    <w:rsid w:val="00D55E76"/>
    <w:rsid w:val="00D562DF"/>
    <w:rsid w:val="00D5638F"/>
    <w:rsid w:val="00D566E3"/>
    <w:rsid w:val="00D5679D"/>
    <w:rsid w:val="00D56A66"/>
    <w:rsid w:val="00D56D75"/>
    <w:rsid w:val="00D57599"/>
    <w:rsid w:val="00D57628"/>
    <w:rsid w:val="00D60680"/>
    <w:rsid w:val="00D6099D"/>
    <w:rsid w:val="00D60FA9"/>
    <w:rsid w:val="00D61176"/>
    <w:rsid w:val="00D618F3"/>
    <w:rsid w:val="00D61EBD"/>
    <w:rsid w:val="00D6207B"/>
    <w:rsid w:val="00D624AC"/>
    <w:rsid w:val="00D62505"/>
    <w:rsid w:val="00D62A9A"/>
    <w:rsid w:val="00D63109"/>
    <w:rsid w:val="00D631C3"/>
    <w:rsid w:val="00D632D3"/>
    <w:rsid w:val="00D63607"/>
    <w:rsid w:val="00D6360C"/>
    <w:rsid w:val="00D63819"/>
    <w:rsid w:val="00D645E6"/>
    <w:rsid w:val="00D65423"/>
    <w:rsid w:val="00D65505"/>
    <w:rsid w:val="00D65C44"/>
    <w:rsid w:val="00D660C1"/>
    <w:rsid w:val="00D6648E"/>
    <w:rsid w:val="00D671C6"/>
    <w:rsid w:val="00D671F6"/>
    <w:rsid w:val="00D6730D"/>
    <w:rsid w:val="00D67A89"/>
    <w:rsid w:val="00D67B20"/>
    <w:rsid w:val="00D67B4F"/>
    <w:rsid w:val="00D703AA"/>
    <w:rsid w:val="00D7057B"/>
    <w:rsid w:val="00D705BD"/>
    <w:rsid w:val="00D706F3"/>
    <w:rsid w:val="00D70A30"/>
    <w:rsid w:val="00D70FDD"/>
    <w:rsid w:val="00D7106F"/>
    <w:rsid w:val="00D710DF"/>
    <w:rsid w:val="00D715F3"/>
    <w:rsid w:val="00D7163B"/>
    <w:rsid w:val="00D71BE6"/>
    <w:rsid w:val="00D72495"/>
    <w:rsid w:val="00D72610"/>
    <w:rsid w:val="00D72AB3"/>
    <w:rsid w:val="00D7355E"/>
    <w:rsid w:val="00D7364C"/>
    <w:rsid w:val="00D736DD"/>
    <w:rsid w:val="00D73E4C"/>
    <w:rsid w:val="00D73F57"/>
    <w:rsid w:val="00D73F96"/>
    <w:rsid w:val="00D74116"/>
    <w:rsid w:val="00D743BB"/>
    <w:rsid w:val="00D749F7"/>
    <w:rsid w:val="00D749FD"/>
    <w:rsid w:val="00D74BC8"/>
    <w:rsid w:val="00D74E56"/>
    <w:rsid w:val="00D75059"/>
    <w:rsid w:val="00D75E44"/>
    <w:rsid w:val="00D75F97"/>
    <w:rsid w:val="00D764F0"/>
    <w:rsid w:val="00D767E5"/>
    <w:rsid w:val="00D76988"/>
    <w:rsid w:val="00D76FB4"/>
    <w:rsid w:val="00D77330"/>
    <w:rsid w:val="00D773D6"/>
    <w:rsid w:val="00D77BC9"/>
    <w:rsid w:val="00D802C0"/>
    <w:rsid w:val="00D808E2"/>
    <w:rsid w:val="00D80A34"/>
    <w:rsid w:val="00D81D7F"/>
    <w:rsid w:val="00D81FB9"/>
    <w:rsid w:val="00D82D14"/>
    <w:rsid w:val="00D82D1E"/>
    <w:rsid w:val="00D82FA2"/>
    <w:rsid w:val="00D830FB"/>
    <w:rsid w:val="00D83487"/>
    <w:rsid w:val="00D83654"/>
    <w:rsid w:val="00D83801"/>
    <w:rsid w:val="00D83B1A"/>
    <w:rsid w:val="00D8447B"/>
    <w:rsid w:val="00D84514"/>
    <w:rsid w:val="00D8487C"/>
    <w:rsid w:val="00D84C9F"/>
    <w:rsid w:val="00D8540F"/>
    <w:rsid w:val="00D85432"/>
    <w:rsid w:val="00D8549D"/>
    <w:rsid w:val="00D85993"/>
    <w:rsid w:val="00D85EBD"/>
    <w:rsid w:val="00D86DEC"/>
    <w:rsid w:val="00D86F92"/>
    <w:rsid w:val="00D871BA"/>
    <w:rsid w:val="00D87A90"/>
    <w:rsid w:val="00D87AD9"/>
    <w:rsid w:val="00D87BD6"/>
    <w:rsid w:val="00D87E5D"/>
    <w:rsid w:val="00D90831"/>
    <w:rsid w:val="00D90A50"/>
    <w:rsid w:val="00D90D3E"/>
    <w:rsid w:val="00D90D3F"/>
    <w:rsid w:val="00D911DE"/>
    <w:rsid w:val="00D91986"/>
    <w:rsid w:val="00D92929"/>
    <w:rsid w:val="00D92D6E"/>
    <w:rsid w:val="00D92DB3"/>
    <w:rsid w:val="00D92E29"/>
    <w:rsid w:val="00D92E49"/>
    <w:rsid w:val="00D93095"/>
    <w:rsid w:val="00D934C5"/>
    <w:rsid w:val="00D941F2"/>
    <w:rsid w:val="00D94222"/>
    <w:rsid w:val="00D9490A"/>
    <w:rsid w:val="00D94BFA"/>
    <w:rsid w:val="00D94E49"/>
    <w:rsid w:val="00D9507C"/>
    <w:rsid w:val="00D95260"/>
    <w:rsid w:val="00D95B2F"/>
    <w:rsid w:val="00D9629C"/>
    <w:rsid w:val="00D96406"/>
    <w:rsid w:val="00D96B74"/>
    <w:rsid w:val="00D971F0"/>
    <w:rsid w:val="00D975B2"/>
    <w:rsid w:val="00D9766F"/>
    <w:rsid w:val="00D97A0E"/>
    <w:rsid w:val="00D97D14"/>
    <w:rsid w:val="00DA0D5F"/>
    <w:rsid w:val="00DA11BF"/>
    <w:rsid w:val="00DA18EB"/>
    <w:rsid w:val="00DA1958"/>
    <w:rsid w:val="00DA1DA2"/>
    <w:rsid w:val="00DA1FB5"/>
    <w:rsid w:val="00DA270D"/>
    <w:rsid w:val="00DA2785"/>
    <w:rsid w:val="00DA28C7"/>
    <w:rsid w:val="00DA2ACA"/>
    <w:rsid w:val="00DA2D5C"/>
    <w:rsid w:val="00DA2E28"/>
    <w:rsid w:val="00DA3AC1"/>
    <w:rsid w:val="00DA3F13"/>
    <w:rsid w:val="00DA4203"/>
    <w:rsid w:val="00DA4589"/>
    <w:rsid w:val="00DA48ED"/>
    <w:rsid w:val="00DA5508"/>
    <w:rsid w:val="00DA57DD"/>
    <w:rsid w:val="00DA5D0D"/>
    <w:rsid w:val="00DA64AC"/>
    <w:rsid w:val="00DA6568"/>
    <w:rsid w:val="00DA6DD2"/>
    <w:rsid w:val="00DA7797"/>
    <w:rsid w:val="00DA7993"/>
    <w:rsid w:val="00DA7CBD"/>
    <w:rsid w:val="00DA7F35"/>
    <w:rsid w:val="00DB0344"/>
    <w:rsid w:val="00DB08F7"/>
    <w:rsid w:val="00DB0B95"/>
    <w:rsid w:val="00DB0E57"/>
    <w:rsid w:val="00DB12F3"/>
    <w:rsid w:val="00DB1623"/>
    <w:rsid w:val="00DB1933"/>
    <w:rsid w:val="00DB1934"/>
    <w:rsid w:val="00DB2436"/>
    <w:rsid w:val="00DB2AAE"/>
    <w:rsid w:val="00DB2C26"/>
    <w:rsid w:val="00DB326E"/>
    <w:rsid w:val="00DB3682"/>
    <w:rsid w:val="00DB36F4"/>
    <w:rsid w:val="00DB3771"/>
    <w:rsid w:val="00DB37E8"/>
    <w:rsid w:val="00DB3CB9"/>
    <w:rsid w:val="00DB40F5"/>
    <w:rsid w:val="00DB425E"/>
    <w:rsid w:val="00DB43C5"/>
    <w:rsid w:val="00DB43D5"/>
    <w:rsid w:val="00DB44E2"/>
    <w:rsid w:val="00DB4566"/>
    <w:rsid w:val="00DB45BF"/>
    <w:rsid w:val="00DB48C3"/>
    <w:rsid w:val="00DB48C7"/>
    <w:rsid w:val="00DB4E5C"/>
    <w:rsid w:val="00DB5855"/>
    <w:rsid w:val="00DB5A12"/>
    <w:rsid w:val="00DB6272"/>
    <w:rsid w:val="00DB6733"/>
    <w:rsid w:val="00DB6767"/>
    <w:rsid w:val="00DB6FAF"/>
    <w:rsid w:val="00DB705D"/>
    <w:rsid w:val="00DB7429"/>
    <w:rsid w:val="00DB7528"/>
    <w:rsid w:val="00DB75F1"/>
    <w:rsid w:val="00DB76C2"/>
    <w:rsid w:val="00DB7B91"/>
    <w:rsid w:val="00DBAB41"/>
    <w:rsid w:val="00DC0211"/>
    <w:rsid w:val="00DC0870"/>
    <w:rsid w:val="00DC09BF"/>
    <w:rsid w:val="00DC3041"/>
    <w:rsid w:val="00DC35F6"/>
    <w:rsid w:val="00DC38E9"/>
    <w:rsid w:val="00DC40E2"/>
    <w:rsid w:val="00DC438E"/>
    <w:rsid w:val="00DC488E"/>
    <w:rsid w:val="00DC4E28"/>
    <w:rsid w:val="00DC4F22"/>
    <w:rsid w:val="00DC4F6E"/>
    <w:rsid w:val="00DC5105"/>
    <w:rsid w:val="00DC56AA"/>
    <w:rsid w:val="00DC5AEF"/>
    <w:rsid w:val="00DC71BE"/>
    <w:rsid w:val="00DC73F6"/>
    <w:rsid w:val="00DD01E3"/>
    <w:rsid w:val="00DD0462"/>
    <w:rsid w:val="00DD0ADB"/>
    <w:rsid w:val="00DD0B18"/>
    <w:rsid w:val="00DD14F7"/>
    <w:rsid w:val="00DD180E"/>
    <w:rsid w:val="00DD22D3"/>
    <w:rsid w:val="00DD22E4"/>
    <w:rsid w:val="00DD238C"/>
    <w:rsid w:val="00DD264D"/>
    <w:rsid w:val="00DD27B3"/>
    <w:rsid w:val="00DD2B2D"/>
    <w:rsid w:val="00DD337A"/>
    <w:rsid w:val="00DD37EB"/>
    <w:rsid w:val="00DD4783"/>
    <w:rsid w:val="00DD4BDA"/>
    <w:rsid w:val="00DD4F9C"/>
    <w:rsid w:val="00DD5349"/>
    <w:rsid w:val="00DD5394"/>
    <w:rsid w:val="00DD5961"/>
    <w:rsid w:val="00DD5AFC"/>
    <w:rsid w:val="00DD5B23"/>
    <w:rsid w:val="00DD61A7"/>
    <w:rsid w:val="00DD68DA"/>
    <w:rsid w:val="00DD6A05"/>
    <w:rsid w:val="00DD6BDD"/>
    <w:rsid w:val="00DD7B20"/>
    <w:rsid w:val="00DD7D2D"/>
    <w:rsid w:val="00DE0691"/>
    <w:rsid w:val="00DE0FF6"/>
    <w:rsid w:val="00DE1305"/>
    <w:rsid w:val="00DE1849"/>
    <w:rsid w:val="00DE1A32"/>
    <w:rsid w:val="00DE1E17"/>
    <w:rsid w:val="00DE1F0C"/>
    <w:rsid w:val="00DE2240"/>
    <w:rsid w:val="00DE22B9"/>
    <w:rsid w:val="00DE24FB"/>
    <w:rsid w:val="00DE26F6"/>
    <w:rsid w:val="00DE2B29"/>
    <w:rsid w:val="00DE37D6"/>
    <w:rsid w:val="00DE3918"/>
    <w:rsid w:val="00DE3B89"/>
    <w:rsid w:val="00DE44BB"/>
    <w:rsid w:val="00DE454B"/>
    <w:rsid w:val="00DE4883"/>
    <w:rsid w:val="00DE49B2"/>
    <w:rsid w:val="00DE50D8"/>
    <w:rsid w:val="00DE54C5"/>
    <w:rsid w:val="00DE55D4"/>
    <w:rsid w:val="00DE562D"/>
    <w:rsid w:val="00DE570A"/>
    <w:rsid w:val="00DE5C53"/>
    <w:rsid w:val="00DE5FD0"/>
    <w:rsid w:val="00DE60F9"/>
    <w:rsid w:val="00DE6114"/>
    <w:rsid w:val="00DE647B"/>
    <w:rsid w:val="00DE6A67"/>
    <w:rsid w:val="00DE6A97"/>
    <w:rsid w:val="00DE7299"/>
    <w:rsid w:val="00DE73F8"/>
    <w:rsid w:val="00DE7490"/>
    <w:rsid w:val="00DE7E8F"/>
    <w:rsid w:val="00DE7F25"/>
    <w:rsid w:val="00DF0031"/>
    <w:rsid w:val="00DF025A"/>
    <w:rsid w:val="00DF068F"/>
    <w:rsid w:val="00DF0D9E"/>
    <w:rsid w:val="00DF0DEE"/>
    <w:rsid w:val="00DF0ED0"/>
    <w:rsid w:val="00DF1366"/>
    <w:rsid w:val="00DF1638"/>
    <w:rsid w:val="00DF2086"/>
    <w:rsid w:val="00DF2480"/>
    <w:rsid w:val="00DF257A"/>
    <w:rsid w:val="00DF3500"/>
    <w:rsid w:val="00DF3950"/>
    <w:rsid w:val="00DF3C64"/>
    <w:rsid w:val="00DF3D13"/>
    <w:rsid w:val="00DF3F9B"/>
    <w:rsid w:val="00DF40DC"/>
    <w:rsid w:val="00DF42EB"/>
    <w:rsid w:val="00DF47CD"/>
    <w:rsid w:val="00DF50CF"/>
    <w:rsid w:val="00DF55CA"/>
    <w:rsid w:val="00DF5A31"/>
    <w:rsid w:val="00DF5BBE"/>
    <w:rsid w:val="00DF5D0F"/>
    <w:rsid w:val="00DF606E"/>
    <w:rsid w:val="00DF6173"/>
    <w:rsid w:val="00DF6849"/>
    <w:rsid w:val="00DF6902"/>
    <w:rsid w:val="00DF6A93"/>
    <w:rsid w:val="00DF6C57"/>
    <w:rsid w:val="00DF6F9D"/>
    <w:rsid w:val="00DF7DCA"/>
    <w:rsid w:val="00DF7F85"/>
    <w:rsid w:val="00E001D8"/>
    <w:rsid w:val="00E00CF5"/>
    <w:rsid w:val="00E00D59"/>
    <w:rsid w:val="00E00FF3"/>
    <w:rsid w:val="00E01365"/>
    <w:rsid w:val="00E018D9"/>
    <w:rsid w:val="00E01A6E"/>
    <w:rsid w:val="00E0227D"/>
    <w:rsid w:val="00E02819"/>
    <w:rsid w:val="00E02F06"/>
    <w:rsid w:val="00E03082"/>
    <w:rsid w:val="00E03532"/>
    <w:rsid w:val="00E03932"/>
    <w:rsid w:val="00E044BC"/>
    <w:rsid w:val="00E04569"/>
    <w:rsid w:val="00E04D41"/>
    <w:rsid w:val="00E05DD2"/>
    <w:rsid w:val="00E0634A"/>
    <w:rsid w:val="00E0673B"/>
    <w:rsid w:val="00E06B3B"/>
    <w:rsid w:val="00E07A55"/>
    <w:rsid w:val="00E0CE1F"/>
    <w:rsid w:val="00E103B6"/>
    <w:rsid w:val="00E10A07"/>
    <w:rsid w:val="00E10EE1"/>
    <w:rsid w:val="00E10FAC"/>
    <w:rsid w:val="00E1101C"/>
    <w:rsid w:val="00E1104C"/>
    <w:rsid w:val="00E11520"/>
    <w:rsid w:val="00E11619"/>
    <w:rsid w:val="00E118D7"/>
    <w:rsid w:val="00E11A73"/>
    <w:rsid w:val="00E11B71"/>
    <w:rsid w:val="00E11BC2"/>
    <w:rsid w:val="00E11CBC"/>
    <w:rsid w:val="00E11DDD"/>
    <w:rsid w:val="00E11FFA"/>
    <w:rsid w:val="00E12E3C"/>
    <w:rsid w:val="00E12F5E"/>
    <w:rsid w:val="00E1323C"/>
    <w:rsid w:val="00E1340C"/>
    <w:rsid w:val="00E1358F"/>
    <w:rsid w:val="00E13733"/>
    <w:rsid w:val="00E13C96"/>
    <w:rsid w:val="00E1403C"/>
    <w:rsid w:val="00E1450D"/>
    <w:rsid w:val="00E14870"/>
    <w:rsid w:val="00E14981"/>
    <w:rsid w:val="00E14A51"/>
    <w:rsid w:val="00E14B72"/>
    <w:rsid w:val="00E14E42"/>
    <w:rsid w:val="00E15648"/>
    <w:rsid w:val="00E158D1"/>
    <w:rsid w:val="00E15914"/>
    <w:rsid w:val="00E15E40"/>
    <w:rsid w:val="00E161DE"/>
    <w:rsid w:val="00E1641C"/>
    <w:rsid w:val="00E17133"/>
    <w:rsid w:val="00E17772"/>
    <w:rsid w:val="00E17B9A"/>
    <w:rsid w:val="00E17ECC"/>
    <w:rsid w:val="00E20822"/>
    <w:rsid w:val="00E210D1"/>
    <w:rsid w:val="00E2120A"/>
    <w:rsid w:val="00E21A7A"/>
    <w:rsid w:val="00E21AA7"/>
    <w:rsid w:val="00E21C60"/>
    <w:rsid w:val="00E22749"/>
    <w:rsid w:val="00E22879"/>
    <w:rsid w:val="00E22EF5"/>
    <w:rsid w:val="00E22F34"/>
    <w:rsid w:val="00E23555"/>
    <w:rsid w:val="00E23AC4"/>
    <w:rsid w:val="00E23BB9"/>
    <w:rsid w:val="00E23BE5"/>
    <w:rsid w:val="00E23EA0"/>
    <w:rsid w:val="00E23EC5"/>
    <w:rsid w:val="00E23F56"/>
    <w:rsid w:val="00E23F7E"/>
    <w:rsid w:val="00E248B3"/>
    <w:rsid w:val="00E24AE8"/>
    <w:rsid w:val="00E24B61"/>
    <w:rsid w:val="00E24DD6"/>
    <w:rsid w:val="00E24E91"/>
    <w:rsid w:val="00E251CF"/>
    <w:rsid w:val="00E2586C"/>
    <w:rsid w:val="00E25A38"/>
    <w:rsid w:val="00E25DA5"/>
    <w:rsid w:val="00E265B0"/>
    <w:rsid w:val="00E2665F"/>
    <w:rsid w:val="00E26A74"/>
    <w:rsid w:val="00E26B03"/>
    <w:rsid w:val="00E26D1C"/>
    <w:rsid w:val="00E27375"/>
    <w:rsid w:val="00E27460"/>
    <w:rsid w:val="00E3002D"/>
    <w:rsid w:val="00E30A6D"/>
    <w:rsid w:val="00E31AB3"/>
    <w:rsid w:val="00E3202D"/>
    <w:rsid w:val="00E324F5"/>
    <w:rsid w:val="00E328F0"/>
    <w:rsid w:val="00E32A8B"/>
    <w:rsid w:val="00E32E9F"/>
    <w:rsid w:val="00E3307B"/>
    <w:rsid w:val="00E331AD"/>
    <w:rsid w:val="00E3330F"/>
    <w:rsid w:val="00E33B8B"/>
    <w:rsid w:val="00E33E31"/>
    <w:rsid w:val="00E33F0A"/>
    <w:rsid w:val="00E34572"/>
    <w:rsid w:val="00E34E9D"/>
    <w:rsid w:val="00E3523D"/>
    <w:rsid w:val="00E3539C"/>
    <w:rsid w:val="00E354F3"/>
    <w:rsid w:val="00E357B5"/>
    <w:rsid w:val="00E358CF"/>
    <w:rsid w:val="00E35BEE"/>
    <w:rsid w:val="00E35D67"/>
    <w:rsid w:val="00E36A76"/>
    <w:rsid w:val="00E36C56"/>
    <w:rsid w:val="00E37F7E"/>
    <w:rsid w:val="00E37FDB"/>
    <w:rsid w:val="00E40032"/>
    <w:rsid w:val="00E403DC"/>
    <w:rsid w:val="00E40D8D"/>
    <w:rsid w:val="00E40DDA"/>
    <w:rsid w:val="00E40EFA"/>
    <w:rsid w:val="00E411B1"/>
    <w:rsid w:val="00E41351"/>
    <w:rsid w:val="00E413A4"/>
    <w:rsid w:val="00E4166D"/>
    <w:rsid w:val="00E41821"/>
    <w:rsid w:val="00E4257C"/>
    <w:rsid w:val="00E43437"/>
    <w:rsid w:val="00E4365E"/>
    <w:rsid w:val="00E43AF1"/>
    <w:rsid w:val="00E43AFC"/>
    <w:rsid w:val="00E43B31"/>
    <w:rsid w:val="00E43FF5"/>
    <w:rsid w:val="00E446DB"/>
    <w:rsid w:val="00E447D3"/>
    <w:rsid w:val="00E448AE"/>
    <w:rsid w:val="00E44B7B"/>
    <w:rsid w:val="00E4524F"/>
    <w:rsid w:val="00E45DBA"/>
    <w:rsid w:val="00E463F7"/>
    <w:rsid w:val="00E468B7"/>
    <w:rsid w:val="00E469F6"/>
    <w:rsid w:val="00E473E4"/>
    <w:rsid w:val="00E47835"/>
    <w:rsid w:val="00E47923"/>
    <w:rsid w:val="00E47A1F"/>
    <w:rsid w:val="00E47A53"/>
    <w:rsid w:val="00E5033B"/>
    <w:rsid w:val="00E5050B"/>
    <w:rsid w:val="00E50593"/>
    <w:rsid w:val="00E50955"/>
    <w:rsid w:val="00E509CB"/>
    <w:rsid w:val="00E50C84"/>
    <w:rsid w:val="00E51199"/>
    <w:rsid w:val="00E5137E"/>
    <w:rsid w:val="00E513A9"/>
    <w:rsid w:val="00E51420"/>
    <w:rsid w:val="00E516AF"/>
    <w:rsid w:val="00E5173B"/>
    <w:rsid w:val="00E51AD5"/>
    <w:rsid w:val="00E51C30"/>
    <w:rsid w:val="00E51E6D"/>
    <w:rsid w:val="00E526C3"/>
    <w:rsid w:val="00E52911"/>
    <w:rsid w:val="00E52DEA"/>
    <w:rsid w:val="00E531DF"/>
    <w:rsid w:val="00E5350D"/>
    <w:rsid w:val="00E53906"/>
    <w:rsid w:val="00E539F2"/>
    <w:rsid w:val="00E54023"/>
    <w:rsid w:val="00E54BB6"/>
    <w:rsid w:val="00E54D96"/>
    <w:rsid w:val="00E54DEA"/>
    <w:rsid w:val="00E5511E"/>
    <w:rsid w:val="00E5524A"/>
    <w:rsid w:val="00E55DCE"/>
    <w:rsid w:val="00E55E5C"/>
    <w:rsid w:val="00E56057"/>
    <w:rsid w:val="00E56CB5"/>
    <w:rsid w:val="00E56E71"/>
    <w:rsid w:val="00E5729E"/>
    <w:rsid w:val="00E5763D"/>
    <w:rsid w:val="00E60197"/>
    <w:rsid w:val="00E603A4"/>
    <w:rsid w:val="00E6061C"/>
    <w:rsid w:val="00E60A0C"/>
    <w:rsid w:val="00E61163"/>
    <w:rsid w:val="00E61292"/>
    <w:rsid w:val="00E615A3"/>
    <w:rsid w:val="00E61613"/>
    <w:rsid w:val="00E61771"/>
    <w:rsid w:val="00E618B3"/>
    <w:rsid w:val="00E620CC"/>
    <w:rsid w:val="00E623CC"/>
    <w:rsid w:val="00E62518"/>
    <w:rsid w:val="00E62754"/>
    <w:rsid w:val="00E62ABA"/>
    <w:rsid w:val="00E62ABB"/>
    <w:rsid w:val="00E634D7"/>
    <w:rsid w:val="00E63794"/>
    <w:rsid w:val="00E63871"/>
    <w:rsid w:val="00E640AD"/>
    <w:rsid w:val="00E64216"/>
    <w:rsid w:val="00E645AF"/>
    <w:rsid w:val="00E64794"/>
    <w:rsid w:val="00E64820"/>
    <w:rsid w:val="00E6484A"/>
    <w:rsid w:val="00E64937"/>
    <w:rsid w:val="00E64A0B"/>
    <w:rsid w:val="00E64A43"/>
    <w:rsid w:val="00E64A93"/>
    <w:rsid w:val="00E64ED6"/>
    <w:rsid w:val="00E64FB2"/>
    <w:rsid w:val="00E655F3"/>
    <w:rsid w:val="00E6570E"/>
    <w:rsid w:val="00E65928"/>
    <w:rsid w:val="00E65D6F"/>
    <w:rsid w:val="00E66155"/>
    <w:rsid w:val="00E66D12"/>
    <w:rsid w:val="00E66DE9"/>
    <w:rsid w:val="00E6723B"/>
    <w:rsid w:val="00E67A4C"/>
    <w:rsid w:val="00E67DAF"/>
    <w:rsid w:val="00E7030C"/>
    <w:rsid w:val="00E7111A"/>
    <w:rsid w:val="00E71553"/>
    <w:rsid w:val="00E71568"/>
    <w:rsid w:val="00E727E9"/>
    <w:rsid w:val="00E72931"/>
    <w:rsid w:val="00E72D04"/>
    <w:rsid w:val="00E73641"/>
    <w:rsid w:val="00E741F9"/>
    <w:rsid w:val="00E74820"/>
    <w:rsid w:val="00E754D7"/>
    <w:rsid w:val="00E755F6"/>
    <w:rsid w:val="00E757C2"/>
    <w:rsid w:val="00E75844"/>
    <w:rsid w:val="00E75AA8"/>
    <w:rsid w:val="00E75CB0"/>
    <w:rsid w:val="00E75EB1"/>
    <w:rsid w:val="00E76345"/>
    <w:rsid w:val="00E76469"/>
    <w:rsid w:val="00E766B8"/>
    <w:rsid w:val="00E768A2"/>
    <w:rsid w:val="00E76D85"/>
    <w:rsid w:val="00E76F4A"/>
    <w:rsid w:val="00E7758F"/>
    <w:rsid w:val="00E778CB"/>
    <w:rsid w:val="00E77AF6"/>
    <w:rsid w:val="00E77EC7"/>
    <w:rsid w:val="00E81B7B"/>
    <w:rsid w:val="00E81DF4"/>
    <w:rsid w:val="00E8221A"/>
    <w:rsid w:val="00E82636"/>
    <w:rsid w:val="00E82747"/>
    <w:rsid w:val="00E827A9"/>
    <w:rsid w:val="00E828C5"/>
    <w:rsid w:val="00E832B6"/>
    <w:rsid w:val="00E835A3"/>
    <w:rsid w:val="00E83761"/>
    <w:rsid w:val="00E84043"/>
    <w:rsid w:val="00E845D1"/>
    <w:rsid w:val="00E84FB2"/>
    <w:rsid w:val="00E853B6"/>
    <w:rsid w:val="00E8551A"/>
    <w:rsid w:val="00E85803"/>
    <w:rsid w:val="00E85A08"/>
    <w:rsid w:val="00E87380"/>
    <w:rsid w:val="00E90477"/>
    <w:rsid w:val="00E90BCC"/>
    <w:rsid w:val="00E90C43"/>
    <w:rsid w:val="00E90CE7"/>
    <w:rsid w:val="00E90FD1"/>
    <w:rsid w:val="00E920EB"/>
    <w:rsid w:val="00E92386"/>
    <w:rsid w:val="00E926D3"/>
    <w:rsid w:val="00E9315C"/>
    <w:rsid w:val="00E93193"/>
    <w:rsid w:val="00E93AA3"/>
    <w:rsid w:val="00E93BD3"/>
    <w:rsid w:val="00E93C1B"/>
    <w:rsid w:val="00E93C2E"/>
    <w:rsid w:val="00E94D55"/>
    <w:rsid w:val="00E94E13"/>
    <w:rsid w:val="00E94EB1"/>
    <w:rsid w:val="00E957F7"/>
    <w:rsid w:val="00E95992"/>
    <w:rsid w:val="00E961B5"/>
    <w:rsid w:val="00E963D8"/>
    <w:rsid w:val="00E967B7"/>
    <w:rsid w:val="00E96A66"/>
    <w:rsid w:val="00E972A6"/>
    <w:rsid w:val="00E9784F"/>
    <w:rsid w:val="00EA00B1"/>
    <w:rsid w:val="00EA03A3"/>
    <w:rsid w:val="00EA0E5C"/>
    <w:rsid w:val="00EA12DD"/>
    <w:rsid w:val="00EA1B60"/>
    <w:rsid w:val="00EA2B27"/>
    <w:rsid w:val="00EA322D"/>
    <w:rsid w:val="00EA3353"/>
    <w:rsid w:val="00EA34BC"/>
    <w:rsid w:val="00EA360B"/>
    <w:rsid w:val="00EA3788"/>
    <w:rsid w:val="00EA3852"/>
    <w:rsid w:val="00EA3AAF"/>
    <w:rsid w:val="00EA3AEC"/>
    <w:rsid w:val="00EA4385"/>
    <w:rsid w:val="00EA485D"/>
    <w:rsid w:val="00EA48C5"/>
    <w:rsid w:val="00EA555D"/>
    <w:rsid w:val="00EA56C9"/>
    <w:rsid w:val="00EA57AD"/>
    <w:rsid w:val="00EA5883"/>
    <w:rsid w:val="00EA5B27"/>
    <w:rsid w:val="00EA738F"/>
    <w:rsid w:val="00EA7567"/>
    <w:rsid w:val="00EA7ABD"/>
    <w:rsid w:val="00EA7DB0"/>
    <w:rsid w:val="00EA7DCA"/>
    <w:rsid w:val="00EB03A7"/>
    <w:rsid w:val="00EB0436"/>
    <w:rsid w:val="00EB057C"/>
    <w:rsid w:val="00EB077A"/>
    <w:rsid w:val="00EB081C"/>
    <w:rsid w:val="00EB0AE3"/>
    <w:rsid w:val="00EB0D11"/>
    <w:rsid w:val="00EB0F29"/>
    <w:rsid w:val="00EB10D7"/>
    <w:rsid w:val="00EB11A7"/>
    <w:rsid w:val="00EB1477"/>
    <w:rsid w:val="00EB1547"/>
    <w:rsid w:val="00EB19DC"/>
    <w:rsid w:val="00EB1D10"/>
    <w:rsid w:val="00EB2002"/>
    <w:rsid w:val="00EB2780"/>
    <w:rsid w:val="00EB2EDF"/>
    <w:rsid w:val="00EB33E4"/>
    <w:rsid w:val="00EB392C"/>
    <w:rsid w:val="00EB3948"/>
    <w:rsid w:val="00EB3CD7"/>
    <w:rsid w:val="00EB4716"/>
    <w:rsid w:val="00EB49DF"/>
    <w:rsid w:val="00EB4C24"/>
    <w:rsid w:val="00EB5B6F"/>
    <w:rsid w:val="00EB5DCC"/>
    <w:rsid w:val="00EB5EFB"/>
    <w:rsid w:val="00EB619F"/>
    <w:rsid w:val="00EB6AD0"/>
    <w:rsid w:val="00EB6CA5"/>
    <w:rsid w:val="00EB7661"/>
    <w:rsid w:val="00EC01BF"/>
    <w:rsid w:val="00EC0982"/>
    <w:rsid w:val="00EC0A08"/>
    <w:rsid w:val="00EC0F09"/>
    <w:rsid w:val="00EC1299"/>
    <w:rsid w:val="00EC1731"/>
    <w:rsid w:val="00EC18D8"/>
    <w:rsid w:val="00EC1A1E"/>
    <w:rsid w:val="00EC23E2"/>
    <w:rsid w:val="00EC2A37"/>
    <w:rsid w:val="00EC2C8F"/>
    <w:rsid w:val="00EC2EDA"/>
    <w:rsid w:val="00EC314F"/>
    <w:rsid w:val="00EC363F"/>
    <w:rsid w:val="00EC38DE"/>
    <w:rsid w:val="00EC3CA8"/>
    <w:rsid w:val="00EC3EAC"/>
    <w:rsid w:val="00EC3EE2"/>
    <w:rsid w:val="00EC4CEE"/>
    <w:rsid w:val="00EC523B"/>
    <w:rsid w:val="00EC5443"/>
    <w:rsid w:val="00EC5D36"/>
    <w:rsid w:val="00EC67D6"/>
    <w:rsid w:val="00EC6A93"/>
    <w:rsid w:val="00EC7946"/>
    <w:rsid w:val="00EC7B5C"/>
    <w:rsid w:val="00EC7CB8"/>
    <w:rsid w:val="00ED0FD5"/>
    <w:rsid w:val="00ED1755"/>
    <w:rsid w:val="00ED179F"/>
    <w:rsid w:val="00ED1BCB"/>
    <w:rsid w:val="00ED1C82"/>
    <w:rsid w:val="00ED1D18"/>
    <w:rsid w:val="00ED1DB8"/>
    <w:rsid w:val="00ED26AB"/>
    <w:rsid w:val="00ED271F"/>
    <w:rsid w:val="00ED27A4"/>
    <w:rsid w:val="00ED2C6F"/>
    <w:rsid w:val="00ED3198"/>
    <w:rsid w:val="00ED356D"/>
    <w:rsid w:val="00ED3E9F"/>
    <w:rsid w:val="00ED402A"/>
    <w:rsid w:val="00ED4AC8"/>
    <w:rsid w:val="00ED4DF6"/>
    <w:rsid w:val="00ED4E0A"/>
    <w:rsid w:val="00ED4F33"/>
    <w:rsid w:val="00ED5573"/>
    <w:rsid w:val="00ED5741"/>
    <w:rsid w:val="00ED5B6D"/>
    <w:rsid w:val="00ED75D0"/>
    <w:rsid w:val="00ED7D82"/>
    <w:rsid w:val="00ED7F32"/>
    <w:rsid w:val="00ED7FF1"/>
    <w:rsid w:val="00EE0299"/>
    <w:rsid w:val="00EE03EF"/>
    <w:rsid w:val="00EE04FF"/>
    <w:rsid w:val="00EE07AE"/>
    <w:rsid w:val="00EE09BE"/>
    <w:rsid w:val="00EE0B72"/>
    <w:rsid w:val="00EE14DC"/>
    <w:rsid w:val="00EE1903"/>
    <w:rsid w:val="00EE1B3B"/>
    <w:rsid w:val="00EE1CA7"/>
    <w:rsid w:val="00EE1CC7"/>
    <w:rsid w:val="00EE1E43"/>
    <w:rsid w:val="00EE1EE7"/>
    <w:rsid w:val="00EE1F00"/>
    <w:rsid w:val="00EE2235"/>
    <w:rsid w:val="00EE2323"/>
    <w:rsid w:val="00EE316E"/>
    <w:rsid w:val="00EE343D"/>
    <w:rsid w:val="00EE35F7"/>
    <w:rsid w:val="00EE3655"/>
    <w:rsid w:val="00EE38C2"/>
    <w:rsid w:val="00EE3938"/>
    <w:rsid w:val="00EE3B20"/>
    <w:rsid w:val="00EE3B41"/>
    <w:rsid w:val="00EE3D48"/>
    <w:rsid w:val="00EE4033"/>
    <w:rsid w:val="00EE423D"/>
    <w:rsid w:val="00EE46E4"/>
    <w:rsid w:val="00EE49D2"/>
    <w:rsid w:val="00EE4AD6"/>
    <w:rsid w:val="00EE5422"/>
    <w:rsid w:val="00EE5503"/>
    <w:rsid w:val="00EE566A"/>
    <w:rsid w:val="00EE572B"/>
    <w:rsid w:val="00EE5DE6"/>
    <w:rsid w:val="00EE5F36"/>
    <w:rsid w:val="00EE6F37"/>
    <w:rsid w:val="00EE71A2"/>
    <w:rsid w:val="00EE7299"/>
    <w:rsid w:val="00EE7302"/>
    <w:rsid w:val="00EE7474"/>
    <w:rsid w:val="00EE74F7"/>
    <w:rsid w:val="00EE79B2"/>
    <w:rsid w:val="00EE7EBC"/>
    <w:rsid w:val="00EF0719"/>
    <w:rsid w:val="00EF113C"/>
    <w:rsid w:val="00EF11BD"/>
    <w:rsid w:val="00EF175E"/>
    <w:rsid w:val="00EF1DAC"/>
    <w:rsid w:val="00EF2746"/>
    <w:rsid w:val="00EF3FB8"/>
    <w:rsid w:val="00EF439D"/>
    <w:rsid w:val="00EF4DD6"/>
    <w:rsid w:val="00EF575B"/>
    <w:rsid w:val="00EF5E51"/>
    <w:rsid w:val="00EF6FB3"/>
    <w:rsid w:val="00EF6FB9"/>
    <w:rsid w:val="00EF79DB"/>
    <w:rsid w:val="00EF7E98"/>
    <w:rsid w:val="00F00198"/>
    <w:rsid w:val="00F00775"/>
    <w:rsid w:val="00F016A7"/>
    <w:rsid w:val="00F01F1A"/>
    <w:rsid w:val="00F02765"/>
    <w:rsid w:val="00F02FB0"/>
    <w:rsid w:val="00F03153"/>
    <w:rsid w:val="00F03593"/>
    <w:rsid w:val="00F03A38"/>
    <w:rsid w:val="00F03D91"/>
    <w:rsid w:val="00F040E4"/>
    <w:rsid w:val="00F0498D"/>
    <w:rsid w:val="00F04D94"/>
    <w:rsid w:val="00F04EEE"/>
    <w:rsid w:val="00F0502C"/>
    <w:rsid w:val="00F05515"/>
    <w:rsid w:val="00F0583D"/>
    <w:rsid w:val="00F05F4C"/>
    <w:rsid w:val="00F06E5C"/>
    <w:rsid w:val="00F10867"/>
    <w:rsid w:val="00F10C5E"/>
    <w:rsid w:val="00F1124D"/>
    <w:rsid w:val="00F11DB2"/>
    <w:rsid w:val="00F122D1"/>
    <w:rsid w:val="00F130F9"/>
    <w:rsid w:val="00F13D5A"/>
    <w:rsid w:val="00F14198"/>
    <w:rsid w:val="00F14625"/>
    <w:rsid w:val="00F1476B"/>
    <w:rsid w:val="00F14A23"/>
    <w:rsid w:val="00F15208"/>
    <w:rsid w:val="00F15434"/>
    <w:rsid w:val="00F15684"/>
    <w:rsid w:val="00F15829"/>
    <w:rsid w:val="00F158D8"/>
    <w:rsid w:val="00F15E8E"/>
    <w:rsid w:val="00F16093"/>
    <w:rsid w:val="00F163BB"/>
    <w:rsid w:val="00F16AD4"/>
    <w:rsid w:val="00F17422"/>
    <w:rsid w:val="00F17553"/>
    <w:rsid w:val="00F17752"/>
    <w:rsid w:val="00F206D9"/>
    <w:rsid w:val="00F2089F"/>
    <w:rsid w:val="00F208F0"/>
    <w:rsid w:val="00F20BE5"/>
    <w:rsid w:val="00F20E69"/>
    <w:rsid w:val="00F21637"/>
    <w:rsid w:val="00F21869"/>
    <w:rsid w:val="00F21A3C"/>
    <w:rsid w:val="00F21B3E"/>
    <w:rsid w:val="00F21B86"/>
    <w:rsid w:val="00F21BDA"/>
    <w:rsid w:val="00F21CF0"/>
    <w:rsid w:val="00F22632"/>
    <w:rsid w:val="00F22926"/>
    <w:rsid w:val="00F229CB"/>
    <w:rsid w:val="00F22C0B"/>
    <w:rsid w:val="00F22D4D"/>
    <w:rsid w:val="00F22E6C"/>
    <w:rsid w:val="00F22FAD"/>
    <w:rsid w:val="00F23094"/>
    <w:rsid w:val="00F2347B"/>
    <w:rsid w:val="00F23D89"/>
    <w:rsid w:val="00F23EBA"/>
    <w:rsid w:val="00F2494E"/>
    <w:rsid w:val="00F2520E"/>
    <w:rsid w:val="00F252B5"/>
    <w:rsid w:val="00F2543C"/>
    <w:rsid w:val="00F2560B"/>
    <w:rsid w:val="00F25868"/>
    <w:rsid w:val="00F259E9"/>
    <w:rsid w:val="00F25C28"/>
    <w:rsid w:val="00F25CE8"/>
    <w:rsid w:val="00F25D2B"/>
    <w:rsid w:val="00F267FE"/>
    <w:rsid w:val="00F274DA"/>
    <w:rsid w:val="00F27C57"/>
    <w:rsid w:val="00F27CF2"/>
    <w:rsid w:val="00F30159"/>
    <w:rsid w:val="00F302A5"/>
    <w:rsid w:val="00F303DE"/>
    <w:rsid w:val="00F3051F"/>
    <w:rsid w:val="00F305F3"/>
    <w:rsid w:val="00F30A12"/>
    <w:rsid w:val="00F30A3B"/>
    <w:rsid w:val="00F30D90"/>
    <w:rsid w:val="00F310C0"/>
    <w:rsid w:val="00F31277"/>
    <w:rsid w:val="00F3134B"/>
    <w:rsid w:val="00F31398"/>
    <w:rsid w:val="00F3148D"/>
    <w:rsid w:val="00F314C6"/>
    <w:rsid w:val="00F316BC"/>
    <w:rsid w:val="00F3194C"/>
    <w:rsid w:val="00F320C7"/>
    <w:rsid w:val="00F321E5"/>
    <w:rsid w:val="00F3238C"/>
    <w:rsid w:val="00F33382"/>
    <w:rsid w:val="00F333EE"/>
    <w:rsid w:val="00F336A8"/>
    <w:rsid w:val="00F33EE6"/>
    <w:rsid w:val="00F3406E"/>
    <w:rsid w:val="00F34529"/>
    <w:rsid w:val="00F34542"/>
    <w:rsid w:val="00F347FA"/>
    <w:rsid w:val="00F34DF3"/>
    <w:rsid w:val="00F34F25"/>
    <w:rsid w:val="00F34F64"/>
    <w:rsid w:val="00F3525A"/>
    <w:rsid w:val="00F35512"/>
    <w:rsid w:val="00F35D0F"/>
    <w:rsid w:val="00F3607F"/>
    <w:rsid w:val="00F36133"/>
    <w:rsid w:val="00F364CE"/>
    <w:rsid w:val="00F40187"/>
    <w:rsid w:val="00F405DA"/>
    <w:rsid w:val="00F4146A"/>
    <w:rsid w:val="00F41552"/>
    <w:rsid w:val="00F41A25"/>
    <w:rsid w:val="00F41A95"/>
    <w:rsid w:val="00F41EC5"/>
    <w:rsid w:val="00F42284"/>
    <w:rsid w:val="00F42CC4"/>
    <w:rsid w:val="00F438F1"/>
    <w:rsid w:val="00F43DEC"/>
    <w:rsid w:val="00F43E3A"/>
    <w:rsid w:val="00F44B84"/>
    <w:rsid w:val="00F44BF3"/>
    <w:rsid w:val="00F44FCF"/>
    <w:rsid w:val="00F451C1"/>
    <w:rsid w:val="00F451D4"/>
    <w:rsid w:val="00F458CF"/>
    <w:rsid w:val="00F462E8"/>
    <w:rsid w:val="00F463A6"/>
    <w:rsid w:val="00F46403"/>
    <w:rsid w:val="00F468C9"/>
    <w:rsid w:val="00F4693F"/>
    <w:rsid w:val="00F46BEF"/>
    <w:rsid w:val="00F47D54"/>
    <w:rsid w:val="00F500FF"/>
    <w:rsid w:val="00F50A97"/>
    <w:rsid w:val="00F50BC9"/>
    <w:rsid w:val="00F50D0A"/>
    <w:rsid w:val="00F50DAB"/>
    <w:rsid w:val="00F50F80"/>
    <w:rsid w:val="00F51AEA"/>
    <w:rsid w:val="00F524FF"/>
    <w:rsid w:val="00F5284D"/>
    <w:rsid w:val="00F52A4C"/>
    <w:rsid w:val="00F52AC9"/>
    <w:rsid w:val="00F5335B"/>
    <w:rsid w:val="00F5388F"/>
    <w:rsid w:val="00F538B2"/>
    <w:rsid w:val="00F538FA"/>
    <w:rsid w:val="00F53938"/>
    <w:rsid w:val="00F53B96"/>
    <w:rsid w:val="00F542AD"/>
    <w:rsid w:val="00F54B02"/>
    <w:rsid w:val="00F5502A"/>
    <w:rsid w:val="00F55AFE"/>
    <w:rsid w:val="00F564F4"/>
    <w:rsid w:val="00F56611"/>
    <w:rsid w:val="00F569BC"/>
    <w:rsid w:val="00F56B0D"/>
    <w:rsid w:val="00F56C83"/>
    <w:rsid w:val="00F56DBE"/>
    <w:rsid w:val="00F57488"/>
    <w:rsid w:val="00F5749B"/>
    <w:rsid w:val="00F5749F"/>
    <w:rsid w:val="00F5759E"/>
    <w:rsid w:val="00F57B6A"/>
    <w:rsid w:val="00F57FE1"/>
    <w:rsid w:val="00F60138"/>
    <w:rsid w:val="00F60C53"/>
    <w:rsid w:val="00F61FCD"/>
    <w:rsid w:val="00F6230B"/>
    <w:rsid w:val="00F62548"/>
    <w:rsid w:val="00F62A33"/>
    <w:rsid w:val="00F63021"/>
    <w:rsid w:val="00F6342B"/>
    <w:rsid w:val="00F63438"/>
    <w:rsid w:val="00F634BE"/>
    <w:rsid w:val="00F6350E"/>
    <w:rsid w:val="00F63A76"/>
    <w:rsid w:val="00F63B0D"/>
    <w:rsid w:val="00F63C52"/>
    <w:rsid w:val="00F6469A"/>
    <w:rsid w:val="00F64DC0"/>
    <w:rsid w:val="00F64DFF"/>
    <w:rsid w:val="00F65021"/>
    <w:rsid w:val="00F65DB8"/>
    <w:rsid w:val="00F6623B"/>
    <w:rsid w:val="00F66F5D"/>
    <w:rsid w:val="00F66FCB"/>
    <w:rsid w:val="00F672E7"/>
    <w:rsid w:val="00F67446"/>
    <w:rsid w:val="00F67A58"/>
    <w:rsid w:val="00F70AEA"/>
    <w:rsid w:val="00F715FD"/>
    <w:rsid w:val="00F7190C"/>
    <w:rsid w:val="00F71CC0"/>
    <w:rsid w:val="00F71F2D"/>
    <w:rsid w:val="00F7261C"/>
    <w:rsid w:val="00F7298D"/>
    <w:rsid w:val="00F72B11"/>
    <w:rsid w:val="00F73069"/>
    <w:rsid w:val="00F73576"/>
    <w:rsid w:val="00F735FD"/>
    <w:rsid w:val="00F73A73"/>
    <w:rsid w:val="00F73CEC"/>
    <w:rsid w:val="00F74C9F"/>
    <w:rsid w:val="00F7508D"/>
    <w:rsid w:val="00F752C1"/>
    <w:rsid w:val="00F75710"/>
    <w:rsid w:val="00F75745"/>
    <w:rsid w:val="00F758A3"/>
    <w:rsid w:val="00F759EB"/>
    <w:rsid w:val="00F76E92"/>
    <w:rsid w:val="00F77014"/>
    <w:rsid w:val="00F77357"/>
    <w:rsid w:val="00F7772E"/>
    <w:rsid w:val="00F77B44"/>
    <w:rsid w:val="00F77CA7"/>
    <w:rsid w:val="00F80554"/>
    <w:rsid w:val="00F8057E"/>
    <w:rsid w:val="00F80921"/>
    <w:rsid w:val="00F80CDC"/>
    <w:rsid w:val="00F815D3"/>
    <w:rsid w:val="00F81856"/>
    <w:rsid w:val="00F82122"/>
    <w:rsid w:val="00F830ED"/>
    <w:rsid w:val="00F832E8"/>
    <w:rsid w:val="00F8357E"/>
    <w:rsid w:val="00F83752"/>
    <w:rsid w:val="00F84915"/>
    <w:rsid w:val="00F8516C"/>
    <w:rsid w:val="00F85B71"/>
    <w:rsid w:val="00F85FFD"/>
    <w:rsid w:val="00F86AE0"/>
    <w:rsid w:val="00F8719B"/>
    <w:rsid w:val="00F87AD8"/>
    <w:rsid w:val="00F87E90"/>
    <w:rsid w:val="00F87F69"/>
    <w:rsid w:val="00F9011D"/>
    <w:rsid w:val="00F903CD"/>
    <w:rsid w:val="00F90451"/>
    <w:rsid w:val="00F90661"/>
    <w:rsid w:val="00F9105F"/>
    <w:rsid w:val="00F91A39"/>
    <w:rsid w:val="00F91E1A"/>
    <w:rsid w:val="00F91EDC"/>
    <w:rsid w:val="00F91F3E"/>
    <w:rsid w:val="00F921E8"/>
    <w:rsid w:val="00F9222B"/>
    <w:rsid w:val="00F92A20"/>
    <w:rsid w:val="00F92AC4"/>
    <w:rsid w:val="00F92BE6"/>
    <w:rsid w:val="00F92F02"/>
    <w:rsid w:val="00F93028"/>
    <w:rsid w:val="00F9326D"/>
    <w:rsid w:val="00F934A3"/>
    <w:rsid w:val="00F93566"/>
    <w:rsid w:val="00F93661"/>
    <w:rsid w:val="00F93748"/>
    <w:rsid w:val="00F93C76"/>
    <w:rsid w:val="00F93D52"/>
    <w:rsid w:val="00F94298"/>
    <w:rsid w:val="00F944B3"/>
    <w:rsid w:val="00F94538"/>
    <w:rsid w:val="00F94EA6"/>
    <w:rsid w:val="00F94FA4"/>
    <w:rsid w:val="00F95655"/>
    <w:rsid w:val="00F95F6C"/>
    <w:rsid w:val="00F961C4"/>
    <w:rsid w:val="00F96664"/>
    <w:rsid w:val="00F967C2"/>
    <w:rsid w:val="00F969B5"/>
    <w:rsid w:val="00F96DA3"/>
    <w:rsid w:val="00FA0C19"/>
    <w:rsid w:val="00FA1258"/>
    <w:rsid w:val="00FA12D4"/>
    <w:rsid w:val="00FA1305"/>
    <w:rsid w:val="00FA1AED"/>
    <w:rsid w:val="00FA2216"/>
    <w:rsid w:val="00FA24C9"/>
    <w:rsid w:val="00FA2D10"/>
    <w:rsid w:val="00FA2E60"/>
    <w:rsid w:val="00FA2E7A"/>
    <w:rsid w:val="00FA36A4"/>
    <w:rsid w:val="00FA36B8"/>
    <w:rsid w:val="00FA491D"/>
    <w:rsid w:val="00FA4BAD"/>
    <w:rsid w:val="00FA4E4B"/>
    <w:rsid w:val="00FA5188"/>
    <w:rsid w:val="00FA5357"/>
    <w:rsid w:val="00FA6691"/>
    <w:rsid w:val="00FA66EC"/>
    <w:rsid w:val="00FA67BB"/>
    <w:rsid w:val="00FA69A6"/>
    <w:rsid w:val="00FA75D1"/>
    <w:rsid w:val="00FA75E4"/>
    <w:rsid w:val="00FA7677"/>
    <w:rsid w:val="00FA769D"/>
    <w:rsid w:val="00FA7884"/>
    <w:rsid w:val="00FA79F9"/>
    <w:rsid w:val="00FA7CDF"/>
    <w:rsid w:val="00FB00C6"/>
    <w:rsid w:val="00FB01E8"/>
    <w:rsid w:val="00FB02C2"/>
    <w:rsid w:val="00FB03B4"/>
    <w:rsid w:val="00FB03E9"/>
    <w:rsid w:val="00FB0623"/>
    <w:rsid w:val="00FB169F"/>
    <w:rsid w:val="00FB1A71"/>
    <w:rsid w:val="00FB1CC9"/>
    <w:rsid w:val="00FB1DED"/>
    <w:rsid w:val="00FB2161"/>
    <w:rsid w:val="00FB216E"/>
    <w:rsid w:val="00FB2293"/>
    <w:rsid w:val="00FB26B7"/>
    <w:rsid w:val="00FB2907"/>
    <w:rsid w:val="00FB2F52"/>
    <w:rsid w:val="00FB3176"/>
    <w:rsid w:val="00FB34A3"/>
    <w:rsid w:val="00FB378F"/>
    <w:rsid w:val="00FB41AF"/>
    <w:rsid w:val="00FB455E"/>
    <w:rsid w:val="00FB4E61"/>
    <w:rsid w:val="00FB51DC"/>
    <w:rsid w:val="00FB56BD"/>
    <w:rsid w:val="00FB59EB"/>
    <w:rsid w:val="00FB62C7"/>
    <w:rsid w:val="00FB6564"/>
    <w:rsid w:val="00FB6594"/>
    <w:rsid w:val="00FB6829"/>
    <w:rsid w:val="00FB69AA"/>
    <w:rsid w:val="00FB69D6"/>
    <w:rsid w:val="00FB7023"/>
    <w:rsid w:val="00FB79FB"/>
    <w:rsid w:val="00FB7CE4"/>
    <w:rsid w:val="00FB7E5C"/>
    <w:rsid w:val="00FB7FFA"/>
    <w:rsid w:val="00FC018C"/>
    <w:rsid w:val="00FC03AE"/>
    <w:rsid w:val="00FC08EE"/>
    <w:rsid w:val="00FC0C53"/>
    <w:rsid w:val="00FC11CB"/>
    <w:rsid w:val="00FC14FB"/>
    <w:rsid w:val="00FC1BFE"/>
    <w:rsid w:val="00FC2482"/>
    <w:rsid w:val="00FC2772"/>
    <w:rsid w:val="00FC3905"/>
    <w:rsid w:val="00FC3D02"/>
    <w:rsid w:val="00FC4173"/>
    <w:rsid w:val="00FC4D39"/>
    <w:rsid w:val="00FC5547"/>
    <w:rsid w:val="00FC56CD"/>
    <w:rsid w:val="00FC56CF"/>
    <w:rsid w:val="00FC611A"/>
    <w:rsid w:val="00FC6595"/>
    <w:rsid w:val="00FC67B2"/>
    <w:rsid w:val="00FC6E92"/>
    <w:rsid w:val="00FC6FD8"/>
    <w:rsid w:val="00FC786C"/>
    <w:rsid w:val="00FC78B7"/>
    <w:rsid w:val="00FD025D"/>
    <w:rsid w:val="00FD0D54"/>
    <w:rsid w:val="00FD1146"/>
    <w:rsid w:val="00FD14A3"/>
    <w:rsid w:val="00FD1D33"/>
    <w:rsid w:val="00FD2154"/>
    <w:rsid w:val="00FD21FB"/>
    <w:rsid w:val="00FD2994"/>
    <w:rsid w:val="00FD310E"/>
    <w:rsid w:val="00FD33A6"/>
    <w:rsid w:val="00FD362F"/>
    <w:rsid w:val="00FD3C6A"/>
    <w:rsid w:val="00FD3D03"/>
    <w:rsid w:val="00FD3D7E"/>
    <w:rsid w:val="00FD4695"/>
    <w:rsid w:val="00FD4E75"/>
    <w:rsid w:val="00FD54BE"/>
    <w:rsid w:val="00FD5E32"/>
    <w:rsid w:val="00FD6093"/>
    <w:rsid w:val="00FD6232"/>
    <w:rsid w:val="00FD64F2"/>
    <w:rsid w:val="00FD6AAE"/>
    <w:rsid w:val="00FD7045"/>
    <w:rsid w:val="00FD76AA"/>
    <w:rsid w:val="00FD7AF9"/>
    <w:rsid w:val="00FD7C81"/>
    <w:rsid w:val="00FE0035"/>
    <w:rsid w:val="00FE0685"/>
    <w:rsid w:val="00FE0DBD"/>
    <w:rsid w:val="00FE11B3"/>
    <w:rsid w:val="00FE1339"/>
    <w:rsid w:val="00FE15ED"/>
    <w:rsid w:val="00FE19F2"/>
    <w:rsid w:val="00FE21EB"/>
    <w:rsid w:val="00FE2793"/>
    <w:rsid w:val="00FE3387"/>
    <w:rsid w:val="00FE3AB4"/>
    <w:rsid w:val="00FE438B"/>
    <w:rsid w:val="00FE4932"/>
    <w:rsid w:val="00FE4D11"/>
    <w:rsid w:val="00FE4D94"/>
    <w:rsid w:val="00FE4F6B"/>
    <w:rsid w:val="00FE51CC"/>
    <w:rsid w:val="00FE52A0"/>
    <w:rsid w:val="00FE5461"/>
    <w:rsid w:val="00FE548F"/>
    <w:rsid w:val="00FE6577"/>
    <w:rsid w:val="00FE6820"/>
    <w:rsid w:val="00FE690E"/>
    <w:rsid w:val="00FE6987"/>
    <w:rsid w:val="00FE6A3F"/>
    <w:rsid w:val="00FE765B"/>
    <w:rsid w:val="00FF08C7"/>
    <w:rsid w:val="00FF0A38"/>
    <w:rsid w:val="00FF0B89"/>
    <w:rsid w:val="00FF0C56"/>
    <w:rsid w:val="00FF0E63"/>
    <w:rsid w:val="00FF0E6D"/>
    <w:rsid w:val="00FF11D3"/>
    <w:rsid w:val="00FF1D07"/>
    <w:rsid w:val="00FF1EA9"/>
    <w:rsid w:val="00FF20BE"/>
    <w:rsid w:val="00FF25D2"/>
    <w:rsid w:val="00FF25E5"/>
    <w:rsid w:val="00FF268C"/>
    <w:rsid w:val="00FF26F6"/>
    <w:rsid w:val="00FF27D0"/>
    <w:rsid w:val="00FF2C00"/>
    <w:rsid w:val="00FF44F2"/>
    <w:rsid w:val="00FF458A"/>
    <w:rsid w:val="00FF498D"/>
    <w:rsid w:val="00FF4F6E"/>
    <w:rsid w:val="00FF559E"/>
    <w:rsid w:val="00FF5977"/>
    <w:rsid w:val="00FF5AAB"/>
    <w:rsid w:val="00FF5C7C"/>
    <w:rsid w:val="00FF5F2A"/>
    <w:rsid w:val="00FF5F6E"/>
    <w:rsid w:val="00FF6DF5"/>
    <w:rsid w:val="00FF6E63"/>
    <w:rsid w:val="00FF80FA"/>
    <w:rsid w:val="01007B15"/>
    <w:rsid w:val="013C8897"/>
    <w:rsid w:val="018BA651"/>
    <w:rsid w:val="018EAD46"/>
    <w:rsid w:val="01B15592"/>
    <w:rsid w:val="01B87DFD"/>
    <w:rsid w:val="020653F1"/>
    <w:rsid w:val="020B033A"/>
    <w:rsid w:val="0217CE1F"/>
    <w:rsid w:val="022768C9"/>
    <w:rsid w:val="02281167"/>
    <w:rsid w:val="0231A252"/>
    <w:rsid w:val="0234C4A1"/>
    <w:rsid w:val="023C91BE"/>
    <w:rsid w:val="02483665"/>
    <w:rsid w:val="024A0088"/>
    <w:rsid w:val="024BFA75"/>
    <w:rsid w:val="0264B2B4"/>
    <w:rsid w:val="0296034B"/>
    <w:rsid w:val="02AC7BB0"/>
    <w:rsid w:val="02AD5F67"/>
    <w:rsid w:val="02D39EAC"/>
    <w:rsid w:val="02DB7325"/>
    <w:rsid w:val="02DEDFF1"/>
    <w:rsid w:val="02E8EBBA"/>
    <w:rsid w:val="02EA05EE"/>
    <w:rsid w:val="0300A384"/>
    <w:rsid w:val="03147471"/>
    <w:rsid w:val="0336116D"/>
    <w:rsid w:val="0339FD1C"/>
    <w:rsid w:val="03441490"/>
    <w:rsid w:val="03472D2F"/>
    <w:rsid w:val="037FC92F"/>
    <w:rsid w:val="038639B2"/>
    <w:rsid w:val="03951CBD"/>
    <w:rsid w:val="03A7A2D2"/>
    <w:rsid w:val="03B63829"/>
    <w:rsid w:val="03C36078"/>
    <w:rsid w:val="03F43462"/>
    <w:rsid w:val="03F7207A"/>
    <w:rsid w:val="03F7A0DA"/>
    <w:rsid w:val="04060717"/>
    <w:rsid w:val="04158332"/>
    <w:rsid w:val="04194994"/>
    <w:rsid w:val="041F530B"/>
    <w:rsid w:val="04241C4B"/>
    <w:rsid w:val="042F7FA0"/>
    <w:rsid w:val="043177DE"/>
    <w:rsid w:val="043AB144"/>
    <w:rsid w:val="046E1CA0"/>
    <w:rsid w:val="049585F8"/>
    <w:rsid w:val="0498C210"/>
    <w:rsid w:val="04AD7D7F"/>
    <w:rsid w:val="04AD8BB4"/>
    <w:rsid w:val="04B39A36"/>
    <w:rsid w:val="04CA9E94"/>
    <w:rsid w:val="04D98156"/>
    <w:rsid w:val="04DA1FEE"/>
    <w:rsid w:val="04EB80B0"/>
    <w:rsid w:val="04F3360B"/>
    <w:rsid w:val="05046F97"/>
    <w:rsid w:val="051015E4"/>
    <w:rsid w:val="0512C840"/>
    <w:rsid w:val="051E35F9"/>
    <w:rsid w:val="0526F2EC"/>
    <w:rsid w:val="0534ABE0"/>
    <w:rsid w:val="0535EA3F"/>
    <w:rsid w:val="054044A5"/>
    <w:rsid w:val="0542C1AC"/>
    <w:rsid w:val="054B59B9"/>
    <w:rsid w:val="05539C43"/>
    <w:rsid w:val="05574233"/>
    <w:rsid w:val="056B7848"/>
    <w:rsid w:val="058E0700"/>
    <w:rsid w:val="05971AE5"/>
    <w:rsid w:val="05A59328"/>
    <w:rsid w:val="05A61873"/>
    <w:rsid w:val="05AAFC77"/>
    <w:rsid w:val="05CB4B48"/>
    <w:rsid w:val="05D9428B"/>
    <w:rsid w:val="05E24255"/>
    <w:rsid w:val="05EAEBA8"/>
    <w:rsid w:val="05F52E51"/>
    <w:rsid w:val="05F966B4"/>
    <w:rsid w:val="05FF4D8C"/>
    <w:rsid w:val="060C662F"/>
    <w:rsid w:val="060F7566"/>
    <w:rsid w:val="063D99C5"/>
    <w:rsid w:val="063F8A79"/>
    <w:rsid w:val="0676CC7D"/>
    <w:rsid w:val="0686E09A"/>
    <w:rsid w:val="0689BF2E"/>
    <w:rsid w:val="06909D54"/>
    <w:rsid w:val="069FA355"/>
    <w:rsid w:val="06A74A67"/>
    <w:rsid w:val="06CA0E00"/>
    <w:rsid w:val="06D4B862"/>
    <w:rsid w:val="06DA43EA"/>
    <w:rsid w:val="06E9616A"/>
    <w:rsid w:val="071000EF"/>
    <w:rsid w:val="072810AF"/>
    <w:rsid w:val="0729CD51"/>
    <w:rsid w:val="072A9B0C"/>
    <w:rsid w:val="074136C9"/>
    <w:rsid w:val="0747034B"/>
    <w:rsid w:val="074AC73E"/>
    <w:rsid w:val="075E9F13"/>
    <w:rsid w:val="07612E23"/>
    <w:rsid w:val="0764B5C5"/>
    <w:rsid w:val="076B4EE6"/>
    <w:rsid w:val="07723F52"/>
    <w:rsid w:val="0777A9A8"/>
    <w:rsid w:val="077D45E4"/>
    <w:rsid w:val="0780C50B"/>
    <w:rsid w:val="0784AD40"/>
    <w:rsid w:val="0790B074"/>
    <w:rsid w:val="0792AAC1"/>
    <w:rsid w:val="07992DFE"/>
    <w:rsid w:val="07B10721"/>
    <w:rsid w:val="07B82679"/>
    <w:rsid w:val="07CA0849"/>
    <w:rsid w:val="07CAF8B8"/>
    <w:rsid w:val="07CC3249"/>
    <w:rsid w:val="07CC34E7"/>
    <w:rsid w:val="07CEB18B"/>
    <w:rsid w:val="07D2221E"/>
    <w:rsid w:val="07D72057"/>
    <w:rsid w:val="07D87B99"/>
    <w:rsid w:val="07DA94F9"/>
    <w:rsid w:val="07E3318E"/>
    <w:rsid w:val="07FAB0E7"/>
    <w:rsid w:val="07FCA65D"/>
    <w:rsid w:val="080404F4"/>
    <w:rsid w:val="0806212F"/>
    <w:rsid w:val="082CE9FF"/>
    <w:rsid w:val="083FA0A7"/>
    <w:rsid w:val="08448456"/>
    <w:rsid w:val="0847B082"/>
    <w:rsid w:val="0874AE49"/>
    <w:rsid w:val="08785B55"/>
    <w:rsid w:val="0879FDC8"/>
    <w:rsid w:val="0891C96A"/>
    <w:rsid w:val="08CA238A"/>
    <w:rsid w:val="08CE91A8"/>
    <w:rsid w:val="08D5E394"/>
    <w:rsid w:val="08E70CB9"/>
    <w:rsid w:val="08EC0491"/>
    <w:rsid w:val="0939675E"/>
    <w:rsid w:val="094425F1"/>
    <w:rsid w:val="095E41D5"/>
    <w:rsid w:val="0962D7EC"/>
    <w:rsid w:val="097C51B9"/>
    <w:rsid w:val="0980D4A8"/>
    <w:rsid w:val="09A851F6"/>
    <w:rsid w:val="09C84884"/>
    <w:rsid w:val="09CFE32E"/>
    <w:rsid w:val="09D33866"/>
    <w:rsid w:val="09D4379B"/>
    <w:rsid w:val="09DC0D9C"/>
    <w:rsid w:val="09ECB12E"/>
    <w:rsid w:val="09EF1F06"/>
    <w:rsid w:val="09F668B2"/>
    <w:rsid w:val="09FB1389"/>
    <w:rsid w:val="0A197EBA"/>
    <w:rsid w:val="0A1D0ABA"/>
    <w:rsid w:val="0A216725"/>
    <w:rsid w:val="0A2971FF"/>
    <w:rsid w:val="0A462E93"/>
    <w:rsid w:val="0A4CAE8D"/>
    <w:rsid w:val="0A4D17DE"/>
    <w:rsid w:val="0A51ACAA"/>
    <w:rsid w:val="0A5C1868"/>
    <w:rsid w:val="0A7506A3"/>
    <w:rsid w:val="0A75240B"/>
    <w:rsid w:val="0A84C4E1"/>
    <w:rsid w:val="0A85220F"/>
    <w:rsid w:val="0A8F839C"/>
    <w:rsid w:val="0AAD0170"/>
    <w:rsid w:val="0AB87DB9"/>
    <w:rsid w:val="0AC2128D"/>
    <w:rsid w:val="0AC2895A"/>
    <w:rsid w:val="0AD11F14"/>
    <w:rsid w:val="0AE900CA"/>
    <w:rsid w:val="0AFBAFE0"/>
    <w:rsid w:val="0B438822"/>
    <w:rsid w:val="0B5BC9D1"/>
    <w:rsid w:val="0B5ED9D9"/>
    <w:rsid w:val="0B622A9E"/>
    <w:rsid w:val="0B6957EC"/>
    <w:rsid w:val="0B6B71FA"/>
    <w:rsid w:val="0B787B08"/>
    <w:rsid w:val="0B840DF6"/>
    <w:rsid w:val="0B9DACFC"/>
    <w:rsid w:val="0BA70DE3"/>
    <w:rsid w:val="0BA8BD3B"/>
    <w:rsid w:val="0BBAF147"/>
    <w:rsid w:val="0BBD9008"/>
    <w:rsid w:val="0BE89C7C"/>
    <w:rsid w:val="0C06783D"/>
    <w:rsid w:val="0C1B46CA"/>
    <w:rsid w:val="0C1CF93D"/>
    <w:rsid w:val="0C249F71"/>
    <w:rsid w:val="0C2F0876"/>
    <w:rsid w:val="0C2F2391"/>
    <w:rsid w:val="0C412EFC"/>
    <w:rsid w:val="0C4F2CC7"/>
    <w:rsid w:val="0C6F5644"/>
    <w:rsid w:val="0C7B6A99"/>
    <w:rsid w:val="0C968994"/>
    <w:rsid w:val="0CB2E5C1"/>
    <w:rsid w:val="0CC5FC1C"/>
    <w:rsid w:val="0CE8EF55"/>
    <w:rsid w:val="0CF77FF0"/>
    <w:rsid w:val="0CF987D5"/>
    <w:rsid w:val="0D05F75B"/>
    <w:rsid w:val="0D085914"/>
    <w:rsid w:val="0D3AC01E"/>
    <w:rsid w:val="0D4148E2"/>
    <w:rsid w:val="0D4C8EBC"/>
    <w:rsid w:val="0D6ED08D"/>
    <w:rsid w:val="0D91F9CB"/>
    <w:rsid w:val="0DB3B2EC"/>
    <w:rsid w:val="0DE5F621"/>
    <w:rsid w:val="0DE835E5"/>
    <w:rsid w:val="0E0CBB88"/>
    <w:rsid w:val="0E210129"/>
    <w:rsid w:val="0E25B52F"/>
    <w:rsid w:val="0E2B87E0"/>
    <w:rsid w:val="0E2D17AA"/>
    <w:rsid w:val="0E38520A"/>
    <w:rsid w:val="0E3D5E88"/>
    <w:rsid w:val="0E434EDA"/>
    <w:rsid w:val="0E823BF3"/>
    <w:rsid w:val="0E8E8103"/>
    <w:rsid w:val="0E8F32C2"/>
    <w:rsid w:val="0EA38F9A"/>
    <w:rsid w:val="0EA7FF90"/>
    <w:rsid w:val="0EB08E7B"/>
    <w:rsid w:val="0EB17D74"/>
    <w:rsid w:val="0EC2BF1E"/>
    <w:rsid w:val="0EC548F5"/>
    <w:rsid w:val="0ECAA417"/>
    <w:rsid w:val="0ED00715"/>
    <w:rsid w:val="0ED11B33"/>
    <w:rsid w:val="0EDC5610"/>
    <w:rsid w:val="0EE144A9"/>
    <w:rsid w:val="0EE27277"/>
    <w:rsid w:val="0EEB5963"/>
    <w:rsid w:val="0EF9A2A0"/>
    <w:rsid w:val="0EFCE29E"/>
    <w:rsid w:val="0EFFB7D6"/>
    <w:rsid w:val="0F0A38DF"/>
    <w:rsid w:val="0F15C47F"/>
    <w:rsid w:val="0F1D227B"/>
    <w:rsid w:val="0F2E5A9B"/>
    <w:rsid w:val="0F34A606"/>
    <w:rsid w:val="0F3DC971"/>
    <w:rsid w:val="0F5FE4CA"/>
    <w:rsid w:val="0F6C611E"/>
    <w:rsid w:val="0F773C53"/>
    <w:rsid w:val="0F7C180B"/>
    <w:rsid w:val="0F833DC3"/>
    <w:rsid w:val="0F8F3B68"/>
    <w:rsid w:val="0F93C7E1"/>
    <w:rsid w:val="0FA22E82"/>
    <w:rsid w:val="0FA38D48"/>
    <w:rsid w:val="0FA6463A"/>
    <w:rsid w:val="0FA859A1"/>
    <w:rsid w:val="0FB8CF41"/>
    <w:rsid w:val="0FB9DE19"/>
    <w:rsid w:val="0FC90C44"/>
    <w:rsid w:val="0FD860A3"/>
    <w:rsid w:val="0FDD3D05"/>
    <w:rsid w:val="0FE7B7E2"/>
    <w:rsid w:val="1000EC59"/>
    <w:rsid w:val="101F5648"/>
    <w:rsid w:val="1062FFE2"/>
    <w:rsid w:val="106C4219"/>
    <w:rsid w:val="107F6DD2"/>
    <w:rsid w:val="1094CE3A"/>
    <w:rsid w:val="10B9D0DE"/>
    <w:rsid w:val="10CB2357"/>
    <w:rsid w:val="10E60BC6"/>
    <w:rsid w:val="10F73959"/>
    <w:rsid w:val="10F85BE7"/>
    <w:rsid w:val="1117A390"/>
    <w:rsid w:val="1128CCFC"/>
    <w:rsid w:val="113137AB"/>
    <w:rsid w:val="113DF775"/>
    <w:rsid w:val="1144A3C9"/>
    <w:rsid w:val="116505D4"/>
    <w:rsid w:val="11812A77"/>
    <w:rsid w:val="1185A7C6"/>
    <w:rsid w:val="1186C761"/>
    <w:rsid w:val="11A44BF8"/>
    <w:rsid w:val="11F72E76"/>
    <w:rsid w:val="12184DF3"/>
    <w:rsid w:val="1232E66A"/>
    <w:rsid w:val="12331667"/>
    <w:rsid w:val="124F698A"/>
    <w:rsid w:val="125A428D"/>
    <w:rsid w:val="1271B5B3"/>
    <w:rsid w:val="1285E829"/>
    <w:rsid w:val="12A75FE2"/>
    <w:rsid w:val="12B270E7"/>
    <w:rsid w:val="12D8E57A"/>
    <w:rsid w:val="12F1A750"/>
    <w:rsid w:val="12F7D9F9"/>
    <w:rsid w:val="13048FBF"/>
    <w:rsid w:val="13130732"/>
    <w:rsid w:val="132A7761"/>
    <w:rsid w:val="13334BF1"/>
    <w:rsid w:val="1337D940"/>
    <w:rsid w:val="13471254"/>
    <w:rsid w:val="135A55C8"/>
    <w:rsid w:val="135D1F2B"/>
    <w:rsid w:val="137046B8"/>
    <w:rsid w:val="139957CB"/>
    <w:rsid w:val="139EC10E"/>
    <w:rsid w:val="13A3DF43"/>
    <w:rsid w:val="13B97FF7"/>
    <w:rsid w:val="13BD39CF"/>
    <w:rsid w:val="13BF3FEC"/>
    <w:rsid w:val="13D1CFD8"/>
    <w:rsid w:val="13D438FC"/>
    <w:rsid w:val="13E052D8"/>
    <w:rsid w:val="14031E4B"/>
    <w:rsid w:val="14188284"/>
    <w:rsid w:val="14254901"/>
    <w:rsid w:val="143AF176"/>
    <w:rsid w:val="144145DE"/>
    <w:rsid w:val="144AF4D5"/>
    <w:rsid w:val="145ECD7F"/>
    <w:rsid w:val="14741EF7"/>
    <w:rsid w:val="147DB514"/>
    <w:rsid w:val="1482387F"/>
    <w:rsid w:val="14908D24"/>
    <w:rsid w:val="14B6ECF2"/>
    <w:rsid w:val="14BFD9BC"/>
    <w:rsid w:val="14CEA6DB"/>
    <w:rsid w:val="14E34309"/>
    <w:rsid w:val="14E525DA"/>
    <w:rsid w:val="14F1120E"/>
    <w:rsid w:val="1500D470"/>
    <w:rsid w:val="15044BAE"/>
    <w:rsid w:val="1507748A"/>
    <w:rsid w:val="15130809"/>
    <w:rsid w:val="151E57F9"/>
    <w:rsid w:val="15217E06"/>
    <w:rsid w:val="1524D2EA"/>
    <w:rsid w:val="152629BB"/>
    <w:rsid w:val="1545C3C1"/>
    <w:rsid w:val="1577E3E1"/>
    <w:rsid w:val="157CB549"/>
    <w:rsid w:val="158FF536"/>
    <w:rsid w:val="1594F1A0"/>
    <w:rsid w:val="15A1CA5D"/>
    <w:rsid w:val="15A5E6F7"/>
    <w:rsid w:val="15BF4EB2"/>
    <w:rsid w:val="15C7F8FC"/>
    <w:rsid w:val="15CB05EC"/>
    <w:rsid w:val="15E40832"/>
    <w:rsid w:val="1607B6E0"/>
    <w:rsid w:val="16082E2D"/>
    <w:rsid w:val="161FFE7A"/>
    <w:rsid w:val="163AB733"/>
    <w:rsid w:val="16406AB2"/>
    <w:rsid w:val="16469E52"/>
    <w:rsid w:val="164A9BDC"/>
    <w:rsid w:val="1678CA69"/>
    <w:rsid w:val="16986813"/>
    <w:rsid w:val="16C7BFDE"/>
    <w:rsid w:val="16FACEDE"/>
    <w:rsid w:val="1708A704"/>
    <w:rsid w:val="170C0436"/>
    <w:rsid w:val="173A486C"/>
    <w:rsid w:val="17412E09"/>
    <w:rsid w:val="1750E065"/>
    <w:rsid w:val="1755E95F"/>
    <w:rsid w:val="175B927F"/>
    <w:rsid w:val="176BB660"/>
    <w:rsid w:val="176FD6B7"/>
    <w:rsid w:val="1771A5A1"/>
    <w:rsid w:val="177CDA4C"/>
    <w:rsid w:val="17841000"/>
    <w:rsid w:val="1797DE53"/>
    <w:rsid w:val="17A23F2A"/>
    <w:rsid w:val="17B4EB69"/>
    <w:rsid w:val="17C3CEB2"/>
    <w:rsid w:val="17E59A1B"/>
    <w:rsid w:val="17E7E31B"/>
    <w:rsid w:val="17F069BC"/>
    <w:rsid w:val="183A0F5D"/>
    <w:rsid w:val="1861F458"/>
    <w:rsid w:val="18758EEA"/>
    <w:rsid w:val="1876766A"/>
    <w:rsid w:val="18936741"/>
    <w:rsid w:val="18973F72"/>
    <w:rsid w:val="18AAF3CB"/>
    <w:rsid w:val="18E546B6"/>
    <w:rsid w:val="18EF57BC"/>
    <w:rsid w:val="18F05BFC"/>
    <w:rsid w:val="190D07D5"/>
    <w:rsid w:val="191794A6"/>
    <w:rsid w:val="191A57CF"/>
    <w:rsid w:val="19445187"/>
    <w:rsid w:val="1995FBC7"/>
    <w:rsid w:val="19B44E71"/>
    <w:rsid w:val="19CD83BC"/>
    <w:rsid w:val="19F27CD7"/>
    <w:rsid w:val="1A20F128"/>
    <w:rsid w:val="1A55DB35"/>
    <w:rsid w:val="1A596489"/>
    <w:rsid w:val="1A66AF20"/>
    <w:rsid w:val="1A87D260"/>
    <w:rsid w:val="1A95BC73"/>
    <w:rsid w:val="1A9BE40F"/>
    <w:rsid w:val="1AA6A90B"/>
    <w:rsid w:val="1AAC5325"/>
    <w:rsid w:val="1AB673F4"/>
    <w:rsid w:val="1AD0FC6B"/>
    <w:rsid w:val="1ADBB1DA"/>
    <w:rsid w:val="1AED6DA5"/>
    <w:rsid w:val="1B00EAAE"/>
    <w:rsid w:val="1B010305"/>
    <w:rsid w:val="1B0E5176"/>
    <w:rsid w:val="1B1BE74E"/>
    <w:rsid w:val="1B229D56"/>
    <w:rsid w:val="1B46E1DC"/>
    <w:rsid w:val="1B55CB42"/>
    <w:rsid w:val="1B5E3862"/>
    <w:rsid w:val="1B65B1E5"/>
    <w:rsid w:val="1B6DE5FC"/>
    <w:rsid w:val="1B9DFEAB"/>
    <w:rsid w:val="1BA58F25"/>
    <w:rsid w:val="1BB80CA3"/>
    <w:rsid w:val="1BB92727"/>
    <w:rsid w:val="1BBD959A"/>
    <w:rsid w:val="1BE0FFA5"/>
    <w:rsid w:val="1BFDBBC0"/>
    <w:rsid w:val="1C0EFAF9"/>
    <w:rsid w:val="1C197F14"/>
    <w:rsid w:val="1C2AEE09"/>
    <w:rsid w:val="1C2B51A1"/>
    <w:rsid w:val="1C31C214"/>
    <w:rsid w:val="1C3FA54B"/>
    <w:rsid w:val="1C53B424"/>
    <w:rsid w:val="1C5628BA"/>
    <w:rsid w:val="1C5C0D48"/>
    <w:rsid w:val="1C5D9775"/>
    <w:rsid w:val="1C64AD98"/>
    <w:rsid w:val="1C65BDCF"/>
    <w:rsid w:val="1C793E29"/>
    <w:rsid w:val="1C89B6D8"/>
    <w:rsid w:val="1C98DB84"/>
    <w:rsid w:val="1D0C23E7"/>
    <w:rsid w:val="1D1F970B"/>
    <w:rsid w:val="1D3C489A"/>
    <w:rsid w:val="1D494A9C"/>
    <w:rsid w:val="1D4AF4B3"/>
    <w:rsid w:val="1D509241"/>
    <w:rsid w:val="1D605952"/>
    <w:rsid w:val="1D6DE909"/>
    <w:rsid w:val="1D82E6DC"/>
    <w:rsid w:val="1D872371"/>
    <w:rsid w:val="1D8D2403"/>
    <w:rsid w:val="1D9551FF"/>
    <w:rsid w:val="1D980B22"/>
    <w:rsid w:val="1DA025CD"/>
    <w:rsid w:val="1DBFA681"/>
    <w:rsid w:val="1DC14653"/>
    <w:rsid w:val="1DC91400"/>
    <w:rsid w:val="1DD11119"/>
    <w:rsid w:val="1DDBA3FB"/>
    <w:rsid w:val="1DE32B3F"/>
    <w:rsid w:val="1DEB08B2"/>
    <w:rsid w:val="1DF17DDE"/>
    <w:rsid w:val="1DF92427"/>
    <w:rsid w:val="1E0AFB35"/>
    <w:rsid w:val="1E0B6172"/>
    <w:rsid w:val="1E300A26"/>
    <w:rsid w:val="1E3326FB"/>
    <w:rsid w:val="1E573ED2"/>
    <w:rsid w:val="1E66F759"/>
    <w:rsid w:val="1E69FF2C"/>
    <w:rsid w:val="1E774E4E"/>
    <w:rsid w:val="1E84BF73"/>
    <w:rsid w:val="1E8A6DCC"/>
    <w:rsid w:val="1E99BE21"/>
    <w:rsid w:val="1E9BBB8D"/>
    <w:rsid w:val="1EA0B25F"/>
    <w:rsid w:val="1EBF4D66"/>
    <w:rsid w:val="1EC468DE"/>
    <w:rsid w:val="1ED7D9A7"/>
    <w:rsid w:val="1EE6A1D5"/>
    <w:rsid w:val="1EE81A6F"/>
    <w:rsid w:val="1EEC69D3"/>
    <w:rsid w:val="1EECD173"/>
    <w:rsid w:val="1F0195A0"/>
    <w:rsid w:val="1F06CF42"/>
    <w:rsid w:val="1F0F71BC"/>
    <w:rsid w:val="1F11A266"/>
    <w:rsid w:val="1F1497CF"/>
    <w:rsid w:val="1F1E2523"/>
    <w:rsid w:val="1F20EF50"/>
    <w:rsid w:val="1F28090E"/>
    <w:rsid w:val="1F51F6D2"/>
    <w:rsid w:val="1F613A0A"/>
    <w:rsid w:val="1F80A0DC"/>
    <w:rsid w:val="1F88C7DC"/>
    <w:rsid w:val="1FAF138C"/>
    <w:rsid w:val="1FC1EA61"/>
    <w:rsid w:val="1FD8E4C0"/>
    <w:rsid w:val="1FE5DDDC"/>
    <w:rsid w:val="20082B87"/>
    <w:rsid w:val="200C7F21"/>
    <w:rsid w:val="200D03AD"/>
    <w:rsid w:val="2013A258"/>
    <w:rsid w:val="202704DA"/>
    <w:rsid w:val="20305ACA"/>
    <w:rsid w:val="204C4B7D"/>
    <w:rsid w:val="204FE178"/>
    <w:rsid w:val="2052DB94"/>
    <w:rsid w:val="2081FDFD"/>
    <w:rsid w:val="20888852"/>
    <w:rsid w:val="20AF1F00"/>
    <w:rsid w:val="20B27CCD"/>
    <w:rsid w:val="20D5F0A4"/>
    <w:rsid w:val="20E95A53"/>
    <w:rsid w:val="210080FF"/>
    <w:rsid w:val="210BF7BD"/>
    <w:rsid w:val="2114E3D9"/>
    <w:rsid w:val="2115B17F"/>
    <w:rsid w:val="2123A046"/>
    <w:rsid w:val="21250F20"/>
    <w:rsid w:val="2133DB8D"/>
    <w:rsid w:val="2137C5A7"/>
    <w:rsid w:val="21628AA2"/>
    <w:rsid w:val="21641DE0"/>
    <w:rsid w:val="216943C9"/>
    <w:rsid w:val="216B2020"/>
    <w:rsid w:val="21827DB2"/>
    <w:rsid w:val="2189295E"/>
    <w:rsid w:val="219A37B2"/>
    <w:rsid w:val="21B38D48"/>
    <w:rsid w:val="21B3CF76"/>
    <w:rsid w:val="21E9FC4A"/>
    <w:rsid w:val="21F69888"/>
    <w:rsid w:val="22058E10"/>
    <w:rsid w:val="2219B483"/>
    <w:rsid w:val="223CBABF"/>
    <w:rsid w:val="224D172A"/>
    <w:rsid w:val="2257CAD0"/>
    <w:rsid w:val="226186AD"/>
    <w:rsid w:val="2264B9E5"/>
    <w:rsid w:val="2270B109"/>
    <w:rsid w:val="22907245"/>
    <w:rsid w:val="22A801FF"/>
    <w:rsid w:val="22B093A9"/>
    <w:rsid w:val="22DACE68"/>
    <w:rsid w:val="22EA38A5"/>
    <w:rsid w:val="22F2CA56"/>
    <w:rsid w:val="230DA081"/>
    <w:rsid w:val="230EF0FD"/>
    <w:rsid w:val="233B4407"/>
    <w:rsid w:val="236079AA"/>
    <w:rsid w:val="236B6921"/>
    <w:rsid w:val="237E2197"/>
    <w:rsid w:val="238C15E2"/>
    <w:rsid w:val="23A52C7D"/>
    <w:rsid w:val="23A87C77"/>
    <w:rsid w:val="23AB907C"/>
    <w:rsid w:val="23AC5638"/>
    <w:rsid w:val="23AE6D4C"/>
    <w:rsid w:val="23B63721"/>
    <w:rsid w:val="23D9D2F8"/>
    <w:rsid w:val="23DA5CB1"/>
    <w:rsid w:val="23EECC42"/>
    <w:rsid w:val="23F439A9"/>
    <w:rsid w:val="23FF2EDB"/>
    <w:rsid w:val="240ABFD9"/>
    <w:rsid w:val="240F2D89"/>
    <w:rsid w:val="2410B45E"/>
    <w:rsid w:val="243945F3"/>
    <w:rsid w:val="243ED066"/>
    <w:rsid w:val="244D34FC"/>
    <w:rsid w:val="245661D7"/>
    <w:rsid w:val="24571E21"/>
    <w:rsid w:val="24748227"/>
    <w:rsid w:val="2477788C"/>
    <w:rsid w:val="247C2ED4"/>
    <w:rsid w:val="247E4C5B"/>
    <w:rsid w:val="247E69D9"/>
    <w:rsid w:val="248B8E45"/>
    <w:rsid w:val="24B623B2"/>
    <w:rsid w:val="24BAE87A"/>
    <w:rsid w:val="24C571BC"/>
    <w:rsid w:val="24DB0707"/>
    <w:rsid w:val="24DB2829"/>
    <w:rsid w:val="24E5BE24"/>
    <w:rsid w:val="24EADDE5"/>
    <w:rsid w:val="24F36D9B"/>
    <w:rsid w:val="24F44BB0"/>
    <w:rsid w:val="25109B52"/>
    <w:rsid w:val="2516F29A"/>
    <w:rsid w:val="25201C81"/>
    <w:rsid w:val="253B3D87"/>
    <w:rsid w:val="25405900"/>
    <w:rsid w:val="25415D50"/>
    <w:rsid w:val="254C350F"/>
    <w:rsid w:val="255F9D54"/>
    <w:rsid w:val="25706B43"/>
    <w:rsid w:val="25787554"/>
    <w:rsid w:val="25AD7623"/>
    <w:rsid w:val="25E8656A"/>
    <w:rsid w:val="262BC1E5"/>
    <w:rsid w:val="263384C5"/>
    <w:rsid w:val="26440351"/>
    <w:rsid w:val="2647AE22"/>
    <w:rsid w:val="2656D32D"/>
    <w:rsid w:val="2674F763"/>
    <w:rsid w:val="26796846"/>
    <w:rsid w:val="267A8B7A"/>
    <w:rsid w:val="268EFB98"/>
    <w:rsid w:val="26A904C1"/>
    <w:rsid w:val="26B1573F"/>
    <w:rsid w:val="26B685E5"/>
    <w:rsid w:val="26CF11D7"/>
    <w:rsid w:val="26D88D70"/>
    <w:rsid w:val="26D9103F"/>
    <w:rsid w:val="26DC41CA"/>
    <w:rsid w:val="26E35D21"/>
    <w:rsid w:val="27028E9C"/>
    <w:rsid w:val="273D7384"/>
    <w:rsid w:val="274A3B9C"/>
    <w:rsid w:val="275D6C51"/>
    <w:rsid w:val="276269A9"/>
    <w:rsid w:val="2780B77E"/>
    <w:rsid w:val="2781F96F"/>
    <w:rsid w:val="279055C6"/>
    <w:rsid w:val="279095C2"/>
    <w:rsid w:val="2790F6A5"/>
    <w:rsid w:val="27AB4CE1"/>
    <w:rsid w:val="27CFA519"/>
    <w:rsid w:val="27DAB44C"/>
    <w:rsid w:val="27EBC4AE"/>
    <w:rsid w:val="27F98012"/>
    <w:rsid w:val="280E483B"/>
    <w:rsid w:val="280F2A72"/>
    <w:rsid w:val="2822368B"/>
    <w:rsid w:val="2840E3AB"/>
    <w:rsid w:val="288C0413"/>
    <w:rsid w:val="288D407A"/>
    <w:rsid w:val="288DEFE5"/>
    <w:rsid w:val="28A63F34"/>
    <w:rsid w:val="28B76C75"/>
    <w:rsid w:val="28C61704"/>
    <w:rsid w:val="28C704B1"/>
    <w:rsid w:val="28C8242A"/>
    <w:rsid w:val="28D7F61F"/>
    <w:rsid w:val="28DBC562"/>
    <w:rsid w:val="28F5C802"/>
    <w:rsid w:val="2908FC7C"/>
    <w:rsid w:val="290E2161"/>
    <w:rsid w:val="290FC504"/>
    <w:rsid w:val="291CC04F"/>
    <w:rsid w:val="291D6991"/>
    <w:rsid w:val="291E351E"/>
    <w:rsid w:val="29264000"/>
    <w:rsid w:val="29356589"/>
    <w:rsid w:val="294383A8"/>
    <w:rsid w:val="294C584E"/>
    <w:rsid w:val="2950FAEF"/>
    <w:rsid w:val="29525D16"/>
    <w:rsid w:val="29742524"/>
    <w:rsid w:val="297816E9"/>
    <w:rsid w:val="297F3761"/>
    <w:rsid w:val="2985AF1B"/>
    <w:rsid w:val="29B0F8C7"/>
    <w:rsid w:val="29C161DB"/>
    <w:rsid w:val="29C7893F"/>
    <w:rsid w:val="29CF1718"/>
    <w:rsid w:val="29EC80FB"/>
    <w:rsid w:val="2A0AD045"/>
    <w:rsid w:val="2A0BCD15"/>
    <w:rsid w:val="2A15651C"/>
    <w:rsid w:val="2A2759EE"/>
    <w:rsid w:val="2A2869D1"/>
    <w:rsid w:val="2A28BCC6"/>
    <w:rsid w:val="2A291D0E"/>
    <w:rsid w:val="2A33D213"/>
    <w:rsid w:val="2A3A1809"/>
    <w:rsid w:val="2A4899E5"/>
    <w:rsid w:val="2A622716"/>
    <w:rsid w:val="2A658A7D"/>
    <w:rsid w:val="2A6A3038"/>
    <w:rsid w:val="2A72261D"/>
    <w:rsid w:val="2A7AE275"/>
    <w:rsid w:val="2A8A80A3"/>
    <w:rsid w:val="2AA614CB"/>
    <w:rsid w:val="2AAE4115"/>
    <w:rsid w:val="2AB00682"/>
    <w:rsid w:val="2AB02CA0"/>
    <w:rsid w:val="2ABD8848"/>
    <w:rsid w:val="2ACED909"/>
    <w:rsid w:val="2AE2494E"/>
    <w:rsid w:val="2AEF66F1"/>
    <w:rsid w:val="2AF181C8"/>
    <w:rsid w:val="2B24EADF"/>
    <w:rsid w:val="2B2A02D9"/>
    <w:rsid w:val="2B385197"/>
    <w:rsid w:val="2B3E71D1"/>
    <w:rsid w:val="2B5C8C4A"/>
    <w:rsid w:val="2B717C03"/>
    <w:rsid w:val="2B82902B"/>
    <w:rsid w:val="2BC2106A"/>
    <w:rsid w:val="2BF39B1D"/>
    <w:rsid w:val="2C0AD4C5"/>
    <w:rsid w:val="2C392058"/>
    <w:rsid w:val="2C57D734"/>
    <w:rsid w:val="2C5CDDC9"/>
    <w:rsid w:val="2C696F99"/>
    <w:rsid w:val="2C82668F"/>
    <w:rsid w:val="2C837BD5"/>
    <w:rsid w:val="2CE2A049"/>
    <w:rsid w:val="2CE62407"/>
    <w:rsid w:val="2CEB83DB"/>
    <w:rsid w:val="2CF942CB"/>
    <w:rsid w:val="2D021E18"/>
    <w:rsid w:val="2D02B634"/>
    <w:rsid w:val="2D0A8D9F"/>
    <w:rsid w:val="2D0E6081"/>
    <w:rsid w:val="2D30D727"/>
    <w:rsid w:val="2D39015E"/>
    <w:rsid w:val="2D3F6D53"/>
    <w:rsid w:val="2D5D6A4F"/>
    <w:rsid w:val="2D71A9D1"/>
    <w:rsid w:val="2D7414A4"/>
    <w:rsid w:val="2D7E3A01"/>
    <w:rsid w:val="2D8E7AA6"/>
    <w:rsid w:val="2D907057"/>
    <w:rsid w:val="2D9CDEF8"/>
    <w:rsid w:val="2DAAC4D5"/>
    <w:rsid w:val="2DC97B01"/>
    <w:rsid w:val="2DE184E5"/>
    <w:rsid w:val="2DE51116"/>
    <w:rsid w:val="2E00360E"/>
    <w:rsid w:val="2E193F4A"/>
    <w:rsid w:val="2E2B4970"/>
    <w:rsid w:val="2E5B2D77"/>
    <w:rsid w:val="2E5EB9F1"/>
    <w:rsid w:val="2E62633A"/>
    <w:rsid w:val="2E6D05AA"/>
    <w:rsid w:val="2E755E65"/>
    <w:rsid w:val="2E796DE7"/>
    <w:rsid w:val="2E8076B6"/>
    <w:rsid w:val="2E816CE7"/>
    <w:rsid w:val="2E84182B"/>
    <w:rsid w:val="2E9D5A2C"/>
    <w:rsid w:val="2EB96D92"/>
    <w:rsid w:val="2EBE2E83"/>
    <w:rsid w:val="2ECEF1D7"/>
    <w:rsid w:val="2EDE6353"/>
    <w:rsid w:val="2EDEC0C9"/>
    <w:rsid w:val="2EE6CE09"/>
    <w:rsid w:val="2EFBE5D2"/>
    <w:rsid w:val="2F082009"/>
    <w:rsid w:val="2F1A22A5"/>
    <w:rsid w:val="2F1B0236"/>
    <w:rsid w:val="2F36CDD5"/>
    <w:rsid w:val="2F410343"/>
    <w:rsid w:val="2F472E10"/>
    <w:rsid w:val="2F5687E3"/>
    <w:rsid w:val="2F64643B"/>
    <w:rsid w:val="2F9EEE70"/>
    <w:rsid w:val="2FA80693"/>
    <w:rsid w:val="2FED6E5A"/>
    <w:rsid w:val="2FF8F711"/>
    <w:rsid w:val="2FF9B541"/>
    <w:rsid w:val="30080CCB"/>
    <w:rsid w:val="30284673"/>
    <w:rsid w:val="303025A4"/>
    <w:rsid w:val="3041FCFF"/>
    <w:rsid w:val="3042D297"/>
    <w:rsid w:val="3048743C"/>
    <w:rsid w:val="304FBBE9"/>
    <w:rsid w:val="305290AD"/>
    <w:rsid w:val="305452C7"/>
    <w:rsid w:val="3059D692"/>
    <w:rsid w:val="3063D3A3"/>
    <w:rsid w:val="30641088"/>
    <w:rsid w:val="3069D1D8"/>
    <w:rsid w:val="3071A366"/>
    <w:rsid w:val="309B5880"/>
    <w:rsid w:val="30A143BD"/>
    <w:rsid w:val="30A36406"/>
    <w:rsid w:val="30A79044"/>
    <w:rsid w:val="30B8D1AF"/>
    <w:rsid w:val="30D2FA82"/>
    <w:rsid w:val="30E7C19F"/>
    <w:rsid w:val="30EFA753"/>
    <w:rsid w:val="31135BA5"/>
    <w:rsid w:val="31377E00"/>
    <w:rsid w:val="313E3295"/>
    <w:rsid w:val="31409EAE"/>
    <w:rsid w:val="31510E4B"/>
    <w:rsid w:val="315232A0"/>
    <w:rsid w:val="3152D248"/>
    <w:rsid w:val="3173B87C"/>
    <w:rsid w:val="31C450D2"/>
    <w:rsid w:val="31C6AF04"/>
    <w:rsid w:val="31D95EB4"/>
    <w:rsid w:val="31E01F5D"/>
    <w:rsid w:val="31E11805"/>
    <w:rsid w:val="31E6656B"/>
    <w:rsid w:val="31E8014F"/>
    <w:rsid w:val="31E90B9A"/>
    <w:rsid w:val="32332E93"/>
    <w:rsid w:val="32524949"/>
    <w:rsid w:val="32788B02"/>
    <w:rsid w:val="328410A6"/>
    <w:rsid w:val="32A984EC"/>
    <w:rsid w:val="32B0BD91"/>
    <w:rsid w:val="32C4B6CA"/>
    <w:rsid w:val="32D55059"/>
    <w:rsid w:val="32D7F9A6"/>
    <w:rsid w:val="32DA3169"/>
    <w:rsid w:val="32DEC52B"/>
    <w:rsid w:val="32EC1F9F"/>
    <w:rsid w:val="32F26AED"/>
    <w:rsid w:val="32F5F144"/>
    <w:rsid w:val="332D59F1"/>
    <w:rsid w:val="33302C20"/>
    <w:rsid w:val="33336DD2"/>
    <w:rsid w:val="334AFA49"/>
    <w:rsid w:val="3356F9D7"/>
    <w:rsid w:val="335DCDBF"/>
    <w:rsid w:val="335DCE18"/>
    <w:rsid w:val="33905538"/>
    <w:rsid w:val="3394AF4A"/>
    <w:rsid w:val="33987237"/>
    <w:rsid w:val="33994588"/>
    <w:rsid w:val="33AF69C0"/>
    <w:rsid w:val="33B6CF85"/>
    <w:rsid w:val="33CCBE7C"/>
    <w:rsid w:val="33D26082"/>
    <w:rsid w:val="33D7B2C6"/>
    <w:rsid w:val="3406F75A"/>
    <w:rsid w:val="341435DF"/>
    <w:rsid w:val="341D0257"/>
    <w:rsid w:val="34330632"/>
    <w:rsid w:val="34458DBD"/>
    <w:rsid w:val="3456511B"/>
    <w:rsid w:val="34566E76"/>
    <w:rsid w:val="3463A7AE"/>
    <w:rsid w:val="3467ECCE"/>
    <w:rsid w:val="346FAE90"/>
    <w:rsid w:val="348EB7EE"/>
    <w:rsid w:val="349C3EE0"/>
    <w:rsid w:val="34BE7B43"/>
    <w:rsid w:val="34D90FC4"/>
    <w:rsid w:val="34EBF1FF"/>
    <w:rsid w:val="34F8BEAA"/>
    <w:rsid w:val="34FB4DA8"/>
    <w:rsid w:val="34FF901F"/>
    <w:rsid w:val="35193E82"/>
    <w:rsid w:val="351F1B69"/>
    <w:rsid w:val="351F6650"/>
    <w:rsid w:val="351FDD68"/>
    <w:rsid w:val="3525546A"/>
    <w:rsid w:val="353D42FB"/>
    <w:rsid w:val="3549447D"/>
    <w:rsid w:val="3551102D"/>
    <w:rsid w:val="3555ABDC"/>
    <w:rsid w:val="355770EA"/>
    <w:rsid w:val="355A5A85"/>
    <w:rsid w:val="356298E9"/>
    <w:rsid w:val="35671F14"/>
    <w:rsid w:val="357B8CC6"/>
    <w:rsid w:val="358553D0"/>
    <w:rsid w:val="3591A751"/>
    <w:rsid w:val="35AB790D"/>
    <w:rsid w:val="35B79358"/>
    <w:rsid w:val="35B84D4B"/>
    <w:rsid w:val="35C4214E"/>
    <w:rsid w:val="35C6FD24"/>
    <w:rsid w:val="35DC7576"/>
    <w:rsid w:val="35E62CF3"/>
    <w:rsid w:val="35E89789"/>
    <w:rsid w:val="35F88073"/>
    <w:rsid w:val="36161006"/>
    <w:rsid w:val="36304E52"/>
    <w:rsid w:val="3650A411"/>
    <w:rsid w:val="3676A294"/>
    <w:rsid w:val="367953B4"/>
    <w:rsid w:val="367E0368"/>
    <w:rsid w:val="36850182"/>
    <w:rsid w:val="3686F172"/>
    <w:rsid w:val="3695361F"/>
    <w:rsid w:val="36A080CC"/>
    <w:rsid w:val="36A23AA1"/>
    <w:rsid w:val="36A2B528"/>
    <w:rsid w:val="36A72A5A"/>
    <w:rsid w:val="36AFB445"/>
    <w:rsid w:val="36B20E4B"/>
    <w:rsid w:val="36B7AA6A"/>
    <w:rsid w:val="36B7EFC2"/>
    <w:rsid w:val="36C0A1D7"/>
    <w:rsid w:val="36CA58E7"/>
    <w:rsid w:val="36F4CAFD"/>
    <w:rsid w:val="36F7EB48"/>
    <w:rsid w:val="36FDDC2E"/>
    <w:rsid w:val="370052EB"/>
    <w:rsid w:val="37084C0E"/>
    <w:rsid w:val="371A2534"/>
    <w:rsid w:val="3747BFCF"/>
    <w:rsid w:val="377198EA"/>
    <w:rsid w:val="377E10F1"/>
    <w:rsid w:val="3798E912"/>
    <w:rsid w:val="379AB0F8"/>
    <w:rsid w:val="379E1265"/>
    <w:rsid w:val="37CAE646"/>
    <w:rsid w:val="37E6D994"/>
    <w:rsid w:val="37EB81C9"/>
    <w:rsid w:val="37F669F1"/>
    <w:rsid w:val="3819BF08"/>
    <w:rsid w:val="3825B5AC"/>
    <w:rsid w:val="382A4D79"/>
    <w:rsid w:val="38352CB9"/>
    <w:rsid w:val="383E56C5"/>
    <w:rsid w:val="385CF9BD"/>
    <w:rsid w:val="386861EF"/>
    <w:rsid w:val="38693821"/>
    <w:rsid w:val="389A78BB"/>
    <w:rsid w:val="38BE7C02"/>
    <w:rsid w:val="38D62522"/>
    <w:rsid w:val="38EBDE97"/>
    <w:rsid w:val="38FDB0FA"/>
    <w:rsid w:val="38FFC764"/>
    <w:rsid w:val="390DB3D1"/>
    <w:rsid w:val="39457E40"/>
    <w:rsid w:val="39470C02"/>
    <w:rsid w:val="39587688"/>
    <w:rsid w:val="3978CFDC"/>
    <w:rsid w:val="3981AE56"/>
    <w:rsid w:val="3996F383"/>
    <w:rsid w:val="3998D7DA"/>
    <w:rsid w:val="39A233A8"/>
    <w:rsid w:val="39ADF96D"/>
    <w:rsid w:val="39AEB792"/>
    <w:rsid w:val="39C271E6"/>
    <w:rsid w:val="39F1F33C"/>
    <w:rsid w:val="39F4B049"/>
    <w:rsid w:val="3A1C53A4"/>
    <w:rsid w:val="3A35710F"/>
    <w:rsid w:val="3A391535"/>
    <w:rsid w:val="3A3ADA29"/>
    <w:rsid w:val="3A63A92A"/>
    <w:rsid w:val="3A63AB45"/>
    <w:rsid w:val="3A6AA98C"/>
    <w:rsid w:val="3A6D68D0"/>
    <w:rsid w:val="3A86C984"/>
    <w:rsid w:val="3AA268AC"/>
    <w:rsid w:val="3AAA493C"/>
    <w:rsid w:val="3AB2FF64"/>
    <w:rsid w:val="3AB76A9C"/>
    <w:rsid w:val="3ACDC16E"/>
    <w:rsid w:val="3AEF19EB"/>
    <w:rsid w:val="3B003AD0"/>
    <w:rsid w:val="3B03CC33"/>
    <w:rsid w:val="3B090B55"/>
    <w:rsid w:val="3B479B68"/>
    <w:rsid w:val="3B4A5684"/>
    <w:rsid w:val="3B604794"/>
    <w:rsid w:val="3B726022"/>
    <w:rsid w:val="3B75020B"/>
    <w:rsid w:val="3B79B62D"/>
    <w:rsid w:val="3BAB6D65"/>
    <w:rsid w:val="3BB2A18C"/>
    <w:rsid w:val="3BB5F648"/>
    <w:rsid w:val="3BDCA732"/>
    <w:rsid w:val="3BF10356"/>
    <w:rsid w:val="3BFC088E"/>
    <w:rsid w:val="3BFC409E"/>
    <w:rsid w:val="3BFFB980"/>
    <w:rsid w:val="3C064B53"/>
    <w:rsid w:val="3C0D48A7"/>
    <w:rsid w:val="3C319003"/>
    <w:rsid w:val="3C342C41"/>
    <w:rsid w:val="3C3A1D92"/>
    <w:rsid w:val="3C3FB0DA"/>
    <w:rsid w:val="3C4FCCDE"/>
    <w:rsid w:val="3C520B7D"/>
    <w:rsid w:val="3C5DE23B"/>
    <w:rsid w:val="3C6AC80F"/>
    <w:rsid w:val="3C7A03A3"/>
    <w:rsid w:val="3C7F50EF"/>
    <w:rsid w:val="3C821B95"/>
    <w:rsid w:val="3C8F94BF"/>
    <w:rsid w:val="3C92609C"/>
    <w:rsid w:val="3C981869"/>
    <w:rsid w:val="3CC902A3"/>
    <w:rsid w:val="3CE6F995"/>
    <w:rsid w:val="3CF17D28"/>
    <w:rsid w:val="3CF20399"/>
    <w:rsid w:val="3CF3C00E"/>
    <w:rsid w:val="3CFA5204"/>
    <w:rsid w:val="3D0C2903"/>
    <w:rsid w:val="3D12C407"/>
    <w:rsid w:val="3D349686"/>
    <w:rsid w:val="3D449B8E"/>
    <w:rsid w:val="3D587AA4"/>
    <w:rsid w:val="3D5CBB0A"/>
    <w:rsid w:val="3D5FCDED"/>
    <w:rsid w:val="3D74B2A3"/>
    <w:rsid w:val="3D9704B4"/>
    <w:rsid w:val="3DA9D824"/>
    <w:rsid w:val="3DC4A538"/>
    <w:rsid w:val="3DDAE43C"/>
    <w:rsid w:val="3DEFB56D"/>
    <w:rsid w:val="3DF26BC6"/>
    <w:rsid w:val="3E094C2C"/>
    <w:rsid w:val="3E28283A"/>
    <w:rsid w:val="3E48BF2D"/>
    <w:rsid w:val="3E51D2C0"/>
    <w:rsid w:val="3E58F181"/>
    <w:rsid w:val="3E66BDCD"/>
    <w:rsid w:val="3E7804F9"/>
    <w:rsid w:val="3E7EAC96"/>
    <w:rsid w:val="3E98C018"/>
    <w:rsid w:val="3E98F7E3"/>
    <w:rsid w:val="3EA55570"/>
    <w:rsid w:val="3EB91724"/>
    <w:rsid w:val="3ECB2915"/>
    <w:rsid w:val="3ED6A262"/>
    <w:rsid w:val="3ED8AABB"/>
    <w:rsid w:val="3EEDD896"/>
    <w:rsid w:val="3EEF2F31"/>
    <w:rsid w:val="3F056DB4"/>
    <w:rsid w:val="3F082AC5"/>
    <w:rsid w:val="3F1BA28B"/>
    <w:rsid w:val="3F1F4C39"/>
    <w:rsid w:val="3F201227"/>
    <w:rsid w:val="3F4725D8"/>
    <w:rsid w:val="3F475B20"/>
    <w:rsid w:val="3F692616"/>
    <w:rsid w:val="3F746BE7"/>
    <w:rsid w:val="3F866887"/>
    <w:rsid w:val="3F88A390"/>
    <w:rsid w:val="3F89AF4A"/>
    <w:rsid w:val="3F8BD5C3"/>
    <w:rsid w:val="3F9C9B5F"/>
    <w:rsid w:val="3FA1F525"/>
    <w:rsid w:val="3FA8D629"/>
    <w:rsid w:val="3FA92081"/>
    <w:rsid w:val="3FCCC704"/>
    <w:rsid w:val="3FDC352B"/>
    <w:rsid w:val="3FE29AF3"/>
    <w:rsid w:val="3FECE74E"/>
    <w:rsid w:val="3FED87B7"/>
    <w:rsid w:val="3FF33A57"/>
    <w:rsid w:val="4000A365"/>
    <w:rsid w:val="40053B09"/>
    <w:rsid w:val="4006605C"/>
    <w:rsid w:val="40249856"/>
    <w:rsid w:val="40345790"/>
    <w:rsid w:val="40612F46"/>
    <w:rsid w:val="4065AE63"/>
    <w:rsid w:val="4065B6E5"/>
    <w:rsid w:val="4066E69F"/>
    <w:rsid w:val="406D786A"/>
    <w:rsid w:val="4071A4EF"/>
    <w:rsid w:val="407DFD64"/>
    <w:rsid w:val="409CF6CB"/>
    <w:rsid w:val="40A0BE2F"/>
    <w:rsid w:val="40A1871D"/>
    <w:rsid w:val="40A781CC"/>
    <w:rsid w:val="40B26F59"/>
    <w:rsid w:val="40BE0252"/>
    <w:rsid w:val="40F831E5"/>
    <w:rsid w:val="41008A00"/>
    <w:rsid w:val="410FC568"/>
    <w:rsid w:val="412380F6"/>
    <w:rsid w:val="4127A459"/>
    <w:rsid w:val="41310253"/>
    <w:rsid w:val="4133E039"/>
    <w:rsid w:val="41372705"/>
    <w:rsid w:val="413CFB54"/>
    <w:rsid w:val="414955C5"/>
    <w:rsid w:val="414C6785"/>
    <w:rsid w:val="415684D8"/>
    <w:rsid w:val="4157E05E"/>
    <w:rsid w:val="41796ABD"/>
    <w:rsid w:val="41817909"/>
    <w:rsid w:val="41A1A5B8"/>
    <w:rsid w:val="41A3EE45"/>
    <w:rsid w:val="41CD2D93"/>
    <w:rsid w:val="41DBD8F4"/>
    <w:rsid w:val="41EF2D3F"/>
    <w:rsid w:val="41FDF3B7"/>
    <w:rsid w:val="42106163"/>
    <w:rsid w:val="42159D6B"/>
    <w:rsid w:val="4222B765"/>
    <w:rsid w:val="42252217"/>
    <w:rsid w:val="425B4B62"/>
    <w:rsid w:val="426A7560"/>
    <w:rsid w:val="426CEA0F"/>
    <w:rsid w:val="42761158"/>
    <w:rsid w:val="429B3021"/>
    <w:rsid w:val="429C72F9"/>
    <w:rsid w:val="42B70EAB"/>
    <w:rsid w:val="42C5FB15"/>
    <w:rsid w:val="42C9C8B9"/>
    <w:rsid w:val="42D831E8"/>
    <w:rsid w:val="42DAC16B"/>
    <w:rsid w:val="42E53774"/>
    <w:rsid w:val="42E60741"/>
    <w:rsid w:val="42F8A873"/>
    <w:rsid w:val="42FA74D6"/>
    <w:rsid w:val="42FD63B2"/>
    <w:rsid w:val="43270950"/>
    <w:rsid w:val="432AB311"/>
    <w:rsid w:val="43347B4A"/>
    <w:rsid w:val="433830F9"/>
    <w:rsid w:val="43776380"/>
    <w:rsid w:val="438A7B03"/>
    <w:rsid w:val="43906A13"/>
    <w:rsid w:val="43923E0B"/>
    <w:rsid w:val="439AD7D9"/>
    <w:rsid w:val="43A5FAEA"/>
    <w:rsid w:val="43A914DB"/>
    <w:rsid w:val="43A9D811"/>
    <w:rsid w:val="43B2921E"/>
    <w:rsid w:val="43CEEF76"/>
    <w:rsid w:val="43DCBC01"/>
    <w:rsid w:val="43E66CED"/>
    <w:rsid w:val="43F0C103"/>
    <w:rsid w:val="43F4F1FE"/>
    <w:rsid w:val="4400B964"/>
    <w:rsid w:val="4402C9DD"/>
    <w:rsid w:val="440BAE51"/>
    <w:rsid w:val="441545AF"/>
    <w:rsid w:val="44287B45"/>
    <w:rsid w:val="442C6432"/>
    <w:rsid w:val="443445EB"/>
    <w:rsid w:val="44382AC2"/>
    <w:rsid w:val="4439E361"/>
    <w:rsid w:val="4442B9E4"/>
    <w:rsid w:val="444DF0E3"/>
    <w:rsid w:val="4456CA98"/>
    <w:rsid w:val="4463A6B8"/>
    <w:rsid w:val="44677450"/>
    <w:rsid w:val="446B7B3C"/>
    <w:rsid w:val="446BF7D1"/>
    <w:rsid w:val="4487288E"/>
    <w:rsid w:val="44886264"/>
    <w:rsid w:val="448C189F"/>
    <w:rsid w:val="44963C3B"/>
    <w:rsid w:val="44A4823B"/>
    <w:rsid w:val="44A6613A"/>
    <w:rsid w:val="44B2CBAF"/>
    <w:rsid w:val="44D9E88A"/>
    <w:rsid w:val="44DC496A"/>
    <w:rsid w:val="44E3AED2"/>
    <w:rsid w:val="44FBDB10"/>
    <w:rsid w:val="44FF7180"/>
    <w:rsid w:val="4509EA64"/>
    <w:rsid w:val="45268743"/>
    <w:rsid w:val="4529795C"/>
    <w:rsid w:val="4533F9A3"/>
    <w:rsid w:val="453961A9"/>
    <w:rsid w:val="45421C93"/>
    <w:rsid w:val="454BECAF"/>
    <w:rsid w:val="45588181"/>
    <w:rsid w:val="4570A0BE"/>
    <w:rsid w:val="457493C1"/>
    <w:rsid w:val="45BFA8DA"/>
    <w:rsid w:val="45C41CF2"/>
    <w:rsid w:val="45CCD3C6"/>
    <w:rsid w:val="45E2D0D8"/>
    <w:rsid w:val="45E8FA66"/>
    <w:rsid w:val="45F3F217"/>
    <w:rsid w:val="4604A8F7"/>
    <w:rsid w:val="4612929D"/>
    <w:rsid w:val="4618BB21"/>
    <w:rsid w:val="4619F17B"/>
    <w:rsid w:val="461EFE53"/>
    <w:rsid w:val="46342613"/>
    <w:rsid w:val="4651CBC1"/>
    <w:rsid w:val="465FE941"/>
    <w:rsid w:val="4684A5FB"/>
    <w:rsid w:val="4688ECAD"/>
    <w:rsid w:val="468EE5B8"/>
    <w:rsid w:val="46A73869"/>
    <w:rsid w:val="46CA05CB"/>
    <w:rsid w:val="46CE1819"/>
    <w:rsid w:val="46D1446E"/>
    <w:rsid w:val="46D370DF"/>
    <w:rsid w:val="46E83766"/>
    <w:rsid w:val="46F00651"/>
    <w:rsid w:val="46F747B4"/>
    <w:rsid w:val="46FB0C4F"/>
    <w:rsid w:val="47137203"/>
    <w:rsid w:val="47291067"/>
    <w:rsid w:val="473011C1"/>
    <w:rsid w:val="476FDF5A"/>
    <w:rsid w:val="4796537C"/>
    <w:rsid w:val="479DFA58"/>
    <w:rsid w:val="479F8398"/>
    <w:rsid w:val="47A60CFA"/>
    <w:rsid w:val="47BFF301"/>
    <w:rsid w:val="47C0C97C"/>
    <w:rsid w:val="47C834C5"/>
    <w:rsid w:val="47D7022E"/>
    <w:rsid w:val="47EC70F3"/>
    <w:rsid w:val="48101ABF"/>
    <w:rsid w:val="48126F5B"/>
    <w:rsid w:val="481FBDEE"/>
    <w:rsid w:val="48226F70"/>
    <w:rsid w:val="48232419"/>
    <w:rsid w:val="4835C016"/>
    <w:rsid w:val="484515AB"/>
    <w:rsid w:val="4875B7CA"/>
    <w:rsid w:val="48876EE6"/>
    <w:rsid w:val="488AB71E"/>
    <w:rsid w:val="488B75F5"/>
    <w:rsid w:val="48A19F4C"/>
    <w:rsid w:val="48C35784"/>
    <w:rsid w:val="48C5E3AC"/>
    <w:rsid w:val="48CB996C"/>
    <w:rsid w:val="48DDA942"/>
    <w:rsid w:val="48EE34EA"/>
    <w:rsid w:val="48EE6CB6"/>
    <w:rsid w:val="49045143"/>
    <w:rsid w:val="4912823F"/>
    <w:rsid w:val="49276FCE"/>
    <w:rsid w:val="492BE40D"/>
    <w:rsid w:val="492F4EA8"/>
    <w:rsid w:val="494F63E4"/>
    <w:rsid w:val="495244D9"/>
    <w:rsid w:val="496AB757"/>
    <w:rsid w:val="49731190"/>
    <w:rsid w:val="4978B30E"/>
    <w:rsid w:val="4981D1B2"/>
    <w:rsid w:val="49914C9C"/>
    <w:rsid w:val="499987E8"/>
    <w:rsid w:val="499C4439"/>
    <w:rsid w:val="49B4B5DE"/>
    <w:rsid w:val="49D2BB33"/>
    <w:rsid w:val="49F95EE1"/>
    <w:rsid w:val="49FE3EB9"/>
    <w:rsid w:val="4A34EEBB"/>
    <w:rsid w:val="4A4095BD"/>
    <w:rsid w:val="4A52D594"/>
    <w:rsid w:val="4A648521"/>
    <w:rsid w:val="4A6C39F3"/>
    <w:rsid w:val="4A6E939E"/>
    <w:rsid w:val="4A7DFEB5"/>
    <w:rsid w:val="4AA3DFBA"/>
    <w:rsid w:val="4AA40F86"/>
    <w:rsid w:val="4AA9893F"/>
    <w:rsid w:val="4AB96FCE"/>
    <w:rsid w:val="4AD9ACE9"/>
    <w:rsid w:val="4AE05C59"/>
    <w:rsid w:val="4AE1E052"/>
    <w:rsid w:val="4AF7F933"/>
    <w:rsid w:val="4B04F70A"/>
    <w:rsid w:val="4B0A7631"/>
    <w:rsid w:val="4B2E2AB9"/>
    <w:rsid w:val="4B3C1F9A"/>
    <w:rsid w:val="4B47F5D6"/>
    <w:rsid w:val="4B4C3A75"/>
    <w:rsid w:val="4B4E7975"/>
    <w:rsid w:val="4B5EED86"/>
    <w:rsid w:val="4B717B13"/>
    <w:rsid w:val="4B75FC57"/>
    <w:rsid w:val="4BBD882C"/>
    <w:rsid w:val="4BFE8AE3"/>
    <w:rsid w:val="4BFFBB41"/>
    <w:rsid w:val="4C107414"/>
    <w:rsid w:val="4C20F092"/>
    <w:rsid w:val="4C5C768E"/>
    <w:rsid w:val="4C7CF6BF"/>
    <w:rsid w:val="4C82A87F"/>
    <w:rsid w:val="4C900E9A"/>
    <w:rsid w:val="4CC36820"/>
    <w:rsid w:val="4CD7DBF2"/>
    <w:rsid w:val="4CE3C6EE"/>
    <w:rsid w:val="4CE6B5C1"/>
    <w:rsid w:val="4CE946E7"/>
    <w:rsid w:val="4D1CBA58"/>
    <w:rsid w:val="4D666630"/>
    <w:rsid w:val="4D6968ED"/>
    <w:rsid w:val="4D6FF01F"/>
    <w:rsid w:val="4D80D39F"/>
    <w:rsid w:val="4D8803AE"/>
    <w:rsid w:val="4D8ADAAB"/>
    <w:rsid w:val="4DAA860A"/>
    <w:rsid w:val="4DB8B9A6"/>
    <w:rsid w:val="4DD11C38"/>
    <w:rsid w:val="4DDA8D88"/>
    <w:rsid w:val="4DE4C527"/>
    <w:rsid w:val="4DF1AEF2"/>
    <w:rsid w:val="4DF52EE1"/>
    <w:rsid w:val="4E382B07"/>
    <w:rsid w:val="4E509859"/>
    <w:rsid w:val="4E58DC28"/>
    <w:rsid w:val="4E5DCFE7"/>
    <w:rsid w:val="4E6205AA"/>
    <w:rsid w:val="4E83A9FC"/>
    <w:rsid w:val="4E8BF890"/>
    <w:rsid w:val="4E8D7024"/>
    <w:rsid w:val="4E99369C"/>
    <w:rsid w:val="4EAAF85D"/>
    <w:rsid w:val="4EABA7A6"/>
    <w:rsid w:val="4EAE6FCD"/>
    <w:rsid w:val="4ED742BC"/>
    <w:rsid w:val="4EE32348"/>
    <w:rsid w:val="4F13F0B3"/>
    <w:rsid w:val="4F1FFD64"/>
    <w:rsid w:val="4F223446"/>
    <w:rsid w:val="4F2E5DF9"/>
    <w:rsid w:val="4F40D699"/>
    <w:rsid w:val="4F475090"/>
    <w:rsid w:val="4F485F9C"/>
    <w:rsid w:val="4F48DE22"/>
    <w:rsid w:val="4F7BCA86"/>
    <w:rsid w:val="4F8A8704"/>
    <w:rsid w:val="4F9511CA"/>
    <w:rsid w:val="4F9B6390"/>
    <w:rsid w:val="4FACEB0B"/>
    <w:rsid w:val="4FC9D462"/>
    <w:rsid w:val="4FD4212A"/>
    <w:rsid w:val="4FEE9422"/>
    <w:rsid w:val="4FEEDEF1"/>
    <w:rsid w:val="500681EE"/>
    <w:rsid w:val="5009D580"/>
    <w:rsid w:val="501D12B5"/>
    <w:rsid w:val="5026A540"/>
    <w:rsid w:val="5026E3DE"/>
    <w:rsid w:val="502C3506"/>
    <w:rsid w:val="50303D88"/>
    <w:rsid w:val="50399A7B"/>
    <w:rsid w:val="5039DA6A"/>
    <w:rsid w:val="503FF0AA"/>
    <w:rsid w:val="506245BA"/>
    <w:rsid w:val="507365C7"/>
    <w:rsid w:val="50813723"/>
    <w:rsid w:val="50859BF5"/>
    <w:rsid w:val="5086123B"/>
    <w:rsid w:val="508EE6FC"/>
    <w:rsid w:val="50A81120"/>
    <w:rsid w:val="50B9D466"/>
    <w:rsid w:val="50E12981"/>
    <w:rsid w:val="50FA3D04"/>
    <w:rsid w:val="50FC55E0"/>
    <w:rsid w:val="50FF6450"/>
    <w:rsid w:val="511C3D6A"/>
    <w:rsid w:val="512687DB"/>
    <w:rsid w:val="5137F490"/>
    <w:rsid w:val="516A4FDA"/>
    <w:rsid w:val="5176C7AF"/>
    <w:rsid w:val="518075DC"/>
    <w:rsid w:val="51AB0D91"/>
    <w:rsid w:val="51B7E54B"/>
    <w:rsid w:val="51BF1682"/>
    <w:rsid w:val="51C12D7F"/>
    <w:rsid w:val="51DBBA66"/>
    <w:rsid w:val="51E6A2DC"/>
    <w:rsid w:val="520B29CB"/>
    <w:rsid w:val="5216E73D"/>
    <w:rsid w:val="521A0DA5"/>
    <w:rsid w:val="521B3C95"/>
    <w:rsid w:val="52209F49"/>
    <w:rsid w:val="5220AEF6"/>
    <w:rsid w:val="523D937E"/>
    <w:rsid w:val="524EF0D1"/>
    <w:rsid w:val="525D1E05"/>
    <w:rsid w:val="5271C0A7"/>
    <w:rsid w:val="5277101B"/>
    <w:rsid w:val="5291B8FA"/>
    <w:rsid w:val="52ABA081"/>
    <w:rsid w:val="52AE8477"/>
    <w:rsid w:val="52B1AD1E"/>
    <w:rsid w:val="52BCEEB9"/>
    <w:rsid w:val="52BD6053"/>
    <w:rsid w:val="52D78B02"/>
    <w:rsid w:val="52D94224"/>
    <w:rsid w:val="52D995BE"/>
    <w:rsid w:val="52EBF79F"/>
    <w:rsid w:val="52F90E7D"/>
    <w:rsid w:val="53108E22"/>
    <w:rsid w:val="53166837"/>
    <w:rsid w:val="5334015D"/>
    <w:rsid w:val="5334E313"/>
    <w:rsid w:val="53402AEF"/>
    <w:rsid w:val="53582677"/>
    <w:rsid w:val="537D1BA5"/>
    <w:rsid w:val="53958730"/>
    <w:rsid w:val="53B58C2B"/>
    <w:rsid w:val="53C8F189"/>
    <w:rsid w:val="53D47CDE"/>
    <w:rsid w:val="53EB4EE9"/>
    <w:rsid w:val="540860A8"/>
    <w:rsid w:val="5410A8B1"/>
    <w:rsid w:val="5411737B"/>
    <w:rsid w:val="542E79D1"/>
    <w:rsid w:val="544E6D45"/>
    <w:rsid w:val="545F0CCD"/>
    <w:rsid w:val="545F2788"/>
    <w:rsid w:val="546FEBAE"/>
    <w:rsid w:val="54721061"/>
    <w:rsid w:val="54806122"/>
    <w:rsid w:val="548B6E78"/>
    <w:rsid w:val="54946B12"/>
    <w:rsid w:val="54986C5A"/>
    <w:rsid w:val="54A7DCAC"/>
    <w:rsid w:val="54A8313A"/>
    <w:rsid w:val="54AB4383"/>
    <w:rsid w:val="54AFD69F"/>
    <w:rsid w:val="54B16A18"/>
    <w:rsid w:val="54B4E034"/>
    <w:rsid w:val="54C54FCE"/>
    <w:rsid w:val="54D66BF0"/>
    <w:rsid w:val="54D93977"/>
    <w:rsid w:val="54DF39CE"/>
    <w:rsid w:val="54E83F80"/>
    <w:rsid w:val="54F341FF"/>
    <w:rsid w:val="550BD6B2"/>
    <w:rsid w:val="552532FE"/>
    <w:rsid w:val="554628BB"/>
    <w:rsid w:val="555020AF"/>
    <w:rsid w:val="5562FF4B"/>
    <w:rsid w:val="55A4DFFD"/>
    <w:rsid w:val="55ABDEB6"/>
    <w:rsid w:val="55C7F8F6"/>
    <w:rsid w:val="55D6E680"/>
    <w:rsid w:val="55DC76C0"/>
    <w:rsid w:val="55DDF106"/>
    <w:rsid w:val="55E86C87"/>
    <w:rsid w:val="55EBAE4B"/>
    <w:rsid w:val="561988AD"/>
    <w:rsid w:val="562F7839"/>
    <w:rsid w:val="5644175F"/>
    <w:rsid w:val="56616FC2"/>
    <w:rsid w:val="566AE913"/>
    <w:rsid w:val="5670B5A8"/>
    <w:rsid w:val="5670C1CE"/>
    <w:rsid w:val="5673E37F"/>
    <w:rsid w:val="567CD1FD"/>
    <w:rsid w:val="56901F2D"/>
    <w:rsid w:val="56A884AC"/>
    <w:rsid w:val="56BA3636"/>
    <w:rsid w:val="56CDD1F9"/>
    <w:rsid w:val="56D3B576"/>
    <w:rsid w:val="56D69A30"/>
    <w:rsid w:val="56E66CF9"/>
    <w:rsid w:val="5708AC16"/>
    <w:rsid w:val="570B309B"/>
    <w:rsid w:val="570B7093"/>
    <w:rsid w:val="570C7554"/>
    <w:rsid w:val="57164612"/>
    <w:rsid w:val="5733EDAF"/>
    <w:rsid w:val="57360026"/>
    <w:rsid w:val="573B55DB"/>
    <w:rsid w:val="575FDEBA"/>
    <w:rsid w:val="576333FA"/>
    <w:rsid w:val="578A78EE"/>
    <w:rsid w:val="57AFB84F"/>
    <w:rsid w:val="57BBDFF7"/>
    <w:rsid w:val="57C0B9FC"/>
    <w:rsid w:val="57D64E01"/>
    <w:rsid w:val="57E364F8"/>
    <w:rsid w:val="57F70528"/>
    <w:rsid w:val="57FC2B47"/>
    <w:rsid w:val="581EB606"/>
    <w:rsid w:val="582FECBD"/>
    <w:rsid w:val="58331D63"/>
    <w:rsid w:val="583D4D56"/>
    <w:rsid w:val="58646BF5"/>
    <w:rsid w:val="586D71EC"/>
    <w:rsid w:val="58760AFE"/>
    <w:rsid w:val="588097D9"/>
    <w:rsid w:val="58809855"/>
    <w:rsid w:val="5884BCF3"/>
    <w:rsid w:val="58856380"/>
    <w:rsid w:val="5886F7D9"/>
    <w:rsid w:val="58A0C7D5"/>
    <w:rsid w:val="58CEC358"/>
    <w:rsid w:val="58E7B09B"/>
    <w:rsid w:val="58EA2E4C"/>
    <w:rsid w:val="58F4759B"/>
    <w:rsid w:val="58F60DC3"/>
    <w:rsid w:val="58FDC878"/>
    <w:rsid w:val="58FE15A5"/>
    <w:rsid w:val="58FE4F65"/>
    <w:rsid w:val="5905E4DD"/>
    <w:rsid w:val="592FADDD"/>
    <w:rsid w:val="593C3E7A"/>
    <w:rsid w:val="594261B8"/>
    <w:rsid w:val="594BE680"/>
    <w:rsid w:val="595651AA"/>
    <w:rsid w:val="595D9053"/>
    <w:rsid w:val="597A4B82"/>
    <w:rsid w:val="598F1641"/>
    <w:rsid w:val="5991F099"/>
    <w:rsid w:val="59A53C85"/>
    <w:rsid w:val="59B108A3"/>
    <w:rsid w:val="59D3B53C"/>
    <w:rsid w:val="59D6C003"/>
    <w:rsid w:val="59F4BF8C"/>
    <w:rsid w:val="5A031D8B"/>
    <w:rsid w:val="5A1DFBE7"/>
    <w:rsid w:val="5A1F5266"/>
    <w:rsid w:val="5A2DB73C"/>
    <w:rsid w:val="5A3D3FF5"/>
    <w:rsid w:val="5A74BF52"/>
    <w:rsid w:val="5A841175"/>
    <w:rsid w:val="5A86A838"/>
    <w:rsid w:val="5A9DC8B2"/>
    <w:rsid w:val="5AA09D86"/>
    <w:rsid w:val="5AAB9C7A"/>
    <w:rsid w:val="5AED4ED3"/>
    <w:rsid w:val="5AF17A80"/>
    <w:rsid w:val="5AFA378D"/>
    <w:rsid w:val="5AFBAF8F"/>
    <w:rsid w:val="5B1625D5"/>
    <w:rsid w:val="5B1A0F2B"/>
    <w:rsid w:val="5B1BA108"/>
    <w:rsid w:val="5B379108"/>
    <w:rsid w:val="5B408F4F"/>
    <w:rsid w:val="5B411FEE"/>
    <w:rsid w:val="5B53C131"/>
    <w:rsid w:val="5B7501D0"/>
    <w:rsid w:val="5B7B2D91"/>
    <w:rsid w:val="5B8FA7F1"/>
    <w:rsid w:val="5BAB1B7B"/>
    <w:rsid w:val="5BB0DD40"/>
    <w:rsid w:val="5BC0BA51"/>
    <w:rsid w:val="5BC3A581"/>
    <w:rsid w:val="5BC9A998"/>
    <w:rsid w:val="5BE71B5C"/>
    <w:rsid w:val="5BFDAD63"/>
    <w:rsid w:val="5C15BE0A"/>
    <w:rsid w:val="5C236386"/>
    <w:rsid w:val="5C255E9F"/>
    <w:rsid w:val="5C2830FE"/>
    <w:rsid w:val="5C2FE46C"/>
    <w:rsid w:val="5C665159"/>
    <w:rsid w:val="5C691E1C"/>
    <w:rsid w:val="5C9408D5"/>
    <w:rsid w:val="5C99AE82"/>
    <w:rsid w:val="5CA6E9C1"/>
    <w:rsid w:val="5CAEE58F"/>
    <w:rsid w:val="5CBA3650"/>
    <w:rsid w:val="5CC267BF"/>
    <w:rsid w:val="5CC42B24"/>
    <w:rsid w:val="5CE124E7"/>
    <w:rsid w:val="5CE22799"/>
    <w:rsid w:val="5CE6841C"/>
    <w:rsid w:val="5CEA5B61"/>
    <w:rsid w:val="5CF03563"/>
    <w:rsid w:val="5CF1F550"/>
    <w:rsid w:val="5D02CA7A"/>
    <w:rsid w:val="5D1611C4"/>
    <w:rsid w:val="5D253F9D"/>
    <w:rsid w:val="5D39853C"/>
    <w:rsid w:val="5D56281A"/>
    <w:rsid w:val="5D5A701F"/>
    <w:rsid w:val="5D683667"/>
    <w:rsid w:val="5D7B02C4"/>
    <w:rsid w:val="5D7E39DB"/>
    <w:rsid w:val="5D972CB9"/>
    <w:rsid w:val="5DA60768"/>
    <w:rsid w:val="5DA64372"/>
    <w:rsid w:val="5DA7299C"/>
    <w:rsid w:val="5DAD1333"/>
    <w:rsid w:val="5DBC43E1"/>
    <w:rsid w:val="5DBF0C97"/>
    <w:rsid w:val="5DC34273"/>
    <w:rsid w:val="5DCD3708"/>
    <w:rsid w:val="5DDA92BF"/>
    <w:rsid w:val="5E56D2D8"/>
    <w:rsid w:val="5E7F4E51"/>
    <w:rsid w:val="5E854C19"/>
    <w:rsid w:val="5EAE9AF5"/>
    <w:rsid w:val="5EB5AED2"/>
    <w:rsid w:val="5EBA30E2"/>
    <w:rsid w:val="5EBD00C0"/>
    <w:rsid w:val="5EC6A7B0"/>
    <w:rsid w:val="5ED3E7EA"/>
    <w:rsid w:val="5EE4E6BF"/>
    <w:rsid w:val="5EE73DBE"/>
    <w:rsid w:val="5F031B45"/>
    <w:rsid w:val="5F03B767"/>
    <w:rsid w:val="5F068BB2"/>
    <w:rsid w:val="5F07ED89"/>
    <w:rsid w:val="5F1BBB3C"/>
    <w:rsid w:val="5F231B17"/>
    <w:rsid w:val="5F2DE1DF"/>
    <w:rsid w:val="5F353B37"/>
    <w:rsid w:val="5F378D21"/>
    <w:rsid w:val="5F43C266"/>
    <w:rsid w:val="5F460D5A"/>
    <w:rsid w:val="5F54F4FD"/>
    <w:rsid w:val="5F554A96"/>
    <w:rsid w:val="5F5A7A57"/>
    <w:rsid w:val="5F879D26"/>
    <w:rsid w:val="5FB02038"/>
    <w:rsid w:val="5FB7B26E"/>
    <w:rsid w:val="5FC2AD12"/>
    <w:rsid w:val="5FD61396"/>
    <w:rsid w:val="5FF04AF2"/>
    <w:rsid w:val="5FFB3771"/>
    <w:rsid w:val="5FFED95A"/>
    <w:rsid w:val="601FEC84"/>
    <w:rsid w:val="603221D5"/>
    <w:rsid w:val="605CBCEA"/>
    <w:rsid w:val="606AA000"/>
    <w:rsid w:val="6071354C"/>
    <w:rsid w:val="6078D0BD"/>
    <w:rsid w:val="6085504E"/>
    <w:rsid w:val="60C587F6"/>
    <w:rsid w:val="60DB802A"/>
    <w:rsid w:val="61039D16"/>
    <w:rsid w:val="6117C962"/>
    <w:rsid w:val="612B9F0A"/>
    <w:rsid w:val="612C92EB"/>
    <w:rsid w:val="613B53CD"/>
    <w:rsid w:val="613DB4F2"/>
    <w:rsid w:val="613F3DB6"/>
    <w:rsid w:val="6147398B"/>
    <w:rsid w:val="61547C48"/>
    <w:rsid w:val="618B2C64"/>
    <w:rsid w:val="61B68884"/>
    <w:rsid w:val="61D6AAC1"/>
    <w:rsid w:val="61ED765F"/>
    <w:rsid w:val="61F7C56A"/>
    <w:rsid w:val="622CAE4B"/>
    <w:rsid w:val="622E509A"/>
    <w:rsid w:val="623173F2"/>
    <w:rsid w:val="62356D80"/>
    <w:rsid w:val="62361CD5"/>
    <w:rsid w:val="6242A7E9"/>
    <w:rsid w:val="62458F00"/>
    <w:rsid w:val="62531D8F"/>
    <w:rsid w:val="6254F6C9"/>
    <w:rsid w:val="625D7CF9"/>
    <w:rsid w:val="626D9B5D"/>
    <w:rsid w:val="627CEABF"/>
    <w:rsid w:val="628D4C72"/>
    <w:rsid w:val="62C259F4"/>
    <w:rsid w:val="62D6699D"/>
    <w:rsid w:val="62E0A455"/>
    <w:rsid w:val="62EC025F"/>
    <w:rsid w:val="62F530BE"/>
    <w:rsid w:val="632110F9"/>
    <w:rsid w:val="632BA42C"/>
    <w:rsid w:val="6334F43C"/>
    <w:rsid w:val="633B044D"/>
    <w:rsid w:val="6357B6B2"/>
    <w:rsid w:val="6367B6C2"/>
    <w:rsid w:val="63699232"/>
    <w:rsid w:val="637DF68B"/>
    <w:rsid w:val="6390B10A"/>
    <w:rsid w:val="6390DEFA"/>
    <w:rsid w:val="63999BA3"/>
    <w:rsid w:val="63BB0607"/>
    <w:rsid w:val="63D9FEE5"/>
    <w:rsid w:val="63EC2F7D"/>
    <w:rsid w:val="63EF41C7"/>
    <w:rsid w:val="6430FA5A"/>
    <w:rsid w:val="6442F96C"/>
    <w:rsid w:val="6462E831"/>
    <w:rsid w:val="646F0A07"/>
    <w:rsid w:val="6472B4B0"/>
    <w:rsid w:val="647FC52C"/>
    <w:rsid w:val="6487CFA3"/>
    <w:rsid w:val="648A5750"/>
    <w:rsid w:val="6490346C"/>
    <w:rsid w:val="6490F352"/>
    <w:rsid w:val="64995CE3"/>
    <w:rsid w:val="649D09FC"/>
    <w:rsid w:val="64ABE185"/>
    <w:rsid w:val="64B4E45A"/>
    <w:rsid w:val="64D04B29"/>
    <w:rsid w:val="64F97E9F"/>
    <w:rsid w:val="64FCA28E"/>
    <w:rsid w:val="650A1418"/>
    <w:rsid w:val="6513F09E"/>
    <w:rsid w:val="6533643D"/>
    <w:rsid w:val="65996555"/>
    <w:rsid w:val="65BB9F9C"/>
    <w:rsid w:val="65EDC400"/>
    <w:rsid w:val="65EE4975"/>
    <w:rsid w:val="65F1F0C0"/>
    <w:rsid w:val="65FC0840"/>
    <w:rsid w:val="6606C8A5"/>
    <w:rsid w:val="66082705"/>
    <w:rsid w:val="6616723E"/>
    <w:rsid w:val="661BFC8A"/>
    <w:rsid w:val="66234340"/>
    <w:rsid w:val="66235E70"/>
    <w:rsid w:val="663EBF34"/>
    <w:rsid w:val="66532632"/>
    <w:rsid w:val="66A85DFF"/>
    <w:rsid w:val="66BBF542"/>
    <w:rsid w:val="66C628AF"/>
    <w:rsid w:val="66EF51EB"/>
    <w:rsid w:val="66F33D07"/>
    <w:rsid w:val="671C8C48"/>
    <w:rsid w:val="67217E27"/>
    <w:rsid w:val="673AC913"/>
    <w:rsid w:val="674C4934"/>
    <w:rsid w:val="6750C7A8"/>
    <w:rsid w:val="67548B52"/>
    <w:rsid w:val="67612344"/>
    <w:rsid w:val="67634418"/>
    <w:rsid w:val="676B24E5"/>
    <w:rsid w:val="6783F633"/>
    <w:rsid w:val="67936DFF"/>
    <w:rsid w:val="67AC3BAE"/>
    <w:rsid w:val="67BCB186"/>
    <w:rsid w:val="67C03FE5"/>
    <w:rsid w:val="67C6B30B"/>
    <w:rsid w:val="67D05228"/>
    <w:rsid w:val="67E1EA62"/>
    <w:rsid w:val="67ED7CA7"/>
    <w:rsid w:val="67F21FAA"/>
    <w:rsid w:val="680BD222"/>
    <w:rsid w:val="6864423F"/>
    <w:rsid w:val="6881ADF4"/>
    <w:rsid w:val="68848461"/>
    <w:rsid w:val="688D6E19"/>
    <w:rsid w:val="688E50D2"/>
    <w:rsid w:val="68AD8AD6"/>
    <w:rsid w:val="68BDBBBD"/>
    <w:rsid w:val="68BE02BF"/>
    <w:rsid w:val="68C00E99"/>
    <w:rsid w:val="68D1E8CB"/>
    <w:rsid w:val="68D71E96"/>
    <w:rsid w:val="6903CE76"/>
    <w:rsid w:val="692D8318"/>
    <w:rsid w:val="692DFADF"/>
    <w:rsid w:val="69308109"/>
    <w:rsid w:val="6943FA6B"/>
    <w:rsid w:val="6956D830"/>
    <w:rsid w:val="69581119"/>
    <w:rsid w:val="696847D2"/>
    <w:rsid w:val="696E174F"/>
    <w:rsid w:val="698A97C8"/>
    <w:rsid w:val="699723D3"/>
    <w:rsid w:val="69992BD9"/>
    <w:rsid w:val="699B4D4D"/>
    <w:rsid w:val="699C2B43"/>
    <w:rsid w:val="69A6837E"/>
    <w:rsid w:val="69AA4B31"/>
    <w:rsid w:val="69BFABD3"/>
    <w:rsid w:val="69D53D85"/>
    <w:rsid w:val="6A210675"/>
    <w:rsid w:val="6A2157E1"/>
    <w:rsid w:val="6A32F762"/>
    <w:rsid w:val="6A3528E9"/>
    <w:rsid w:val="6A3A4D6D"/>
    <w:rsid w:val="6A52C5D8"/>
    <w:rsid w:val="6A53ECEF"/>
    <w:rsid w:val="6A54B3C5"/>
    <w:rsid w:val="6A62162F"/>
    <w:rsid w:val="6A65BAE6"/>
    <w:rsid w:val="6A6643A2"/>
    <w:rsid w:val="6A68742B"/>
    <w:rsid w:val="6A6AE189"/>
    <w:rsid w:val="6A80F0D9"/>
    <w:rsid w:val="6A99BBA1"/>
    <w:rsid w:val="6AABA474"/>
    <w:rsid w:val="6AE385AE"/>
    <w:rsid w:val="6AE73EDA"/>
    <w:rsid w:val="6B1022A9"/>
    <w:rsid w:val="6B303949"/>
    <w:rsid w:val="6B374CB9"/>
    <w:rsid w:val="6B431058"/>
    <w:rsid w:val="6B5E62C9"/>
    <w:rsid w:val="6B60B0A8"/>
    <w:rsid w:val="6B655176"/>
    <w:rsid w:val="6B6925AB"/>
    <w:rsid w:val="6B6B4E43"/>
    <w:rsid w:val="6B6D9478"/>
    <w:rsid w:val="6B74D45D"/>
    <w:rsid w:val="6B7ADA6E"/>
    <w:rsid w:val="6B81AE6B"/>
    <w:rsid w:val="6B844686"/>
    <w:rsid w:val="6B8D6287"/>
    <w:rsid w:val="6B8F2EA1"/>
    <w:rsid w:val="6BAB20CE"/>
    <w:rsid w:val="6BBB9CB2"/>
    <w:rsid w:val="6BBE33F7"/>
    <w:rsid w:val="6BD0F94A"/>
    <w:rsid w:val="6BDFF6A1"/>
    <w:rsid w:val="6BE9D202"/>
    <w:rsid w:val="6BEBD159"/>
    <w:rsid w:val="6BF8EA2C"/>
    <w:rsid w:val="6C02F9EC"/>
    <w:rsid w:val="6C03E9B9"/>
    <w:rsid w:val="6C1FA0EF"/>
    <w:rsid w:val="6C20078B"/>
    <w:rsid w:val="6C34B81B"/>
    <w:rsid w:val="6C3C384A"/>
    <w:rsid w:val="6C45DD49"/>
    <w:rsid w:val="6C57CE9B"/>
    <w:rsid w:val="6C5BF645"/>
    <w:rsid w:val="6C6172ED"/>
    <w:rsid w:val="6C675AC5"/>
    <w:rsid w:val="6C708F28"/>
    <w:rsid w:val="6C8B031C"/>
    <w:rsid w:val="6C946B3D"/>
    <w:rsid w:val="6CAA5F17"/>
    <w:rsid w:val="6CAB5405"/>
    <w:rsid w:val="6CCE734D"/>
    <w:rsid w:val="6CCF7FBB"/>
    <w:rsid w:val="6CE87F83"/>
    <w:rsid w:val="6CEE0B7A"/>
    <w:rsid w:val="6D03B11E"/>
    <w:rsid w:val="6D184A45"/>
    <w:rsid w:val="6D23364B"/>
    <w:rsid w:val="6D259B2F"/>
    <w:rsid w:val="6D2618EE"/>
    <w:rsid w:val="6D59302E"/>
    <w:rsid w:val="6D8D1EB7"/>
    <w:rsid w:val="6D8F9A38"/>
    <w:rsid w:val="6D9BE66E"/>
    <w:rsid w:val="6D9F184A"/>
    <w:rsid w:val="6DA7B568"/>
    <w:rsid w:val="6DA907CA"/>
    <w:rsid w:val="6DB3C9AF"/>
    <w:rsid w:val="6DBCA784"/>
    <w:rsid w:val="6DBFBD00"/>
    <w:rsid w:val="6DC3BEAE"/>
    <w:rsid w:val="6DE0DC78"/>
    <w:rsid w:val="6E05E83A"/>
    <w:rsid w:val="6E12F26D"/>
    <w:rsid w:val="6E153008"/>
    <w:rsid w:val="6E26289D"/>
    <w:rsid w:val="6E274880"/>
    <w:rsid w:val="6E2D5070"/>
    <w:rsid w:val="6E2E7889"/>
    <w:rsid w:val="6E35F17B"/>
    <w:rsid w:val="6E3DCCD4"/>
    <w:rsid w:val="6E460986"/>
    <w:rsid w:val="6E87B92E"/>
    <w:rsid w:val="6E8C364E"/>
    <w:rsid w:val="6E8C9352"/>
    <w:rsid w:val="6E985697"/>
    <w:rsid w:val="6E9E37D4"/>
    <w:rsid w:val="6EB02F32"/>
    <w:rsid w:val="6EB496AB"/>
    <w:rsid w:val="6EBE130F"/>
    <w:rsid w:val="6ED1B454"/>
    <w:rsid w:val="6EE446AB"/>
    <w:rsid w:val="6EED6F5B"/>
    <w:rsid w:val="6F0B12F5"/>
    <w:rsid w:val="6F168FE5"/>
    <w:rsid w:val="6F21729B"/>
    <w:rsid w:val="6F4355C4"/>
    <w:rsid w:val="6F44543A"/>
    <w:rsid w:val="6F539D55"/>
    <w:rsid w:val="6F548286"/>
    <w:rsid w:val="6F5D77B7"/>
    <w:rsid w:val="6F626AE3"/>
    <w:rsid w:val="6F649DBF"/>
    <w:rsid w:val="6F69637C"/>
    <w:rsid w:val="6F6C3B50"/>
    <w:rsid w:val="6F821816"/>
    <w:rsid w:val="6F83FC1E"/>
    <w:rsid w:val="6F944697"/>
    <w:rsid w:val="6F9C9BDF"/>
    <w:rsid w:val="6FBB6EF7"/>
    <w:rsid w:val="6FD97AE8"/>
    <w:rsid w:val="6FDBFA74"/>
    <w:rsid w:val="6FF0AB53"/>
    <w:rsid w:val="7023F7FC"/>
    <w:rsid w:val="702CBC5B"/>
    <w:rsid w:val="703AB110"/>
    <w:rsid w:val="703F0498"/>
    <w:rsid w:val="704BCA4F"/>
    <w:rsid w:val="707C094B"/>
    <w:rsid w:val="7087ECA0"/>
    <w:rsid w:val="708C7E81"/>
    <w:rsid w:val="70A5DE75"/>
    <w:rsid w:val="70ABF6B7"/>
    <w:rsid w:val="70B5F11A"/>
    <w:rsid w:val="70BFB0A1"/>
    <w:rsid w:val="70CAC1A8"/>
    <w:rsid w:val="70EF8778"/>
    <w:rsid w:val="70FACCE9"/>
    <w:rsid w:val="70FB9D6A"/>
    <w:rsid w:val="712E796E"/>
    <w:rsid w:val="71562B9A"/>
    <w:rsid w:val="7166BF0B"/>
    <w:rsid w:val="71769B4B"/>
    <w:rsid w:val="71862209"/>
    <w:rsid w:val="71AC29A7"/>
    <w:rsid w:val="71AED38A"/>
    <w:rsid w:val="71C0FD92"/>
    <w:rsid w:val="71C7D452"/>
    <w:rsid w:val="720003BC"/>
    <w:rsid w:val="72026F25"/>
    <w:rsid w:val="72068A2C"/>
    <w:rsid w:val="7213D8E1"/>
    <w:rsid w:val="72272232"/>
    <w:rsid w:val="7235E9EB"/>
    <w:rsid w:val="7237491B"/>
    <w:rsid w:val="723BFDC7"/>
    <w:rsid w:val="723F153D"/>
    <w:rsid w:val="725EA68C"/>
    <w:rsid w:val="725F71C0"/>
    <w:rsid w:val="72657AA3"/>
    <w:rsid w:val="726D5507"/>
    <w:rsid w:val="7280D5C6"/>
    <w:rsid w:val="72909A90"/>
    <w:rsid w:val="7295AEF1"/>
    <w:rsid w:val="72ACDA0A"/>
    <w:rsid w:val="72D86895"/>
    <w:rsid w:val="72F35717"/>
    <w:rsid w:val="7319E319"/>
    <w:rsid w:val="73372182"/>
    <w:rsid w:val="7343EB2C"/>
    <w:rsid w:val="734B4781"/>
    <w:rsid w:val="734E8754"/>
    <w:rsid w:val="734F0F2C"/>
    <w:rsid w:val="738F0C00"/>
    <w:rsid w:val="73AEF0D2"/>
    <w:rsid w:val="73B3AA0D"/>
    <w:rsid w:val="73C8F25F"/>
    <w:rsid w:val="73E40783"/>
    <w:rsid w:val="73F9F8E9"/>
    <w:rsid w:val="74232001"/>
    <w:rsid w:val="7432A6B4"/>
    <w:rsid w:val="7435E96D"/>
    <w:rsid w:val="7447A489"/>
    <w:rsid w:val="744B0370"/>
    <w:rsid w:val="744C335F"/>
    <w:rsid w:val="745F086E"/>
    <w:rsid w:val="74641C63"/>
    <w:rsid w:val="746AC3DA"/>
    <w:rsid w:val="746C7990"/>
    <w:rsid w:val="7475414C"/>
    <w:rsid w:val="747635AA"/>
    <w:rsid w:val="747C68DB"/>
    <w:rsid w:val="748595FE"/>
    <w:rsid w:val="74898628"/>
    <w:rsid w:val="748E6403"/>
    <w:rsid w:val="749FC601"/>
    <w:rsid w:val="74B510CE"/>
    <w:rsid w:val="74B5407A"/>
    <w:rsid w:val="74C83F42"/>
    <w:rsid w:val="74EF0FAF"/>
    <w:rsid w:val="74F1F623"/>
    <w:rsid w:val="74F9FC46"/>
    <w:rsid w:val="74FA5517"/>
    <w:rsid w:val="7531A158"/>
    <w:rsid w:val="75685F61"/>
    <w:rsid w:val="756BDF88"/>
    <w:rsid w:val="757BC280"/>
    <w:rsid w:val="757D38BA"/>
    <w:rsid w:val="757E16E4"/>
    <w:rsid w:val="75A441F1"/>
    <w:rsid w:val="75A5F1AA"/>
    <w:rsid w:val="75A8CEA6"/>
    <w:rsid w:val="75ACEA07"/>
    <w:rsid w:val="75B6A119"/>
    <w:rsid w:val="75C2FE6E"/>
    <w:rsid w:val="75C52E4D"/>
    <w:rsid w:val="75C5D8D3"/>
    <w:rsid w:val="75F1D502"/>
    <w:rsid w:val="75FB5390"/>
    <w:rsid w:val="7600501F"/>
    <w:rsid w:val="760E4762"/>
    <w:rsid w:val="76140A24"/>
    <w:rsid w:val="76142392"/>
    <w:rsid w:val="7619787C"/>
    <w:rsid w:val="761A3E2D"/>
    <w:rsid w:val="761C4341"/>
    <w:rsid w:val="763BEA7D"/>
    <w:rsid w:val="767DEF96"/>
    <w:rsid w:val="7688C2EF"/>
    <w:rsid w:val="76A25AA2"/>
    <w:rsid w:val="76AC2947"/>
    <w:rsid w:val="76AFFBDF"/>
    <w:rsid w:val="76B19191"/>
    <w:rsid w:val="76BD512E"/>
    <w:rsid w:val="76C4940B"/>
    <w:rsid w:val="76CED16C"/>
    <w:rsid w:val="76EC6317"/>
    <w:rsid w:val="76F35A57"/>
    <w:rsid w:val="76F36332"/>
    <w:rsid w:val="7717FD9B"/>
    <w:rsid w:val="77205525"/>
    <w:rsid w:val="7761D4CC"/>
    <w:rsid w:val="7762F2EA"/>
    <w:rsid w:val="77928116"/>
    <w:rsid w:val="77961961"/>
    <w:rsid w:val="77A83BB0"/>
    <w:rsid w:val="77AD672D"/>
    <w:rsid w:val="77B56C21"/>
    <w:rsid w:val="77C53861"/>
    <w:rsid w:val="77DA9063"/>
    <w:rsid w:val="77DCB216"/>
    <w:rsid w:val="77E0B0AD"/>
    <w:rsid w:val="77E4C40A"/>
    <w:rsid w:val="77F49409"/>
    <w:rsid w:val="7806D9A4"/>
    <w:rsid w:val="780EF7C8"/>
    <w:rsid w:val="780F01B6"/>
    <w:rsid w:val="78239F9D"/>
    <w:rsid w:val="782A9013"/>
    <w:rsid w:val="783147D0"/>
    <w:rsid w:val="7865C426"/>
    <w:rsid w:val="786FCF1F"/>
    <w:rsid w:val="78892C5D"/>
    <w:rsid w:val="788ADDFA"/>
    <w:rsid w:val="78986776"/>
    <w:rsid w:val="78A5EEC5"/>
    <w:rsid w:val="78A6EF63"/>
    <w:rsid w:val="78B08AF8"/>
    <w:rsid w:val="78C1F1AC"/>
    <w:rsid w:val="78F7A6ED"/>
    <w:rsid w:val="78FAE4C7"/>
    <w:rsid w:val="78FFCF1F"/>
    <w:rsid w:val="79001ACC"/>
    <w:rsid w:val="791294D8"/>
    <w:rsid w:val="792B76BA"/>
    <w:rsid w:val="79404E53"/>
    <w:rsid w:val="7953CBB3"/>
    <w:rsid w:val="796B9EB4"/>
    <w:rsid w:val="796FFC40"/>
    <w:rsid w:val="7972F3C7"/>
    <w:rsid w:val="79732963"/>
    <w:rsid w:val="798BC609"/>
    <w:rsid w:val="798EAD35"/>
    <w:rsid w:val="7990663F"/>
    <w:rsid w:val="799A1D52"/>
    <w:rsid w:val="799F0F45"/>
    <w:rsid w:val="79AA1A37"/>
    <w:rsid w:val="79C18DB3"/>
    <w:rsid w:val="79D203C2"/>
    <w:rsid w:val="79D4EAE3"/>
    <w:rsid w:val="79FBF3CE"/>
    <w:rsid w:val="7A00A44C"/>
    <w:rsid w:val="7A088D1F"/>
    <w:rsid w:val="7A10599C"/>
    <w:rsid w:val="7A141A63"/>
    <w:rsid w:val="7A5F1463"/>
    <w:rsid w:val="7A75EB67"/>
    <w:rsid w:val="7A7C729A"/>
    <w:rsid w:val="7A7D8E75"/>
    <w:rsid w:val="7A832D6B"/>
    <w:rsid w:val="7A8488D1"/>
    <w:rsid w:val="7AA70E1F"/>
    <w:rsid w:val="7ABD0F41"/>
    <w:rsid w:val="7ADD8418"/>
    <w:rsid w:val="7AE7237B"/>
    <w:rsid w:val="7AE7E5F9"/>
    <w:rsid w:val="7B0D70CA"/>
    <w:rsid w:val="7B2AFBA9"/>
    <w:rsid w:val="7B3C50D6"/>
    <w:rsid w:val="7B4520DA"/>
    <w:rsid w:val="7BAC168F"/>
    <w:rsid w:val="7BC4A81F"/>
    <w:rsid w:val="7BCF193C"/>
    <w:rsid w:val="7BDF3548"/>
    <w:rsid w:val="7BE29DF9"/>
    <w:rsid w:val="7BF35E9D"/>
    <w:rsid w:val="7C0C6260"/>
    <w:rsid w:val="7C1E2D79"/>
    <w:rsid w:val="7C4093A8"/>
    <w:rsid w:val="7C4CDAC6"/>
    <w:rsid w:val="7C5257AE"/>
    <w:rsid w:val="7C74EE0D"/>
    <w:rsid w:val="7C875340"/>
    <w:rsid w:val="7C8D765C"/>
    <w:rsid w:val="7C93B875"/>
    <w:rsid w:val="7CA8BC45"/>
    <w:rsid w:val="7CC59133"/>
    <w:rsid w:val="7CFDCFBE"/>
    <w:rsid w:val="7D0055A5"/>
    <w:rsid w:val="7D1113CC"/>
    <w:rsid w:val="7D3882CA"/>
    <w:rsid w:val="7D48555D"/>
    <w:rsid w:val="7D5A672F"/>
    <w:rsid w:val="7D7E24AB"/>
    <w:rsid w:val="7D814D2B"/>
    <w:rsid w:val="7D826864"/>
    <w:rsid w:val="7D9612BC"/>
    <w:rsid w:val="7DB21023"/>
    <w:rsid w:val="7DCDA549"/>
    <w:rsid w:val="7DDF9AB4"/>
    <w:rsid w:val="7DE93DE6"/>
    <w:rsid w:val="7DECC8C4"/>
    <w:rsid w:val="7DF76369"/>
    <w:rsid w:val="7E03BFD8"/>
    <w:rsid w:val="7E0C43DB"/>
    <w:rsid w:val="7E0E9436"/>
    <w:rsid w:val="7E342B2C"/>
    <w:rsid w:val="7E3A8553"/>
    <w:rsid w:val="7E55632F"/>
    <w:rsid w:val="7E599394"/>
    <w:rsid w:val="7E5E2720"/>
    <w:rsid w:val="7E62CAC4"/>
    <w:rsid w:val="7E678906"/>
    <w:rsid w:val="7E831212"/>
    <w:rsid w:val="7E8E8366"/>
    <w:rsid w:val="7EA0B81B"/>
    <w:rsid w:val="7EA70587"/>
    <w:rsid w:val="7EC4377B"/>
    <w:rsid w:val="7ECA56A8"/>
    <w:rsid w:val="7ED2EDEE"/>
    <w:rsid w:val="7EEF26BC"/>
    <w:rsid w:val="7EF628E8"/>
    <w:rsid w:val="7F0BFD36"/>
    <w:rsid w:val="7F1E901D"/>
    <w:rsid w:val="7F28A7B7"/>
    <w:rsid w:val="7F322F9D"/>
    <w:rsid w:val="7F3C945C"/>
    <w:rsid w:val="7F3D9B0A"/>
    <w:rsid w:val="7F47EAEE"/>
    <w:rsid w:val="7F724181"/>
    <w:rsid w:val="7F76C87D"/>
    <w:rsid w:val="7F927F29"/>
    <w:rsid w:val="7FA39965"/>
    <w:rsid w:val="7FA68681"/>
    <w:rsid w:val="7FB2C605"/>
    <w:rsid w:val="7FB912B2"/>
    <w:rsid w:val="7FBCFF3D"/>
    <w:rsid w:val="7FDADC5F"/>
    <w:rsid w:val="7FE673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05CF49D"/>
  <w15:chartTrackingRefBased/>
  <w15:docId w15:val="{BF7AF5FB-D7F5-4250-A597-360A0A412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1A92"/>
    <w:pPr>
      <w:spacing w:after="0" w:line="240" w:lineRule="auto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1A92"/>
    <w:pPr>
      <w:keepNext/>
      <w:keepLines/>
      <w:spacing w:before="240" w:after="240"/>
      <w:outlineLvl w:val="0"/>
    </w:pPr>
    <w:rPr>
      <w:rFonts w:eastAsiaTheme="majorEastAsia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1A92"/>
    <w:pPr>
      <w:spacing w:before="240" w:after="120"/>
      <w:outlineLvl w:val="1"/>
    </w:pPr>
    <w:rPr>
      <w:sz w:val="24"/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1A92"/>
    <w:pPr>
      <w:keepNext/>
      <w:keepLines/>
      <w:spacing w:before="120" w:after="60"/>
      <w:outlineLvl w:val="2"/>
    </w:pPr>
    <w:rPr>
      <w:rFonts w:eastAsiaTheme="majorEastAsia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81A92"/>
    <w:pPr>
      <w:keepNext/>
      <w:keepLines/>
      <w:spacing w:before="120" w:after="60"/>
      <w:ind w:left="720" w:hanging="360"/>
      <w:outlineLvl w:val="3"/>
    </w:pPr>
    <w:rPr>
      <w:rFonts w:asciiTheme="majorHAnsi" w:eastAsiaTheme="majorEastAsia" w:hAnsiTheme="majorHAnsi" w:cstheme="majorBidi"/>
      <w:i/>
      <w:iCs/>
      <w:color w:val="ED7D31" w:themeColor="accent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81A9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81A92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81A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1A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1A92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1A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1A92"/>
    <w:rPr>
      <w:rFonts w:ascii="Times New Roman" w:hAnsi="Times New Roman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81A92"/>
    <w:rPr>
      <w:color w:val="0563C1" w:themeColor="hyperlink"/>
      <w:u w:val="single"/>
    </w:rPr>
  </w:style>
  <w:style w:type="paragraph" w:customStyle="1" w:styleId="1-References">
    <w:name w:val="1-References"/>
    <w:basedOn w:val="1-BodyText"/>
    <w:qFormat/>
    <w:rsid w:val="00981A92"/>
    <w:pPr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981A92"/>
    <w:rPr>
      <w:rFonts w:ascii="Times New Roman" w:hAnsi="Times New Roman" w:cs="Times New Roman"/>
      <w:sz w:val="24"/>
      <w:szCs w:val="24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81A92"/>
    <w:rPr>
      <w:rFonts w:ascii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81A92"/>
    <w:rPr>
      <w:rFonts w:ascii="Times New Roman" w:eastAsiaTheme="majorEastAsia" w:hAnsi="Times New Roman" w:cs="Times New Roman"/>
      <w:b/>
      <w:sz w:val="24"/>
      <w:szCs w:val="24"/>
    </w:rPr>
  </w:style>
  <w:style w:type="character" w:styleId="UnresolvedMention">
    <w:name w:val="Unresolved Mention"/>
    <w:basedOn w:val="DefaultParagraphFont"/>
    <w:uiPriority w:val="99"/>
    <w:unhideWhenUsed/>
    <w:rsid w:val="00981A92"/>
    <w:rPr>
      <w:color w:val="605E5C"/>
      <w:shd w:val="clear" w:color="auto" w:fill="E1DFDD"/>
    </w:rPr>
  </w:style>
  <w:style w:type="character" w:styleId="Mention">
    <w:name w:val="Mention"/>
    <w:basedOn w:val="DefaultParagraphFont"/>
    <w:uiPriority w:val="99"/>
    <w:unhideWhenUsed/>
    <w:rsid w:val="00981A92"/>
    <w:rPr>
      <w:color w:val="2B579A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81A92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981A9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81A92"/>
    <w:rPr>
      <w:rFonts w:ascii="Times New Roman" w:hAnsi="Times New Roman" w:cs="Times New Roman"/>
    </w:rPr>
  </w:style>
  <w:style w:type="table" w:customStyle="1" w:styleId="BlueTable1">
    <w:name w:val="Blue Table1"/>
    <w:basedOn w:val="TableNormal"/>
    <w:uiPriority w:val="99"/>
    <w:rsid w:val="001F4986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">
    <w:name w:val="Plain Table 21"/>
    <w:basedOn w:val="TableNormal"/>
    <w:next w:val="PlainTable2"/>
    <w:uiPriority w:val="42"/>
    <w:rsid w:val="001F4986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1">
    <w:name w:val="Table Grid1"/>
    <w:basedOn w:val="TableNormal"/>
    <w:next w:val="TableGrid"/>
    <w:uiPriority w:val="39"/>
    <w:rsid w:val="00981A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981A92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5297C"/>
    <w:pPr>
      <w:spacing w:after="0" w:line="240" w:lineRule="auto"/>
    </w:pPr>
  </w:style>
  <w:style w:type="character" w:customStyle="1" w:styleId="citation-part">
    <w:name w:val="citation-part"/>
    <w:basedOn w:val="DefaultParagraphFont"/>
    <w:rsid w:val="00A5750F"/>
  </w:style>
  <w:style w:type="character" w:customStyle="1" w:styleId="docsum-pmid">
    <w:name w:val="docsum-pmid"/>
    <w:basedOn w:val="DefaultParagraphFont"/>
    <w:rsid w:val="00A5750F"/>
  </w:style>
  <w:style w:type="paragraph" w:customStyle="1" w:styleId="EndNoteBibliography">
    <w:name w:val="EndNote Bibliography"/>
    <w:basedOn w:val="Normal"/>
    <w:link w:val="EndNoteBibliographyChar"/>
    <w:rsid w:val="00981A92"/>
    <w:pPr>
      <w:ind w:left="720" w:hanging="720"/>
    </w:pPr>
    <w:rPr>
      <w:rFonts w:ascii="Calibri" w:hAnsi="Calibri" w:cs="Calibri"/>
      <w:noProof/>
      <w:szCs w:val="24"/>
    </w:rPr>
  </w:style>
  <w:style w:type="character" w:customStyle="1" w:styleId="EndNoteBibliographyChar">
    <w:name w:val="EndNote Bibliography Char"/>
    <w:basedOn w:val="ListParagraphChar"/>
    <w:link w:val="EndNoteBibliography"/>
    <w:rsid w:val="00981A92"/>
    <w:rPr>
      <w:rFonts w:ascii="Calibri" w:hAnsi="Calibri" w:cs="Calibri"/>
      <w:noProof/>
      <w:szCs w:val="24"/>
    </w:rPr>
  </w:style>
  <w:style w:type="paragraph" w:customStyle="1" w:styleId="1-BodyText">
    <w:name w:val="1-Body Text"/>
    <w:basedOn w:val="Normal"/>
    <w:link w:val="1-BodyTextChar"/>
    <w:autoRedefine/>
    <w:qFormat/>
    <w:rsid w:val="00F7261C"/>
    <w:pPr>
      <w:spacing w:line="480" w:lineRule="auto"/>
      <w:ind w:firstLine="720"/>
      <w:contextualSpacing/>
    </w:pPr>
    <w:rPr>
      <w:rFonts w:eastAsia="Times New Roman"/>
      <w:sz w:val="24"/>
      <w:szCs w:val="24"/>
    </w:rPr>
  </w:style>
  <w:style w:type="character" w:customStyle="1" w:styleId="1-BodyTextChar">
    <w:name w:val="1-Body Text Char"/>
    <w:basedOn w:val="DefaultParagraphFont"/>
    <w:link w:val="1-BodyText"/>
    <w:rsid w:val="00F7261C"/>
    <w:rPr>
      <w:rFonts w:ascii="Times New Roman" w:eastAsia="Times New Roman" w:hAnsi="Times New Roman" w:cs="Times New Roman"/>
      <w:sz w:val="24"/>
      <w:szCs w:val="24"/>
    </w:rPr>
  </w:style>
  <w:style w:type="paragraph" w:customStyle="1" w:styleId="paragraph">
    <w:name w:val="paragraph"/>
    <w:basedOn w:val="Normal"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normaltextrun">
    <w:name w:val="normaltextrun"/>
    <w:basedOn w:val="DefaultParagraphFont"/>
    <w:rsid w:val="00981A92"/>
  </w:style>
  <w:style w:type="character" w:styleId="FollowedHyperlink">
    <w:name w:val="FollowedHyperlink"/>
    <w:basedOn w:val="DefaultParagraphFont"/>
    <w:uiPriority w:val="99"/>
    <w:semiHidden/>
    <w:unhideWhenUsed/>
    <w:rsid w:val="00981A92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981A92"/>
    <w:rPr>
      <w:rFonts w:ascii="Times New Roman" w:eastAsiaTheme="majorEastAsia" w:hAnsi="Times New Roman" w:cs="Times New Roman"/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981A92"/>
    <w:pPr>
      <w:spacing w:after="0" w:line="259" w:lineRule="auto"/>
      <w:outlineLvl w:val="9"/>
    </w:pPr>
    <w:rPr>
      <w:rFonts w:asciiTheme="majorHAnsi" w:hAnsiTheme="majorHAnsi" w:cstheme="majorBidi"/>
      <w:b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</w:pPr>
    <w:rPr>
      <w:rFonts w:asciiTheme="minorHAnsi" w:hAnsiTheme="minorHAnsi" w:cstheme="minorBidi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220"/>
    </w:pPr>
    <w:rPr>
      <w:rFonts w:asciiTheme="minorHAnsi" w:hAnsiTheme="minorHAnsi" w:cstheme="minorBidi"/>
    </w:rPr>
  </w:style>
  <w:style w:type="paragraph" w:styleId="TOC3">
    <w:name w:val="toc 3"/>
    <w:basedOn w:val="Normal"/>
    <w:next w:val="Normal"/>
    <w:autoRedefine/>
    <w:uiPriority w:val="39"/>
    <w:unhideWhenUsed/>
    <w:rsid w:val="00981A92"/>
    <w:pPr>
      <w:tabs>
        <w:tab w:val="right" w:leader="dot" w:pos="9350"/>
      </w:tabs>
      <w:spacing w:after="100" w:line="259" w:lineRule="auto"/>
      <w:ind w:left="440"/>
    </w:pPr>
    <w:rPr>
      <w:rFonts w:asciiTheme="minorHAnsi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har"/>
    <w:rsid w:val="00981A92"/>
    <w:pPr>
      <w:jc w:val="center"/>
    </w:pPr>
    <w:rPr>
      <w:rFonts w:ascii="Calibri" w:hAnsi="Calibri" w:cs="Calibri"/>
      <w:noProof/>
      <w:szCs w:val="2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81A92"/>
    <w:rPr>
      <w:rFonts w:ascii="Calibri" w:hAnsi="Calibri" w:cs="Calibri"/>
      <w:noProof/>
      <w:szCs w:val="20"/>
    </w:rPr>
  </w:style>
  <w:style w:type="paragraph" w:customStyle="1" w:styleId="1-Captiontitle">
    <w:name w:val="1-Caption title"/>
    <w:basedOn w:val="Normal"/>
    <w:qFormat/>
    <w:rsid w:val="00981A92"/>
    <w:pPr>
      <w:keepNext/>
      <w:keepLines/>
      <w:spacing w:before="360"/>
    </w:pPr>
    <w:rPr>
      <w:rFonts w:ascii="Calibri" w:eastAsia="Times New Roman" w:hAnsi="Calibri"/>
      <w:b/>
      <w:bCs/>
      <w:szCs w:val="24"/>
    </w:rPr>
  </w:style>
  <w:style w:type="paragraph" w:customStyle="1" w:styleId="1-CoverTitle">
    <w:name w:val="1-Cover Title"/>
    <w:basedOn w:val="Normal"/>
    <w:qFormat/>
    <w:rsid w:val="00981A92"/>
    <w:pPr>
      <w:suppressAutoHyphens/>
      <w:spacing w:after="480" w:line="192" w:lineRule="auto"/>
    </w:pPr>
    <w:rPr>
      <w:rFonts w:ascii="Open Sans" w:hAnsi="Open Sans" w:cs="Open Sans"/>
      <w:color w:val="267D9E"/>
      <w:spacing w:val="-3"/>
      <w:sz w:val="52"/>
      <w:szCs w:val="52"/>
    </w:rPr>
  </w:style>
  <w:style w:type="paragraph" w:customStyle="1" w:styleId="1-CoverAuthors">
    <w:name w:val="1-Cover Authors"/>
    <w:basedOn w:val="1-CoverTitle"/>
    <w:qFormat/>
    <w:rsid w:val="00981A92"/>
    <w:pPr>
      <w:spacing w:after="360" w:line="288" w:lineRule="auto"/>
      <w:contextualSpacing/>
    </w:pPr>
    <w:rPr>
      <w:b/>
      <w:sz w:val="20"/>
      <w:szCs w:val="20"/>
    </w:rPr>
  </w:style>
  <w:style w:type="paragraph" w:customStyle="1" w:styleId="1-Covertext">
    <w:name w:val="1-Cover text"/>
    <w:basedOn w:val="Normal"/>
    <w:qFormat/>
    <w:rsid w:val="00CB1915"/>
    <w:pPr>
      <w:spacing w:line="480" w:lineRule="auto"/>
    </w:pPr>
    <w:rPr>
      <w:rFonts w:eastAsia="Times New Roman"/>
      <w:sz w:val="24"/>
      <w:szCs w:val="24"/>
    </w:rPr>
  </w:style>
  <w:style w:type="paragraph" w:customStyle="1" w:styleId="1-Covertext2">
    <w:name w:val="1-Cover text 2"/>
    <w:basedOn w:val="1-Covertext"/>
    <w:qFormat/>
    <w:rsid w:val="00981A92"/>
    <w:rPr>
      <w:rFonts w:eastAsia="Calibri"/>
      <w:b/>
    </w:rPr>
  </w:style>
  <w:style w:type="paragraph" w:customStyle="1" w:styleId="1-Covertexthd">
    <w:name w:val="1-Cover text hd"/>
    <w:basedOn w:val="1-Covertext"/>
    <w:qFormat/>
    <w:rsid w:val="00981A92"/>
    <w:pPr>
      <w:spacing w:after="160"/>
    </w:pPr>
  </w:style>
  <w:style w:type="paragraph" w:customStyle="1" w:styleId="1-CovertextLast">
    <w:name w:val="1-Cover text Last"/>
    <w:basedOn w:val="1-Covertext"/>
    <w:qFormat/>
    <w:rsid w:val="00981A92"/>
    <w:pPr>
      <w:spacing w:after="360"/>
    </w:pPr>
  </w:style>
  <w:style w:type="character" w:customStyle="1" w:styleId="1-eop">
    <w:name w:val="1-eop"/>
    <w:basedOn w:val="DefaultParagraphFont"/>
    <w:rsid w:val="00981A92"/>
  </w:style>
  <w:style w:type="paragraph" w:customStyle="1" w:styleId="1-eoptext">
    <w:name w:val="1-eop text"/>
    <w:basedOn w:val="Normal"/>
    <w:qFormat/>
    <w:rsid w:val="00981A92"/>
    <w:rPr>
      <w:rFonts w:ascii="Calibri" w:eastAsia="Times New Roman" w:hAnsi="Calibri" w:cs="Calibri"/>
      <w:szCs w:val="24"/>
    </w:rPr>
  </w:style>
  <w:style w:type="paragraph" w:customStyle="1" w:styleId="1-TableHeading">
    <w:name w:val="1-Table Heading"/>
    <w:basedOn w:val="Normal"/>
    <w:qFormat/>
    <w:rsid w:val="00C15DEA"/>
    <w:pPr>
      <w:jc w:val="center"/>
    </w:pPr>
    <w:rPr>
      <w:rFonts w:ascii="Arial" w:eastAsia="MS Mincho" w:hAnsi="Arial" w:cs="Arial"/>
      <w:b/>
      <w:snapToGrid w:val="0"/>
      <w:sz w:val="18"/>
      <w:szCs w:val="18"/>
      <w:lang w:val="de-AT" w:eastAsia="de-AT"/>
    </w:rPr>
  </w:style>
  <w:style w:type="paragraph" w:customStyle="1" w:styleId="1-Tabletext">
    <w:name w:val="1-Table text"/>
    <w:basedOn w:val="Normal"/>
    <w:qFormat/>
    <w:rsid w:val="00981A92"/>
    <w:rPr>
      <w:rFonts w:ascii="Arial" w:eastAsia="Arial" w:hAnsi="Arial" w:cstheme="minorHAnsi"/>
      <w:sz w:val="18"/>
      <w:szCs w:val="24"/>
      <w:lang w:val="de-AT" w:eastAsia="de-AT"/>
    </w:rPr>
  </w:style>
  <w:style w:type="paragraph" w:customStyle="1" w:styleId="abbreviations">
    <w:name w:val="abbreviations"/>
    <w:basedOn w:val="Normal"/>
    <w:autoRedefine/>
    <w:qFormat/>
    <w:rsid w:val="007074A9"/>
    <w:rPr>
      <w:sz w:val="18"/>
      <w:szCs w:val="18"/>
    </w:rPr>
  </w:style>
  <w:style w:type="paragraph" w:customStyle="1" w:styleId="aexpertise-heading">
    <w:name w:val="aexpertise-heading"/>
    <w:basedOn w:val="Normal"/>
    <w:qFormat/>
    <w:rsid w:val="00981A92"/>
    <w:pPr>
      <w:keepNext/>
      <w:framePr w:hSpace="187" w:wrap="around" w:vAnchor="text" w:hAnchor="page" w:x="1" w:y="46"/>
      <w:spacing w:before="40"/>
    </w:pPr>
    <w:rPr>
      <w:rFonts w:ascii="Arial" w:eastAsia="Times New Roman" w:hAnsi="Arial"/>
      <w:b/>
      <w:noProof/>
      <w:color w:val="002E5F"/>
      <w:sz w:val="18"/>
      <w:szCs w:val="20"/>
    </w:rPr>
  </w:style>
  <w:style w:type="table" w:customStyle="1" w:styleId="AHRQ1">
    <w:name w:val="AHRQ1"/>
    <w:basedOn w:val="TableGrid"/>
    <w:rsid w:val="00981A92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character" w:customStyle="1" w:styleId="apple-converted-space">
    <w:name w:val="apple-converted-space"/>
    <w:basedOn w:val="DefaultParagraphFont"/>
    <w:rsid w:val="00981A92"/>
  </w:style>
  <w:style w:type="paragraph" w:styleId="BalloonText">
    <w:name w:val="Balloon Text"/>
    <w:basedOn w:val="Normal"/>
    <w:link w:val="BalloonTextChar"/>
    <w:uiPriority w:val="99"/>
    <w:semiHidden/>
    <w:unhideWhenUsed/>
    <w:rsid w:val="00981A9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1A92"/>
    <w:rPr>
      <w:rFonts w:ascii="Segoe UI" w:hAnsi="Segoe UI" w:cs="Segoe UI"/>
      <w:sz w:val="18"/>
      <w:szCs w:val="18"/>
    </w:rPr>
  </w:style>
  <w:style w:type="table" w:customStyle="1" w:styleId="BlueTable">
    <w:name w:val="Blue Table"/>
    <w:basedOn w:val="TableNormal"/>
    <w:uiPriority w:val="99"/>
    <w:rsid w:val="00981A92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981A92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981A92"/>
    <w:rPr>
      <w:rFonts w:ascii="Segoe UI" w:hAnsi="Segoe UI" w:cs="Segoe UI" w:hint="default"/>
      <w:sz w:val="18"/>
      <w:szCs w:val="18"/>
    </w:rPr>
  </w:style>
  <w:style w:type="paragraph" w:customStyle="1" w:styleId="CM1">
    <w:name w:val="CM1"/>
    <w:basedOn w:val="Normal"/>
    <w:next w:val="Normal"/>
    <w:rsid w:val="00981A92"/>
    <w:pPr>
      <w:widowControl w:val="0"/>
      <w:autoSpaceDE w:val="0"/>
      <w:autoSpaceDN w:val="0"/>
      <w:adjustRightInd w:val="0"/>
    </w:pPr>
    <w:rPr>
      <w:rFonts w:ascii="Calibri" w:eastAsia="Times New Roman" w:hAnsi="Calibri"/>
      <w:sz w:val="24"/>
      <w:szCs w:val="24"/>
      <w:lang w:val="en-CA" w:eastAsia="en-CA"/>
    </w:rPr>
  </w:style>
  <w:style w:type="paragraph" w:customStyle="1" w:styleId="Default">
    <w:name w:val="Default"/>
    <w:rsid w:val="00981A9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981A92"/>
    <w:rPr>
      <w:rFonts w:asciiTheme="minorHAnsi" w:hAnsiTheme="minorHAnsi"/>
      <w:b/>
      <w:i/>
      <w:iCs/>
      <w:color w:val="auto"/>
      <w:sz w:val="22"/>
    </w:rPr>
  </w:style>
  <w:style w:type="character" w:customStyle="1" w:styleId="eop">
    <w:name w:val="eop"/>
    <w:basedOn w:val="DefaultParagraphFont"/>
    <w:rsid w:val="00981A92"/>
  </w:style>
  <w:style w:type="paragraph" w:customStyle="1" w:styleId="FigureTableNote">
    <w:name w:val="Figure Table Note"/>
    <w:basedOn w:val="Normal"/>
    <w:qFormat/>
    <w:rsid w:val="00981A92"/>
    <w:pPr>
      <w:spacing w:after="360"/>
      <w:contextualSpacing/>
      <w:textAlignment w:val="center"/>
    </w:pPr>
    <w:rPr>
      <w:rFonts w:ascii="Calibri" w:eastAsia="Times New Roman" w:hAnsi="Calibri" w:cs="Calibri"/>
      <w:sz w:val="20"/>
    </w:rPr>
  </w:style>
  <w:style w:type="paragraph" w:customStyle="1" w:styleId="FigureTableTitle">
    <w:name w:val="Figure Table Title"/>
    <w:basedOn w:val="Normal"/>
    <w:qFormat/>
    <w:rsid w:val="00981A92"/>
    <w:pPr>
      <w:keepNext/>
      <w:spacing w:after="160"/>
    </w:pPr>
    <w:rPr>
      <w:rFonts w:asciiTheme="minorHAnsi" w:hAnsiTheme="minorHAnsi" w:cstheme="minorBidi"/>
      <w:b/>
      <w:sz w:val="24"/>
      <w:szCs w:val="24"/>
    </w:rPr>
  </w:style>
  <w:style w:type="character" w:styleId="FootnoteReference">
    <w:name w:val="footnote reference"/>
    <w:basedOn w:val="DefaultParagraphFont"/>
    <w:unhideWhenUsed/>
    <w:rsid w:val="00981A9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81A9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81A92"/>
    <w:rPr>
      <w:rFonts w:ascii="Times New Roman" w:hAnsi="Times New Roman" w:cs="Times New Roman"/>
      <w:sz w:val="20"/>
      <w:szCs w:val="20"/>
    </w:rPr>
  </w:style>
  <w:style w:type="table" w:styleId="GridTable1Light">
    <w:name w:val="Grid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6">
    <w:name w:val="Grid Table 2 Accent 6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2" w:space="0" w:color="A8D08D" w:themeColor="accent6" w:themeTint="99"/>
        <w:bottom w:val="single" w:sz="2" w:space="0" w:color="A8D08D" w:themeColor="accent6" w:themeTint="99"/>
        <w:insideH w:val="single" w:sz="2" w:space="0" w:color="A8D08D" w:themeColor="accent6" w:themeTint="99"/>
        <w:insideV w:val="single" w:sz="2" w:space="0" w:color="A8D08D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styleId="GridTable3">
    <w:name w:val="Grid Table 3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4-Accent1">
    <w:name w:val="Grid Table 4 Accent 1"/>
    <w:basedOn w:val="TableNormal"/>
    <w:uiPriority w:val="49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981A92"/>
    <w:pPr>
      <w:spacing w:after="0" w:line="240" w:lineRule="auto"/>
    </w:pPr>
    <w:rPr>
      <w:color w:val="538135" w:themeColor="accent6" w:themeShade="BF"/>
    </w:rPr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981A92"/>
    <w:rPr>
      <w:rFonts w:asciiTheme="majorHAnsi" w:eastAsiaTheme="majorEastAsia" w:hAnsiTheme="majorHAnsi" w:cstheme="majorBidi"/>
      <w:i/>
      <w:iCs/>
      <w:color w:val="ED7D31" w:themeColor="accent2"/>
    </w:rPr>
  </w:style>
  <w:style w:type="character" w:customStyle="1" w:styleId="Heading5Char">
    <w:name w:val="Heading 5 Char"/>
    <w:basedOn w:val="DefaultParagraphFont"/>
    <w:link w:val="Heading5"/>
    <w:uiPriority w:val="9"/>
    <w:rsid w:val="00981A92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Heading40">
    <w:name w:val="Heading4"/>
    <w:basedOn w:val="Normal"/>
    <w:qFormat/>
    <w:rsid w:val="00981A92"/>
    <w:pPr>
      <w:spacing w:after="240" w:line="360" w:lineRule="auto"/>
    </w:pPr>
  </w:style>
  <w:style w:type="character" w:customStyle="1" w:styleId="highlight">
    <w:name w:val="highlight"/>
    <w:basedOn w:val="DefaultParagraphFont"/>
    <w:rsid w:val="00981A92"/>
  </w:style>
  <w:style w:type="character" w:styleId="IntenseEmphasis">
    <w:name w:val="Intense Emphasis"/>
    <w:basedOn w:val="DefaultParagraphFont"/>
    <w:uiPriority w:val="21"/>
    <w:qFormat/>
    <w:rsid w:val="00981A92"/>
    <w:rPr>
      <w:rFonts w:asciiTheme="minorHAnsi" w:hAnsiTheme="minorHAnsi"/>
      <w:b/>
      <w:i/>
      <w:iCs/>
      <w:color w:val="2E74B5" w:themeColor="accent5" w:themeShade="BF"/>
      <w:sz w:val="22"/>
    </w:rPr>
  </w:style>
  <w:style w:type="table" w:styleId="ListTable1Light">
    <w:name w:val="List Table 1 Light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5">
    <w:name w:val="List Table 1 Light Accent 5"/>
    <w:basedOn w:val="TableNormal"/>
    <w:uiPriority w:val="46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ListTable2">
    <w:name w:val="List Table 2"/>
    <w:basedOn w:val="TableNormal"/>
    <w:uiPriority w:val="47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3-Accent1">
    <w:name w:val="List Table 3 Accent 1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4472C4" w:themeColor="accent1"/>
        <w:left w:val="single" w:sz="4" w:space="0" w:color="4472C4" w:themeColor="accent1"/>
        <w:bottom w:val="single" w:sz="4" w:space="0" w:color="4472C4" w:themeColor="accent1"/>
        <w:right w:val="single" w:sz="4" w:space="0" w:color="4472C4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472C4" w:themeColor="accent1"/>
          <w:right w:val="single" w:sz="4" w:space="0" w:color="4472C4" w:themeColor="accent1"/>
        </w:tcBorders>
      </w:tcPr>
    </w:tblStylePr>
    <w:tblStylePr w:type="band1Horz">
      <w:tblPr/>
      <w:tcPr>
        <w:tcBorders>
          <w:top w:val="single" w:sz="4" w:space="0" w:color="4472C4" w:themeColor="accent1"/>
          <w:bottom w:val="single" w:sz="4" w:space="0" w:color="4472C4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 w:themeColor="accent1"/>
          <w:left w:val="nil"/>
        </w:tcBorders>
      </w:tcPr>
    </w:tblStylePr>
    <w:tblStylePr w:type="swCell">
      <w:tblPr/>
      <w:tcPr>
        <w:tcBorders>
          <w:top w:val="double" w:sz="4" w:space="0" w:color="4472C4" w:themeColor="accent1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981A92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pPr>
        <w:jc w:val="center"/>
      </w:pPr>
      <w:rPr>
        <w:rFonts w:asciiTheme="majorHAnsi" w:hAnsiTheme="majorHAnsi"/>
        <w:b/>
        <w:bCs/>
        <w:color w:val="FFFFFF" w:themeColor="background1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  <w:shd w:val="clear" w:color="auto" w:fill="2E74B5" w:themeFill="accent5" w:themeFillShade="BF"/>
        <w:vAlign w:val="bottom"/>
      </w:tcPr>
    </w:tblStylePr>
    <w:tblStylePr w:type="lastRow">
      <w:rPr>
        <w:rFonts w:asciiTheme="majorHAnsi" w:hAnsiTheme="majorHAnsi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band2Horz">
      <w:pPr>
        <w:jc w:val="left"/>
      </w:pPr>
      <w:rPr>
        <w:rFonts w:asciiTheme="majorHAnsi" w:hAnsiTheme="majorHAnsi"/>
        <w:sz w:val="22"/>
      </w:rPr>
      <w:tblPr/>
      <w:tcPr>
        <w:tcBorders>
          <w:top w:val="single" w:sz="4" w:space="0" w:color="2E74B5" w:themeColor="accent5" w:themeShade="BF"/>
          <w:left w:val="single" w:sz="4" w:space="0" w:color="2E74B5" w:themeColor="accent5" w:themeShade="BF"/>
          <w:bottom w:val="single" w:sz="4" w:space="0" w:color="2E74B5" w:themeColor="accent5" w:themeShade="BF"/>
          <w:right w:val="single" w:sz="4" w:space="0" w:color="2E74B5" w:themeColor="accent5" w:themeShade="BF"/>
          <w:insideH w:val="single" w:sz="4" w:space="0" w:color="2E74B5" w:themeColor="accent5" w:themeShade="BF"/>
          <w:insideV w:val="single" w:sz="4" w:space="0" w:color="2E74B5" w:themeColor="accent5" w:themeShade="BF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styleId="NoSpacing">
    <w:name w:val="No Spacing"/>
    <w:uiPriority w:val="1"/>
    <w:qFormat/>
    <w:rsid w:val="00981A92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1A9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paragraph" w:customStyle="1" w:styleId="Pa21">
    <w:name w:val="Pa21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a8">
    <w:name w:val="Pa8"/>
    <w:basedOn w:val="Normal"/>
    <w:next w:val="Normal"/>
    <w:uiPriority w:val="99"/>
    <w:rsid w:val="00981A92"/>
    <w:pPr>
      <w:autoSpaceDE w:val="0"/>
      <w:autoSpaceDN w:val="0"/>
      <w:adjustRightInd w:val="0"/>
      <w:spacing w:line="140" w:lineRule="atLeast"/>
    </w:pPr>
    <w:rPr>
      <w:rFonts w:ascii="Stone Sans" w:hAnsi="Stone Sans"/>
      <w:szCs w:val="24"/>
    </w:rPr>
  </w:style>
  <w:style w:type="paragraph" w:customStyle="1" w:styleId="PCORIBody">
    <w:name w:val="PCORI Body"/>
    <w:basedOn w:val="Normal"/>
    <w:link w:val="PCORIBodyChar"/>
    <w:qFormat/>
    <w:rsid w:val="00981A92"/>
    <w:pPr>
      <w:spacing w:after="240" w:line="360" w:lineRule="auto"/>
      <w:ind w:firstLine="720"/>
    </w:pPr>
    <w:rPr>
      <w:rFonts w:asciiTheme="minorHAnsi" w:hAnsiTheme="minorHAnsi" w:cstheme="minorBidi"/>
      <w:sz w:val="24"/>
      <w:szCs w:val="24"/>
    </w:rPr>
  </w:style>
  <w:style w:type="character" w:customStyle="1" w:styleId="PCORIBodyChar">
    <w:name w:val="PCORI Body Char"/>
    <w:basedOn w:val="DefaultParagraphFont"/>
    <w:link w:val="PCORIBody"/>
    <w:locked/>
    <w:rsid w:val="00981A92"/>
    <w:rPr>
      <w:sz w:val="24"/>
      <w:szCs w:val="24"/>
    </w:rPr>
  </w:style>
  <w:style w:type="table" w:styleId="PlainTable5">
    <w:name w:val="Plain Table 5"/>
    <w:basedOn w:val="TableNormal"/>
    <w:uiPriority w:val="45"/>
    <w:rsid w:val="00981A9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Quote">
    <w:name w:val="Quote"/>
    <w:basedOn w:val="Normal"/>
    <w:next w:val="Normal"/>
    <w:link w:val="QuoteChar"/>
    <w:uiPriority w:val="29"/>
    <w:qFormat/>
    <w:rsid w:val="00981A92"/>
    <w:pPr>
      <w:spacing w:before="12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81A92"/>
    <w:rPr>
      <w:rFonts w:ascii="Times New Roman" w:hAnsi="Times New Roman" w:cs="Times New Roman"/>
      <w:i/>
      <w:iCs/>
      <w:color w:val="404040" w:themeColor="text1" w:themeTint="BF"/>
    </w:rPr>
  </w:style>
  <w:style w:type="character" w:customStyle="1" w:styleId="scxw126348817">
    <w:name w:val="scxw126348817"/>
    <w:basedOn w:val="DefaultParagraphFont"/>
    <w:rsid w:val="00981A92"/>
  </w:style>
  <w:style w:type="character" w:customStyle="1" w:styleId="scxw257054166">
    <w:name w:val="scxw257054166"/>
    <w:basedOn w:val="DefaultParagraphFont"/>
    <w:rsid w:val="00981A92"/>
  </w:style>
  <w:style w:type="character" w:customStyle="1" w:styleId="scxw2737774">
    <w:name w:val="scxw2737774"/>
    <w:basedOn w:val="DefaultParagraphFont"/>
    <w:rsid w:val="00981A92"/>
  </w:style>
  <w:style w:type="character" w:customStyle="1" w:styleId="scxw51792544">
    <w:name w:val="scxw51792544"/>
    <w:basedOn w:val="DefaultParagraphFont"/>
    <w:rsid w:val="00981A92"/>
  </w:style>
  <w:style w:type="character" w:customStyle="1" w:styleId="scxw8685313">
    <w:name w:val="scxw8685313"/>
    <w:basedOn w:val="DefaultParagraphFont"/>
    <w:rsid w:val="00981A92"/>
  </w:style>
  <w:style w:type="character" w:styleId="SmartLink">
    <w:name w:val="Smart Link"/>
    <w:basedOn w:val="DefaultParagraphFont"/>
    <w:uiPriority w:val="99"/>
    <w:semiHidden/>
    <w:unhideWhenUsed/>
    <w:rsid w:val="00981A92"/>
    <w:rPr>
      <w:color w:val="0000FF"/>
      <w:u w:val="single"/>
      <w:shd w:val="clear" w:color="auto" w:fill="F3F2F1"/>
    </w:rPr>
  </w:style>
  <w:style w:type="character" w:styleId="Strong">
    <w:name w:val="Strong"/>
    <w:basedOn w:val="DefaultParagraphFont"/>
    <w:uiPriority w:val="22"/>
    <w:qFormat/>
    <w:rsid w:val="00981A92"/>
    <w:rPr>
      <w:b/>
      <w:bCs/>
    </w:rPr>
  </w:style>
  <w:style w:type="table" w:customStyle="1" w:styleId="Style1">
    <w:name w:val="Style1"/>
    <w:basedOn w:val="TableNormal"/>
    <w:uiPriority w:val="99"/>
    <w:rsid w:val="00981A92"/>
    <w:pPr>
      <w:spacing w:after="0" w:line="240" w:lineRule="auto"/>
    </w:pPr>
    <w:tblPr/>
  </w:style>
  <w:style w:type="paragraph" w:styleId="Subtitle">
    <w:name w:val="Subtitle"/>
    <w:basedOn w:val="Normal"/>
    <w:next w:val="Normal"/>
    <w:link w:val="SubtitleChar"/>
    <w:uiPriority w:val="11"/>
    <w:qFormat/>
    <w:rsid w:val="00981A92"/>
    <w:pPr>
      <w:numPr>
        <w:ilvl w:val="1"/>
      </w:numPr>
      <w:jc w:val="center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81A92"/>
    <w:rPr>
      <w:rFonts w:ascii="Times New Roman" w:eastAsiaTheme="minorEastAsia" w:hAnsi="Times New Roman" w:cs="Times New Roman"/>
      <w:color w:val="5A5A5A" w:themeColor="text1" w:themeTint="A5"/>
      <w:spacing w:val="15"/>
    </w:rPr>
  </w:style>
  <w:style w:type="paragraph" w:customStyle="1" w:styleId="SummaryBoxText">
    <w:name w:val="Summary_Box_Text"/>
    <w:basedOn w:val="Normal"/>
    <w:qFormat/>
    <w:rsid w:val="00981A92"/>
    <w:pPr>
      <w:framePr w:hSpace="141" w:wrap="around" w:vAnchor="text" w:hAnchor="text" w:y="1"/>
      <w:spacing w:before="80" w:after="80" w:line="288" w:lineRule="auto"/>
    </w:pPr>
    <w:rPr>
      <w:rFonts w:ascii="Calibri" w:eastAsia="Arial" w:hAnsi="Calibri"/>
      <w:b/>
      <w:sz w:val="24"/>
      <w:szCs w:val="24"/>
    </w:rPr>
  </w:style>
  <w:style w:type="paragraph" w:customStyle="1" w:styleId="SummaryBoxBullet">
    <w:name w:val="Summary_Box_Bullet"/>
    <w:basedOn w:val="SummaryBoxText"/>
    <w:qFormat/>
    <w:rsid w:val="00981A92"/>
    <w:pPr>
      <w:framePr w:wrap="around"/>
      <w:numPr>
        <w:numId w:val="17"/>
      </w:numPr>
    </w:pPr>
    <w:rPr>
      <w:b w:val="0"/>
    </w:rPr>
  </w:style>
  <w:style w:type="paragraph" w:customStyle="1" w:styleId="Table">
    <w:name w:val="Table"/>
    <w:basedOn w:val="Caption"/>
    <w:rsid w:val="00981A92"/>
    <w:pPr>
      <w:suppressLineNumbers/>
      <w:suppressAutoHyphens/>
      <w:spacing w:before="120" w:after="120"/>
    </w:pPr>
    <w:rPr>
      <w:rFonts w:ascii="Times" w:eastAsia="Noto Serif CJK SC" w:hAnsi="Times" w:cs="Lohit Devanagari"/>
      <w:color w:val="auto"/>
      <w:kern w:val="2"/>
      <w:sz w:val="24"/>
      <w:szCs w:val="24"/>
      <w:lang w:eastAsia="zh-CN" w:bidi="hi-IN"/>
    </w:rPr>
  </w:style>
  <w:style w:type="paragraph" w:customStyle="1" w:styleId="TableBullet">
    <w:name w:val="Table Bullet"/>
    <w:basedOn w:val="ListParagraph"/>
    <w:link w:val="TableBulletChar"/>
    <w:qFormat/>
    <w:rsid w:val="00981A92"/>
    <w:pPr>
      <w:keepNext/>
      <w:keepLines/>
      <w:widowControl w:val="0"/>
      <w:numPr>
        <w:numId w:val="18"/>
      </w:numPr>
      <w:spacing w:after="160"/>
    </w:pPr>
    <w:rPr>
      <w:rFonts w:ascii="Arial" w:hAnsi="Arial" w:cs="Arial"/>
      <w:szCs w:val="18"/>
    </w:rPr>
  </w:style>
  <w:style w:type="character" w:customStyle="1" w:styleId="TableBulletChar">
    <w:name w:val="Table Bullet Char"/>
    <w:basedOn w:val="DefaultParagraphFont"/>
    <w:link w:val="TableBullet"/>
    <w:locked/>
    <w:rsid w:val="00981A92"/>
    <w:rPr>
      <w:rFonts w:ascii="Arial" w:hAnsi="Arial" w:cs="Arial"/>
      <w:szCs w:val="18"/>
    </w:rPr>
  </w:style>
  <w:style w:type="paragraph" w:customStyle="1" w:styleId="TableBullet2">
    <w:name w:val="Table Bullet 2"/>
    <w:basedOn w:val="TableBullet"/>
    <w:qFormat/>
    <w:rsid w:val="00981A92"/>
    <w:pPr>
      <w:numPr>
        <w:numId w:val="0"/>
      </w:numPr>
    </w:pPr>
    <w:rPr>
      <w:rFonts w:eastAsia="Times New Roman"/>
      <w:szCs w:val="22"/>
    </w:rPr>
  </w:style>
  <w:style w:type="table" w:customStyle="1" w:styleId="TableGrid11">
    <w:name w:val="Table Grid11"/>
    <w:basedOn w:val="TableNormal"/>
    <w:next w:val="TableGrid"/>
    <w:uiPriority w:val="59"/>
    <w:rsid w:val="00981A92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ers">
    <w:name w:val="Table Headers"/>
    <w:basedOn w:val="Normal"/>
    <w:rsid w:val="00981A92"/>
    <w:pPr>
      <w:snapToGrid w:val="0"/>
      <w:spacing w:before="40" w:after="40"/>
      <w:jc w:val="center"/>
    </w:pPr>
    <w:rPr>
      <w:rFonts w:eastAsia="Times New Roman" w:cstheme="minorHAnsi"/>
      <w:b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981A92"/>
  </w:style>
  <w:style w:type="paragraph" w:customStyle="1" w:styleId="Tabletext">
    <w:name w:val="Table text"/>
    <w:basedOn w:val="Normal"/>
    <w:qFormat/>
    <w:rsid w:val="00981A92"/>
    <w:rPr>
      <w:rFonts w:ascii="Arial" w:hAnsi="Arial" w:cs="Arial"/>
      <w:sz w:val="20"/>
      <w:szCs w:val="18"/>
    </w:rPr>
  </w:style>
  <w:style w:type="paragraph" w:customStyle="1" w:styleId="TableText0">
    <w:name w:val="Table Text"/>
    <w:basedOn w:val="Normal"/>
    <w:qFormat/>
    <w:rsid w:val="00981A92"/>
    <w:pPr>
      <w:textAlignment w:val="baseline"/>
    </w:pPr>
    <w:rPr>
      <w:rFonts w:ascii="Calibri" w:eastAsia="Times New Roman" w:hAnsi="Calibri" w:cs="Calibri"/>
      <w:sz w:val="18"/>
      <w:szCs w:val="18"/>
    </w:rPr>
  </w:style>
  <w:style w:type="paragraph" w:customStyle="1" w:styleId="TableTitle">
    <w:name w:val="Table Title"/>
    <w:basedOn w:val="Heading1"/>
    <w:link w:val="TableTitleChar"/>
    <w:autoRedefine/>
    <w:qFormat/>
    <w:rsid w:val="00981A92"/>
    <w:pPr>
      <w:spacing w:after="120"/>
    </w:pPr>
    <w:rPr>
      <w:bCs/>
    </w:rPr>
  </w:style>
  <w:style w:type="character" w:customStyle="1" w:styleId="TableTitleChar">
    <w:name w:val="Table Title Char"/>
    <w:basedOn w:val="DefaultParagraphFont"/>
    <w:link w:val="TableTitle"/>
    <w:rsid w:val="00981A92"/>
    <w:rPr>
      <w:rFonts w:ascii="Times New Roman" w:eastAsiaTheme="majorEastAsia" w:hAnsi="Times New Roman" w:cs="Times New Roman"/>
      <w:b/>
      <w:bCs/>
      <w:sz w:val="24"/>
      <w:szCs w:val="24"/>
    </w:rPr>
  </w:style>
  <w:style w:type="paragraph" w:customStyle="1" w:styleId="TableHeader">
    <w:name w:val="TableHeader"/>
    <w:basedOn w:val="Normal"/>
    <w:autoRedefine/>
    <w:qFormat/>
    <w:rsid w:val="00981A92"/>
    <w:pPr>
      <w:jc w:val="center"/>
      <w:textAlignment w:val="baseline"/>
    </w:pPr>
    <w:rPr>
      <w:rFonts w:ascii="Arial" w:eastAsia="Times New Roman" w:hAnsi="Arial" w:cstheme="minorHAnsi"/>
      <w:b/>
      <w:bCs/>
      <w:sz w:val="18"/>
      <w:szCs w:val="18"/>
    </w:rPr>
  </w:style>
  <w:style w:type="paragraph" w:customStyle="1" w:styleId="Text">
    <w:name w:val="Text"/>
    <w:basedOn w:val="Normal"/>
    <w:link w:val="TextChar"/>
    <w:uiPriority w:val="99"/>
    <w:rsid w:val="00981A92"/>
    <w:pPr>
      <w:spacing w:after="240"/>
    </w:pPr>
    <w:rPr>
      <w:rFonts w:asciiTheme="minorHAnsi" w:hAnsiTheme="minorHAnsi" w:cstheme="minorBidi"/>
    </w:rPr>
  </w:style>
  <w:style w:type="character" w:customStyle="1" w:styleId="TextChar">
    <w:name w:val="Text Char"/>
    <w:basedOn w:val="DefaultParagraphFont"/>
    <w:link w:val="Text"/>
    <w:uiPriority w:val="99"/>
    <w:locked/>
    <w:rsid w:val="00981A92"/>
  </w:style>
  <w:style w:type="paragraph" w:customStyle="1" w:styleId="textbox-text-black-accentbox">
    <w:name w:val="textbox-text-black - accent box"/>
    <w:basedOn w:val="Normal"/>
    <w:qFormat/>
    <w:rsid w:val="00981A92"/>
    <w:pPr>
      <w:keepNext/>
      <w:tabs>
        <w:tab w:val="center" w:pos="1247"/>
      </w:tabs>
      <w:spacing w:before="40" w:after="360"/>
    </w:pPr>
    <w:rPr>
      <w:rFonts w:ascii="Arial" w:hAnsi="Arial" w:cstheme="minorBidi"/>
      <w:noProof/>
      <w:sz w:val="21"/>
      <w:szCs w:val="18"/>
      <w:lang w:eastAsia="zh-CN"/>
    </w:rPr>
  </w:style>
  <w:style w:type="paragraph" w:styleId="Title">
    <w:name w:val="Title"/>
    <w:basedOn w:val="Normal"/>
    <w:next w:val="Normal"/>
    <w:link w:val="TitleChar"/>
    <w:uiPriority w:val="10"/>
    <w:qFormat/>
    <w:rsid w:val="00981A92"/>
    <w:pPr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81A92"/>
    <w:rPr>
      <w:rFonts w:asciiTheme="majorHAnsi" w:eastAsiaTheme="majorEastAsia" w:hAnsiTheme="majorHAnsi" w:cstheme="majorBidi"/>
      <w:b/>
      <w:spacing w:val="-10"/>
      <w:kern w:val="28"/>
      <w:sz w:val="28"/>
      <w:szCs w:val="56"/>
    </w:rPr>
  </w:style>
  <w:style w:type="character" w:customStyle="1" w:styleId="ui-provider">
    <w:name w:val="ui-provider"/>
    <w:basedOn w:val="DefaultParagraphFont"/>
    <w:rsid w:val="00981A92"/>
  </w:style>
  <w:style w:type="paragraph" w:customStyle="1" w:styleId="figuretitle">
    <w:name w:val="figure title"/>
    <w:basedOn w:val="Normal"/>
    <w:qFormat/>
    <w:rsid w:val="00014024"/>
    <w:rPr>
      <w:rFonts w:eastAsia="MS Mincho"/>
      <w:b/>
      <w:bCs/>
      <w:sz w:val="24"/>
      <w:szCs w:val="24"/>
    </w:rPr>
  </w:style>
  <w:style w:type="table" w:customStyle="1" w:styleId="TableGrid12">
    <w:name w:val="Table Grid12"/>
    <w:basedOn w:val="TableNormal"/>
    <w:next w:val="TableGrid"/>
    <w:uiPriority w:val="39"/>
    <w:rsid w:val="00981A92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6F2F8B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1">
    <w:name w:val="Table Grid111"/>
    <w:basedOn w:val="TableNormal"/>
    <w:next w:val="TableGrid"/>
    <w:uiPriority w:val="59"/>
    <w:rsid w:val="006F2F8B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1">
    <w:name w:val="Grid Table 4 - Accent 11"/>
    <w:basedOn w:val="TableNormal"/>
    <w:next w:val="GridTable4-Accent1"/>
    <w:uiPriority w:val="49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3">
    <w:name w:val="Table Grid13"/>
    <w:basedOn w:val="TableNormal"/>
    <w:next w:val="TableGrid"/>
    <w:uiPriority w:val="39"/>
    <w:rsid w:val="006F2F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1">
    <w:name w:val="Grid Table 31"/>
    <w:basedOn w:val="TableNormal"/>
    <w:next w:val="GridTable3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1">
    <w:name w:val="Grid Table 21"/>
    <w:basedOn w:val="TableNormal"/>
    <w:next w:val="Grid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1">
    <w:name w:val="Grid Table 1 Light1"/>
    <w:basedOn w:val="TableNormal"/>
    <w:next w:val="GridTable1Light"/>
    <w:uiPriority w:val="46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1">
    <w:name w:val="List Table 1 Light - Accent 51"/>
    <w:basedOn w:val="TableNormal"/>
    <w:next w:val="ListTable1Light-Accent5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1">
    <w:name w:val="AHRQ11"/>
    <w:basedOn w:val="TableGrid"/>
    <w:rsid w:val="006F2F8B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">
    <w:name w:val="Blue Table2"/>
    <w:basedOn w:val="TableNormal"/>
    <w:uiPriority w:val="99"/>
    <w:rsid w:val="006F2F8B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1">
    <w:name w:val="Grid Table 2 - Accent 61"/>
    <w:basedOn w:val="TableNormal"/>
    <w:next w:val="GridTable2-Accent6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1">
    <w:name w:val="Grid Table 6 Colorful - Accent 61"/>
    <w:basedOn w:val="TableNormal"/>
    <w:next w:val="GridTable6Colorful-Accent6"/>
    <w:uiPriority w:val="51"/>
    <w:rsid w:val="006F2F8B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">
    <w:name w:val="List Table 1 Light1"/>
    <w:basedOn w:val="TableNormal"/>
    <w:next w:val="ListTable1Light"/>
    <w:uiPriority w:val="46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1">
    <w:name w:val="List Table 21"/>
    <w:basedOn w:val="TableNormal"/>
    <w:next w:val="ListTable2"/>
    <w:uiPriority w:val="47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">
    <w:name w:val="List Table 3 - Accent 11"/>
    <w:basedOn w:val="TableNormal"/>
    <w:next w:val="ListTable3-Accent1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">
    <w:name w:val="List Table 3 - Accent 51"/>
    <w:basedOn w:val="TableNormal"/>
    <w:next w:val="ListTable3-Accent5"/>
    <w:uiPriority w:val="48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2">
    <w:name w:val="Plain Table 22"/>
    <w:basedOn w:val="TableNormal"/>
    <w:next w:val="PlainTable2"/>
    <w:uiPriority w:val="42"/>
    <w:rsid w:val="006F2F8B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1">
    <w:name w:val="Plain Table 51"/>
    <w:basedOn w:val="TableNormal"/>
    <w:next w:val="PlainTable5"/>
    <w:uiPriority w:val="45"/>
    <w:rsid w:val="006F2F8B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">
    <w:name w:val="Style11"/>
    <w:basedOn w:val="TableNormal"/>
    <w:uiPriority w:val="99"/>
    <w:rsid w:val="006F2F8B"/>
    <w:pPr>
      <w:spacing w:after="0" w:line="240" w:lineRule="auto"/>
    </w:pPr>
    <w:tblPr/>
  </w:style>
  <w:style w:type="numbering" w:customStyle="1" w:styleId="NoList1">
    <w:name w:val="No List1"/>
    <w:next w:val="NoList"/>
    <w:uiPriority w:val="99"/>
    <w:semiHidden/>
    <w:unhideWhenUsed/>
    <w:rsid w:val="00CB2BAD"/>
  </w:style>
  <w:style w:type="table" w:customStyle="1" w:styleId="TableGrid3">
    <w:name w:val="Table Grid3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2">
    <w:name w:val="Table Grid112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2">
    <w:name w:val="Grid Table 4 - Accent 12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TableGrid14">
    <w:name w:val="Table Grid14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32">
    <w:name w:val="Grid Table 32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22">
    <w:name w:val="Grid Table 22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1Light2">
    <w:name w:val="Grid Table 1 Light2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ListTable1Light-Accent52">
    <w:name w:val="List Table 1 Light - Accent 52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AHRQ12">
    <w:name w:val="AHRQ12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3">
    <w:name w:val="Blue Table3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2-Accent62">
    <w:name w:val="Grid Table 2 - Accent 62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6Colorful-Accent62">
    <w:name w:val="Grid Table 6 Colorful - Accent 62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2">
    <w:name w:val="List Table 1 Light2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22">
    <w:name w:val="List Table 22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2">
    <w:name w:val="List Table 3 - Accent 12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2">
    <w:name w:val="List Table 3 - Accent 52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23">
    <w:name w:val="Plain Table 23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52">
    <w:name w:val="Plain Table 52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2">
    <w:name w:val="Style12"/>
    <w:basedOn w:val="TableNormal"/>
    <w:uiPriority w:val="99"/>
    <w:rsid w:val="00CB2BAD"/>
    <w:pPr>
      <w:spacing w:after="0" w:line="240" w:lineRule="auto"/>
    </w:pPr>
    <w:tblPr/>
  </w:style>
  <w:style w:type="numbering" w:customStyle="1" w:styleId="NoList11">
    <w:name w:val="No List11"/>
    <w:next w:val="NoList"/>
    <w:uiPriority w:val="99"/>
    <w:semiHidden/>
    <w:unhideWhenUsed/>
    <w:rsid w:val="00CB2BAD"/>
  </w:style>
  <w:style w:type="table" w:customStyle="1" w:styleId="BlueTable11">
    <w:name w:val="Blue Table1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Ind w:w="0" w:type="nil"/>
      <w:tblBorders>
        <w:bottom w:val="single" w:sz="4" w:space="0" w:color="0A357E"/>
        <w:insideV w:val="single" w:sz="4" w:space="0" w:color="D9D9D9"/>
      </w:tblBorders>
    </w:tbl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</w:tcPr>
    </w:tblStylePr>
    <w:tblStylePr w:type="band1Horz">
      <w:tblPr/>
      <w:tcPr>
        <w:tcBorders>
          <w:bottom w:val="single" w:sz="4" w:space="0" w:color="D9D9D9"/>
        </w:tcBorders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PlainTable211">
    <w:name w:val="Plain Table 211"/>
    <w:basedOn w:val="TableNormal"/>
    <w:next w:val="PlainTable2"/>
    <w:uiPriority w:val="42"/>
    <w:rsid w:val="00CB2BAD"/>
    <w:pPr>
      <w:spacing w:after="0" w:line="240" w:lineRule="auto"/>
    </w:pPr>
    <w:rPr>
      <w:rFonts w:eastAsia="MS Mincho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PlainTable221">
    <w:name w:val="Plain Table 221"/>
    <w:basedOn w:val="TableNormal"/>
    <w:next w:val="PlainTable2"/>
    <w:uiPriority w:val="42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customStyle="1" w:styleId="TableGrid121">
    <w:name w:val="Table Grid12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1">
    <w:name w:val="Table Grid21"/>
    <w:basedOn w:val="TableNormal"/>
    <w:next w:val="TableGrid"/>
    <w:uiPriority w:val="39"/>
    <w:rsid w:val="00CB2B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AHRQ111">
    <w:name w:val="AHRQ111"/>
    <w:basedOn w:val="TableGrid"/>
    <w:rsid w:val="00CB2BAD"/>
    <w:rPr>
      <w:rFonts w:ascii="Arial" w:eastAsia="Times New Roman" w:hAnsi="Arial" w:cs="Times New Roman"/>
      <w:sz w:val="18"/>
      <w:szCs w:val="20"/>
      <w:lang w:val="de-AT" w:eastAsia="de-AT"/>
    </w:rPr>
    <w:tblPr>
      <w:tblInd w:w="0" w:type="dxa"/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table" w:customStyle="1" w:styleId="BlueTable21">
    <w:name w:val="Blue Table21"/>
    <w:basedOn w:val="TableNormal"/>
    <w:uiPriority w:val="99"/>
    <w:rsid w:val="00CB2BAD"/>
    <w:pPr>
      <w:spacing w:after="0" w:line="240" w:lineRule="auto"/>
    </w:pPr>
    <w:rPr>
      <w:rFonts w:ascii="Arial" w:eastAsia="Times New Roman" w:hAnsi="Arial" w:cs="Times New Roman"/>
      <w:sz w:val="20"/>
      <w:szCs w:val="20"/>
    </w:rPr>
    <w:tblPr>
      <w:tblStyleRowBandSize w:val="1"/>
      <w:tblBorders>
        <w:bottom w:val="single" w:sz="4" w:space="0" w:color="0A357E"/>
        <w:insideV w:val="single" w:sz="4" w:space="0" w:color="D9D9D9"/>
      </w:tblBorders>
    </w:tblPr>
    <w:tcPr>
      <w:shd w:val="clear" w:color="auto" w:fill="auto"/>
    </w:tcPr>
    <w:tblStylePr w:type="firstRow">
      <w:tblPr/>
      <w:tcPr>
        <w:tcBorders>
          <w:top w:val="single" w:sz="12" w:space="0" w:color="0A357E"/>
          <w:left w:val="nil"/>
          <w:bottom w:val="single" w:sz="4" w:space="0" w:color="0A357E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0A357E"/>
      </w:tcPr>
    </w:tblStylePr>
    <w:tblStylePr w:type="lastRow">
      <w:tblPr/>
      <w:tcPr>
        <w:tcBorders>
          <w:bottom w:val="single" w:sz="4" w:space="0" w:color="0A357E"/>
        </w:tcBorders>
        <w:shd w:val="clear" w:color="auto" w:fill="auto"/>
      </w:tcPr>
    </w:tblStylePr>
    <w:tblStylePr w:type="band1Horz">
      <w:tblPr/>
      <w:tcPr>
        <w:tcBorders>
          <w:bottom w:val="single" w:sz="4" w:space="0" w:color="D9D9D9"/>
        </w:tcBorders>
        <w:shd w:val="clear" w:color="auto" w:fill="auto"/>
      </w:tcPr>
    </w:tblStylePr>
    <w:tblStylePr w:type="band2Horz">
      <w:tblPr/>
      <w:tcPr>
        <w:tcBorders>
          <w:top w:val="nil"/>
          <w:left w:val="nil"/>
          <w:bottom w:val="single" w:sz="4" w:space="0" w:color="D9D9D9"/>
          <w:right w:val="nil"/>
          <w:insideH w:val="nil"/>
          <w:insideV w:val="single" w:sz="4" w:space="0" w:color="D9D9D9"/>
          <w:tl2br w:val="nil"/>
          <w:tr2bl w:val="nil"/>
        </w:tcBorders>
        <w:shd w:val="clear" w:color="auto" w:fill="D5E3FB"/>
      </w:tcPr>
    </w:tblStylePr>
  </w:style>
  <w:style w:type="table" w:customStyle="1" w:styleId="GridTable1Light11">
    <w:name w:val="Grid Table 1 Light11"/>
    <w:basedOn w:val="TableNormal"/>
    <w:next w:val="GridTable1Light"/>
    <w:uiPriority w:val="46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GridTable211">
    <w:name w:val="Grid Table 211"/>
    <w:basedOn w:val="TableNormal"/>
    <w:next w:val="Grid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GridTable2-Accent611">
    <w:name w:val="Grid Table 2 - Accent 611"/>
    <w:basedOn w:val="TableNormal"/>
    <w:next w:val="GridTable2-Accent6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2" w:space="0" w:color="A8D08D"/>
        <w:bottom w:val="single" w:sz="2" w:space="0" w:color="A8D08D"/>
        <w:insideH w:val="single" w:sz="2" w:space="0" w:color="A8D08D"/>
        <w:insideV w:val="single" w:sz="2" w:space="0" w:color="A8D08D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A8D08D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A8D08D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GridTable311">
    <w:name w:val="Grid Table 311"/>
    <w:basedOn w:val="TableNormal"/>
    <w:next w:val="GridTable3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  <w:tblStylePr w:type="neCell">
      <w:tblPr/>
      <w:tcPr>
        <w:tcBorders>
          <w:bottom w:val="single" w:sz="4" w:space="0" w:color="666666"/>
        </w:tcBorders>
      </w:tcPr>
    </w:tblStylePr>
    <w:tblStylePr w:type="nwCell">
      <w:tblPr/>
      <w:tcPr>
        <w:tcBorders>
          <w:bottom w:val="single" w:sz="4" w:space="0" w:color="666666"/>
        </w:tcBorders>
      </w:tcPr>
    </w:tblStylePr>
    <w:tblStylePr w:type="seCell">
      <w:tblPr/>
      <w:tcPr>
        <w:tcBorders>
          <w:top w:val="single" w:sz="4" w:space="0" w:color="666666"/>
        </w:tcBorders>
      </w:tcPr>
    </w:tblStylePr>
    <w:tblStylePr w:type="swCell">
      <w:tblPr/>
      <w:tcPr>
        <w:tcBorders>
          <w:top w:val="single" w:sz="4" w:space="0" w:color="666666"/>
        </w:tcBorders>
      </w:tcPr>
    </w:tblStylePr>
  </w:style>
  <w:style w:type="table" w:customStyle="1" w:styleId="GridTable4-Accent111">
    <w:name w:val="Grid Table 4 - Accent 111"/>
    <w:basedOn w:val="TableNormal"/>
    <w:next w:val="GridTable4-Accent1"/>
    <w:uiPriority w:val="49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8EAADB"/>
        <w:left w:val="single" w:sz="4" w:space="0" w:color="8EAADB"/>
        <w:bottom w:val="single" w:sz="4" w:space="0" w:color="8EAADB"/>
        <w:right w:val="single" w:sz="4" w:space="0" w:color="8EAADB"/>
        <w:insideH w:val="single" w:sz="4" w:space="0" w:color="8EAADB"/>
        <w:insideV w:val="single" w:sz="4" w:space="0" w:color="8EAADB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4472C4"/>
          <w:left w:val="single" w:sz="4" w:space="0" w:color="4472C4"/>
          <w:bottom w:val="single" w:sz="4" w:space="0" w:color="4472C4"/>
          <w:right w:val="single" w:sz="4" w:space="0" w:color="4472C4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/>
      </w:tcPr>
    </w:tblStylePr>
    <w:tblStylePr w:type="band1Horz">
      <w:tblPr/>
      <w:tcPr>
        <w:shd w:val="clear" w:color="auto" w:fill="D9E2F3"/>
      </w:tcPr>
    </w:tblStylePr>
  </w:style>
  <w:style w:type="table" w:customStyle="1" w:styleId="GridTable6Colorful-Accent611">
    <w:name w:val="Grid Table 6 Colorful - Accent 611"/>
    <w:basedOn w:val="TableNormal"/>
    <w:next w:val="GridTable6Colorful-Accent6"/>
    <w:uiPriority w:val="51"/>
    <w:rsid w:val="00CB2BAD"/>
    <w:pPr>
      <w:spacing w:after="0" w:line="240" w:lineRule="auto"/>
    </w:pPr>
    <w:rPr>
      <w:color w:val="538135"/>
    </w:rPr>
    <w:tblPr>
      <w:tblStyleRowBandSize w:val="1"/>
      <w:tblStyleColBandSize w:val="1"/>
      <w:tblBorders>
        <w:top w:val="single" w:sz="4" w:space="0" w:color="A8D08D"/>
        <w:left w:val="single" w:sz="4" w:space="0" w:color="A8D08D"/>
        <w:bottom w:val="single" w:sz="4" w:space="0" w:color="A8D08D"/>
        <w:right w:val="single" w:sz="4" w:space="0" w:color="A8D08D"/>
        <w:insideH w:val="single" w:sz="4" w:space="0" w:color="A8D08D"/>
        <w:insideV w:val="single" w:sz="4" w:space="0" w:color="A8D08D"/>
      </w:tblBorders>
    </w:tblPr>
    <w:tblStylePr w:type="firstRow">
      <w:rPr>
        <w:b/>
        <w:bCs/>
      </w:rPr>
      <w:tblPr/>
      <w:tcPr>
        <w:tcBorders>
          <w:bottom w:val="single" w:sz="12" w:space="0" w:color="A8D08D"/>
        </w:tcBorders>
      </w:tcPr>
    </w:tblStylePr>
    <w:tblStylePr w:type="lastRow">
      <w:rPr>
        <w:b/>
        <w:bCs/>
      </w:rPr>
      <w:tblPr/>
      <w:tcPr>
        <w:tcBorders>
          <w:top w:val="double" w:sz="4" w:space="0" w:color="A8D08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/>
      </w:tcPr>
    </w:tblStylePr>
    <w:tblStylePr w:type="band1Horz">
      <w:tblPr/>
      <w:tcPr>
        <w:shd w:val="clear" w:color="auto" w:fill="E2EFD9"/>
      </w:tcPr>
    </w:tblStylePr>
  </w:style>
  <w:style w:type="table" w:customStyle="1" w:styleId="ListTable1Light11">
    <w:name w:val="List Table 1 Light11"/>
    <w:basedOn w:val="TableNormal"/>
    <w:next w:val="ListTable1Light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1Light-Accent511">
    <w:name w:val="List Table 1 Light - Accent 511"/>
    <w:basedOn w:val="TableNormal"/>
    <w:next w:val="ListTable1Light-Accent5"/>
    <w:uiPriority w:val="46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9CC2E5"/>
        </w:tcBorders>
      </w:tcPr>
    </w:tblStylePr>
    <w:tblStylePr w:type="lastRow">
      <w:rPr>
        <w:b/>
        <w:bCs/>
      </w:rPr>
      <w:tblPr/>
      <w:tcPr>
        <w:tcBorders>
          <w:top w:val="single" w:sz="4" w:space="0" w:color="9CC2E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table" w:customStyle="1" w:styleId="ListTable211">
    <w:name w:val="List Table 211"/>
    <w:basedOn w:val="TableNormal"/>
    <w:next w:val="ListTable2"/>
    <w:uiPriority w:val="47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ListTable3-Accent111">
    <w:name w:val="List Table 3 - Accent 111"/>
    <w:basedOn w:val="TableNormal"/>
    <w:next w:val="ListTable3-Accent1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4472C4"/>
        <w:left w:val="single" w:sz="4" w:space="0" w:color="4472C4"/>
        <w:bottom w:val="single" w:sz="4" w:space="0" w:color="4472C4"/>
        <w:right w:val="single" w:sz="4" w:space="0" w:color="4472C4"/>
      </w:tblBorders>
    </w:tblPr>
    <w:tblStylePr w:type="firstRow">
      <w:rPr>
        <w:b/>
        <w:bCs/>
        <w:color w:val="FFFFFF"/>
      </w:rPr>
      <w:tblPr/>
      <w:tcPr>
        <w:shd w:val="clear" w:color="auto" w:fill="4472C4"/>
      </w:tcPr>
    </w:tblStylePr>
    <w:tblStylePr w:type="lastRow">
      <w:rPr>
        <w:b/>
        <w:bCs/>
      </w:rPr>
      <w:tblPr/>
      <w:tcPr>
        <w:tcBorders>
          <w:top w:val="double" w:sz="4" w:space="0" w:color="4472C4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4472C4"/>
          <w:right w:val="single" w:sz="4" w:space="0" w:color="4472C4"/>
        </w:tcBorders>
      </w:tcPr>
    </w:tblStylePr>
    <w:tblStylePr w:type="band1Horz">
      <w:tblPr/>
      <w:tcPr>
        <w:tcBorders>
          <w:top w:val="single" w:sz="4" w:space="0" w:color="4472C4"/>
          <w:bottom w:val="single" w:sz="4" w:space="0" w:color="4472C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472C4"/>
          <w:left w:val="nil"/>
        </w:tcBorders>
      </w:tcPr>
    </w:tblStylePr>
    <w:tblStylePr w:type="swCell">
      <w:tblPr/>
      <w:tcPr>
        <w:tcBorders>
          <w:top w:val="double" w:sz="4" w:space="0" w:color="4472C4"/>
          <w:right w:val="nil"/>
        </w:tcBorders>
      </w:tcPr>
    </w:tblStylePr>
  </w:style>
  <w:style w:type="table" w:customStyle="1" w:styleId="ListTable3-Accent511">
    <w:name w:val="List Table 3 - Accent 511"/>
    <w:basedOn w:val="TableNormal"/>
    <w:next w:val="ListTable3-Accent5"/>
    <w:uiPriority w:val="48"/>
    <w:rsid w:val="00CB2BAD"/>
    <w:pPr>
      <w:spacing w:after="0" w:line="240" w:lineRule="auto"/>
    </w:pPr>
    <w:tblPr>
      <w:tblStyleRowBandSize w:val="1"/>
      <w:tblStyleColBandSize w:val="1"/>
      <w:tblBorders>
        <w:top w:val="single" w:sz="4" w:space="0" w:color="5B9BD5"/>
        <w:left w:val="single" w:sz="4" w:space="0" w:color="5B9BD5"/>
        <w:bottom w:val="single" w:sz="4" w:space="0" w:color="5B9BD5"/>
        <w:right w:val="single" w:sz="4" w:space="0" w:color="5B9BD5"/>
      </w:tblBorders>
    </w:tblPr>
    <w:tblStylePr w:type="firstRow">
      <w:pPr>
        <w:jc w:val="center"/>
      </w:pPr>
      <w:rPr>
        <w:rFonts w:ascii="Calibri Light" w:hAnsi="Calibri Light"/>
        <w:b/>
        <w:bCs/>
        <w:color w:val="FFFFFF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  <w:shd w:val="clear" w:color="auto" w:fill="2E74B5"/>
        <w:vAlign w:val="bottom"/>
      </w:tcPr>
    </w:tblStylePr>
    <w:tblStylePr w:type="lastRow">
      <w:rPr>
        <w:rFonts w:ascii="Calibri Light" w:hAnsi="Calibri Light"/>
        <w:b/>
        <w:bCs/>
        <w:sz w:val="2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 w:val="0"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5B9BD5"/>
          <w:right w:val="single" w:sz="4" w:space="0" w:color="5B9BD5"/>
        </w:tcBorders>
      </w:tcPr>
    </w:tblStylePr>
    <w:tblStylePr w:type="band1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band2Horz">
      <w:pPr>
        <w:jc w:val="left"/>
      </w:pPr>
      <w:rPr>
        <w:rFonts w:ascii="Calibri Light" w:hAnsi="Calibri Light"/>
        <w:sz w:val="22"/>
      </w:rPr>
      <w:tblPr/>
      <w:tcPr>
        <w:tcBorders>
          <w:top w:val="single" w:sz="4" w:space="0" w:color="2E74B5"/>
          <w:left w:val="single" w:sz="4" w:space="0" w:color="2E74B5"/>
          <w:bottom w:val="single" w:sz="4" w:space="0" w:color="2E74B5"/>
          <w:right w:val="single" w:sz="4" w:space="0" w:color="2E74B5"/>
          <w:insideH w:val="single" w:sz="4" w:space="0" w:color="2E74B5"/>
          <w:insideV w:val="single" w:sz="4" w:space="0" w:color="2E74B5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/>
          <w:left w:val="nil"/>
        </w:tcBorders>
      </w:tcPr>
    </w:tblStylePr>
    <w:tblStylePr w:type="swCell">
      <w:tblPr/>
      <w:tcPr>
        <w:tcBorders>
          <w:top w:val="double" w:sz="4" w:space="0" w:color="5B9BD5"/>
          <w:right w:val="nil"/>
        </w:tcBorders>
      </w:tcPr>
    </w:tblStylePr>
  </w:style>
  <w:style w:type="table" w:customStyle="1" w:styleId="PlainTable511">
    <w:name w:val="Plain Table 5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MS Gothic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MS Gothic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MS Gothic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MS Gothic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e111">
    <w:name w:val="Style111"/>
    <w:basedOn w:val="TableNormal"/>
    <w:uiPriority w:val="99"/>
    <w:rsid w:val="00CB2BAD"/>
    <w:pPr>
      <w:spacing w:after="0" w:line="240" w:lineRule="auto"/>
    </w:pPr>
    <w:tblPr/>
  </w:style>
  <w:style w:type="table" w:customStyle="1" w:styleId="TableGrid1111">
    <w:name w:val="Table Grid1111"/>
    <w:basedOn w:val="TableNormal"/>
    <w:next w:val="TableGrid"/>
    <w:uiPriority w:val="59"/>
    <w:rsid w:val="00CB2BAD"/>
    <w:pPr>
      <w:widowControl w:val="0"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11">
    <w:name w:val="Table Grid1211"/>
    <w:basedOn w:val="TableNormal"/>
    <w:next w:val="TableGrid"/>
    <w:uiPriority w:val="39"/>
    <w:rsid w:val="00CB2BAD"/>
    <w:pPr>
      <w:spacing w:after="0" w:line="240" w:lineRule="auto"/>
    </w:pPr>
    <w:rPr>
      <w:rFonts w:eastAsia="MS Minch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11">
    <w:name w:val="No List111"/>
    <w:next w:val="NoList"/>
    <w:uiPriority w:val="99"/>
    <w:semiHidden/>
    <w:unhideWhenUsed/>
    <w:rsid w:val="00CB2BAD"/>
  </w:style>
  <w:style w:type="table" w:customStyle="1" w:styleId="TableGrid131">
    <w:name w:val="Table Grid131"/>
    <w:basedOn w:val="TableNormal"/>
    <w:next w:val="TableGrid"/>
    <w:uiPriority w:val="39"/>
    <w:rsid w:val="00CB2B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5111">
    <w:name w:val="Plain Table 5111"/>
    <w:basedOn w:val="TableNormal"/>
    <w:next w:val="PlainTable5"/>
    <w:uiPriority w:val="45"/>
    <w:rsid w:val="00CB2BAD"/>
    <w:pPr>
      <w:spacing w:after="0" w:line="240" w:lineRule="auto"/>
    </w:pPr>
    <w:tblPr>
      <w:tblStyleRowBandSize w:val="1"/>
      <w:tblStyleColBandSize w:val="1"/>
    </w:tblPr>
    <w:tblStylePr w:type="fir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Light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Light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Light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14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5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7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1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8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1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32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0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1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96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8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2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0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methods.cochrane.org/sites/methods.cochrane.org.rapidreviews/files/uploads/cochrane_rr_-_guidance-23mar2020-final.pdf" TargetMode="External"/><Relationship Id="rId18" Type="http://schemas.microsoft.com/office/2019/05/relationships/documenttasks" Target="documenttasks/documenttasks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www.pewresearch.org/fact-tank/2021/06/22/digital-divide-persists-even-as-americans-with-lower-incomes-make-gains-in-tech-adoption/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hdr.undp.org/data-center/human-development-index" TargetMode="External"/></Relationships>
</file>

<file path=word/documenttasks/documenttasks1.xml><?xml version="1.0" encoding="utf-8"?>
<t:Tasks xmlns:t="http://schemas.microsoft.com/office/tasks/2019/documenttasks" xmlns:oel="http://schemas.microsoft.com/office/2019/extlst">
  <t:Task id="{FD65B602-FD49-40F3-A414-E754F690F603}">
    <t:Anchor>
      <t:Comment id="663790840"/>
    </t:Anchor>
    <t:History>
      <t:Event id="{A2AE10FC-4747-49FB-8D23-C3D34F852349}" time="2023-02-13T15:32:39.522Z">
        <t:Attribution userId="S::skugley@rti.org::307bc7b4-cf0f-42ac-b3d3-76dc1229924d" userProvider="AD" userName="Kugley, Shannon"/>
        <t:Anchor>
          <t:Comment id="1969395926"/>
        </t:Anchor>
        <t:Create/>
      </t:Event>
      <t:Event id="{4CAC6238-AF54-436A-A62C-7BBBD70EAA0E}" time="2023-02-13T15:32:39.522Z">
        <t:Attribution userId="S::skugley@rti.org::307bc7b4-cf0f-42ac-b3d3-76dc1229924d" userProvider="AD" userName="Kugley, Shannon"/>
        <t:Anchor>
          <t:Comment id="1969395926"/>
        </t:Anchor>
        <t:Assign userId="S::sreddy@rti.org::7651ca9d-5ec3-4153-8381-87d7ca27b2ce" userProvider="AD" userName="Reddy, Shivani"/>
      </t:Event>
      <t:Event id="{FDFB7549-55A1-4991-BE09-7CB820301727}" time="2023-02-13T15:32:39.522Z">
        <t:Attribution userId="S::skugley@rti.org::307bc7b4-cf0f-42ac-b3d3-76dc1229924d" userProvider="AD" userName="Kugley, Shannon"/>
        <t:Anchor>
          <t:Comment id="1969395926"/>
        </t:Anchor>
        <t:SetTitle title="@Reddy, Shivani I do not see that medication adherence is reported in #2269. I think you may have been referring to 1808? (the ADVICE study) which reported high medication adherence at 4 months but not at 8. Favors intervention for achieving high …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95F29610D3A5F46856776F76EA2BAAA" ma:contentTypeVersion="13" ma:contentTypeDescription="Create a new document." ma:contentTypeScope="" ma:versionID="0080c619a488b5b3ac4aed45db421eb4">
  <xsd:schema xmlns:xsd="http://www.w3.org/2001/XMLSchema" xmlns:xs="http://www.w3.org/2001/XMLSchema" xmlns:p="http://schemas.microsoft.com/office/2006/metadata/properties" xmlns:ns2="9255ac99-8b18-487e-943f-9e29a88694d5" xmlns:ns3="77dd4b42-3cc8-40ea-8f62-eea74bb2bd79" targetNamespace="http://schemas.microsoft.com/office/2006/metadata/properties" ma:root="true" ma:fieldsID="e939b2a68e4ade552cca79b3c46d9a05" ns2:_="" ns3:_="">
    <xsd:import namespace="9255ac99-8b18-487e-943f-9e29a88694d5"/>
    <xsd:import namespace="77dd4b42-3cc8-40ea-8f62-eea74bb2bd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55ac99-8b18-487e-943f-9e29a88694d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SearchProperties" ma:index="14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6" nillable="true" ma:taxonomy="true" ma:internalName="lcf76f155ced4ddcb4097134ff3c332f" ma:taxonomyFieldName="MediaServiceImageTags" ma:displayName="Image Tags" ma:readOnly="false" ma:fieldId="{5cf76f15-5ced-4ddc-b409-7134ff3c332f}" ma:taxonomyMulti="true" ma:sspId="23b40f3a-84d0-4acf-ad34-a39173ff9cc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7dd4b42-3cc8-40ea-8f62-eea74bb2bd7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7" nillable="true" ma:displayName="Taxonomy Catch All Column" ma:hidden="true" ma:list="{29e2440e-3661-42e0-8046-17c0f5d926e6}" ma:internalName="TaxCatchAll" ma:showField="CatchAllData" ma:web="77dd4b42-3cc8-40ea-8f62-eea74bb2bd7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9255ac99-8b18-487e-943f-9e29a88694d5">
      <Terms xmlns="http://schemas.microsoft.com/office/infopath/2007/PartnerControls"/>
    </lcf76f155ced4ddcb4097134ff3c332f>
    <TaxCatchAll xmlns="77dd4b42-3cc8-40ea-8f62-eea74bb2bd79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A6AF7CD-2ACC-492B-9B2A-7C553230DBB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55ac99-8b18-487e-943f-9e29a88694d5"/>
    <ds:schemaRef ds:uri="77dd4b42-3cc8-40ea-8f62-eea74bb2bd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F80848C-2C6B-44A7-A537-0121019388A4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C5A669D-F162-47DA-A944-EE840A802F90}">
  <ds:schemaRefs>
    <ds:schemaRef ds:uri="http://schemas.microsoft.com/office/2006/metadata/properties"/>
    <ds:schemaRef ds:uri="http://schemas.microsoft.com/office/infopath/2007/PartnerControls"/>
    <ds:schemaRef ds:uri="9255ac99-8b18-487e-943f-9e29a88694d5"/>
    <ds:schemaRef ds:uri="77dd4b42-3cc8-40ea-8f62-eea74bb2bd79"/>
  </ds:schemaRefs>
</ds:datastoreItem>
</file>

<file path=customXml/itemProps4.xml><?xml version="1.0" encoding="utf-8"?>
<ds:datastoreItem xmlns:ds="http://schemas.openxmlformats.org/officeDocument/2006/customXml" ds:itemID="{C2B5FAA4-DF03-4466-B7BD-6B6848A27DE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6780</Words>
  <Characters>38652</Characters>
  <Application>Microsoft Office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42</CharactersWithSpaces>
  <SharedDoc>false</SharedDoc>
  <HLinks>
    <vt:vector size="6" baseType="variant">
      <vt:variant>
        <vt:i4>3211329</vt:i4>
      </vt:variant>
      <vt:variant>
        <vt:i4>6</vt:i4>
      </vt:variant>
      <vt:variant>
        <vt:i4>0</vt:i4>
      </vt:variant>
      <vt:variant>
        <vt:i4>5</vt:i4>
      </vt:variant>
      <vt:variant>
        <vt:lpwstr>https://training.cochrane.org/sites/training.cochrane.org/files/public/uploads/Sandra Eldridge_Risk of Bias Tool 2 for Crossover Trials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ddy, Shivani</dc:creator>
  <cp:keywords/>
  <dc:description/>
  <cp:lastModifiedBy>Doyle, Karen</cp:lastModifiedBy>
  <cp:revision>2</cp:revision>
  <cp:lastPrinted>2023-04-03T17:07:00Z</cp:lastPrinted>
  <dcterms:created xsi:type="dcterms:W3CDTF">2023-04-10T22:11:00Z</dcterms:created>
  <dcterms:modified xsi:type="dcterms:W3CDTF">2023-04-10T2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95F29610D3A5F46856776F76EA2BAAA</vt:lpwstr>
  </property>
  <property fmtid="{D5CDD505-2E9C-101B-9397-08002B2CF9AE}" pid="3" name="MediaServiceImageTags">
    <vt:lpwstr/>
  </property>
  <property fmtid="{D5CDD505-2E9C-101B-9397-08002B2CF9AE}" pid="4" name="_dlc_DocIdItemGuid">
    <vt:lpwstr>7fd28b7b-1d03-44a5-9452-c53f018163ce</vt:lpwstr>
  </property>
  <property fmtid="{D5CDD505-2E9C-101B-9397-08002B2CF9AE}" pid="5" name="_DocHome">
    <vt:i4>296638636</vt:i4>
  </property>
</Properties>
</file>